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9A1522" w14:textId="22BEAA23" w:rsidR="003957B4" w:rsidRDefault="003957B4" w:rsidP="003957B4">
      <w:pPr>
        <w:spacing w:after="0" w:line="360" w:lineRule="auto"/>
        <w:jc w:val="center"/>
        <w:rPr>
          <w:rFonts w:cs="Times New Roman"/>
          <w:b/>
          <w:bCs/>
          <w:sz w:val="28"/>
          <w:szCs w:val="28"/>
        </w:rPr>
      </w:pPr>
      <w:r w:rsidRPr="00294CA7">
        <w:rPr>
          <w:rFonts w:cs="Times New Roman"/>
          <w:b/>
          <w:bCs/>
          <w:sz w:val="28"/>
          <w:szCs w:val="28"/>
        </w:rPr>
        <w:t>Pemodelan Deep Neural Network</w:t>
      </w:r>
      <w:r>
        <w:rPr>
          <w:rFonts w:cs="Times New Roman"/>
          <w:b/>
          <w:bCs/>
          <w:sz w:val="28"/>
          <w:szCs w:val="28"/>
        </w:rPr>
        <w:t xml:space="preserve"> (DNN)</w:t>
      </w:r>
      <w:r w:rsidRPr="00294CA7">
        <w:rPr>
          <w:rFonts w:cs="Times New Roman"/>
          <w:b/>
          <w:bCs/>
          <w:sz w:val="28"/>
          <w:szCs w:val="28"/>
        </w:rPr>
        <w:t xml:space="preserve"> dalam Klasifikasi Jenis Industri IKM Kota Makassar</w:t>
      </w:r>
    </w:p>
    <w:p w14:paraId="6730677B" w14:textId="77777777" w:rsidR="003957B4" w:rsidRDefault="003957B4" w:rsidP="003957B4">
      <w:pPr>
        <w:spacing w:after="0" w:line="360" w:lineRule="auto"/>
        <w:jc w:val="center"/>
        <w:rPr>
          <w:rFonts w:cs="Times New Roman"/>
          <w:b/>
          <w:bCs/>
        </w:rPr>
      </w:pPr>
    </w:p>
    <w:p w14:paraId="43D009B1" w14:textId="46FEDA43" w:rsidR="003957B4" w:rsidRPr="003957B4" w:rsidRDefault="003957B4" w:rsidP="003957B4">
      <w:pPr>
        <w:pStyle w:val="TidakAdaSpasi"/>
        <w:spacing w:line="360" w:lineRule="auto"/>
        <w:jc w:val="center"/>
      </w:pPr>
      <w:r>
        <w:t>PROPOSAL PENELITIAN</w:t>
      </w:r>
      <w:r w:rsidRPr="00305AE6">
        <w:rPr>
          <w:noProof/>
        </w:rPr>
        <w:drawing>
          <wp:anchor distT="0" distB="0" distL="114300" distR="114300" simplePos="0" relativeHeight="251659264" behindDoc="0" locked="0" layoutInCell="1" allowOverlap="1" wp14:anchorId="0BEA896E" wp14:editId="3FA6ED3E">
            <wp:simplePos x="0" y="0"/>
            <wp:positionH relativeFrom="margin">
              <wp:align>center</wp:align>
            </wp:positionH>
            <wp:positionV relativeFrom="paragraph">
              <wp:posOffset>411480</wp:posOffset>
            </wp:positionV>
            <wp:extent cx="2574748" cy="2559050"/>
            <wp:effectExtent l="0" t="0" r="0" b="0"/>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74748" cy="2559050"/>
                    </a:xfrm>
                    <a:prstGeom prst="rect">
                      <a:avLst/>
                    </a:prstGeom>
                  </pic:spPr>
                </pic:pic>
              </a:graphicData>
            </a:graphic>
            <wp14:sizeRelH relativeFrom="page">
              <wp14:pctWidth>0</wp14:pctWidth>
            </wp14:sizeRelH>
            <wp14:sizeRelV relativeFrom="page">
              <wp14:pctHeight>0</wp14:pctHeight>
            </wp14:sizeRelV>
          </wp:anchor>
        </w:drawing>
      </w:r>
    </w:p>
    <w:p w14:paraId="1F10A2AB" w14:textId="77777777" w:rsidR="003957B4" w:rsidRDefault="003957B4" w:rsidP="003957B4">
      <w:pPr>
        <w:spacing w:after="0" w:line="360" w:lineRule="auto"/>
        <w:rPr>
          <w:noProof/>
        </w:rPr>
      </w:pPr>
    </w:p>
    <w:p w14:paraId="5C3D4C04" w14:textId="77777777" w:rsidR="003957B4" w:rsidRDefault="003957B4" w:rsidP="003957B4">
      <w:pPr>
        <w:spacing w:line="360" w:lineRule="auto"/>
        <w:jc w:val="center"/>
        <w:rPr>
          <w:rFonts w:cs="Times New Roman"/>
        </w:rPr>
      </w:pPr>
    </w:p>
    <w:p w14:paraId="369A23C0" w14:textId="77777777" w:rsidR="003957B4" w:rsidRPr="00D90B6B" w:rsidRDefault="003957B4" w:rsidP="003957B4">
      <w:pPr>
        <w:spacing w:after="0" w:line="360" w:lineRule="auto"/>
        <w:jc w:val="center"/>
        <w:rPr>
          <w:rFonts w:cs="Times New Roman"/>
          <w:b/>
          <w:bCs/>
        </w:rPr>
      </w:pPr>
      <w:r>
        <w:rPr>
          <w:rFonts w:cs="Times New Roman"/>
          <w:b/>
          <w:bCs/>
        </w:rPr>
        <w:t>M. FIKRI HAIKAL AYATULLAH</w:t>
      </w:r>
    </w:p>
    <w:p w14:paraId="525A3E9C" w14:textId="77777777" w:rsidR="003957B4" w:rsidRPr="00D90B6B" w:rsidRDefault="003957B4" w:rsidP="003957B4">
      <w:pPr>
        <w:spacing w:after="0" w:line="360" w:lineRule="auto"/>
        <w:jc w:val="center"/>
        <w:rPr>
          <w:rFonts w:cs="Times New Roman"/>
          <w:b/>
          <w:bCs/>
        </w:rPr>
      </w:pPr>
      <w:r w:rsidRPr="00D90B6B">
        <w:rPr>
          <w:rFonts w:cs="Times New Roman"/>
          <w:b/>
          <w:bCs/>
        </w:rPr>
        <w:t>10584110</w:t>
      </w:r>
      <w:r>
        <w:rPr>
          <w:rFonts w:cs="Times New Roman"/>
          <w:b/>
          <w:bCs/>
        </w:rPr>
        <w:t>5522</w:t>
      </w:r>
    </w:p>
    <w:p w14:paraId="6B20D9E9" w14:textId="77777777" w:rsidR="003957B4" w:rsidRPr="00D90B6B" w:rsidRDefault="003957B4" w:rsidP="003957B4">
      <w:pPr>
        <w:spacing w:after="0" w:line="360" w:lineRule="auto"/>
        <w:jc w:val="center"/>
        <w:rPr>
          <w:rFonts w:cs="Times New Roman"/>
          <w:b/>
          <w:bCs/>
        </w:rPr>
      </w:pPr>
    </w:p>
    <w:p w14:paraId="6654A76B" w14:textId="77777777" w:rsidR="003957B4" w:rsidRDefault="003957B4" w:rsidP="003957B4">
      <w:pPr>
        <w:spacing w:after="0" w:line="360" w:lineRule="auto"/>
        <w:rPr>
          <w:rFonts w:cs="Times New Roman"/>
          <w:b/>
          <w:bCs/>
        </w:rPr>
      </w:pPr>
    </w:p>
    <w:p w14:paraId="58A7A3BD" w14:textId="77777777" w:rsidR="003957B4" w:rsidRDefault="003957B4" w:rsidP="003957B4">
      <w:pPr>
        <w:spacing w:after="0" w:line="360" w:lineRule="auto"/>
        <w:jc w:val="center"/>
        <w:rPr>
          <w:rFonts w:cs="Times New Roman"/>
          <w:b/>
          <w:bCs/>
        </w:rPr>
      </w:pPr>
    </w:p>
    <w:p w14:paraId="32416AC5" w14:textId="77777777" w:rsidR="003957B4" w:rsidRDefault="003957B4" w:rsidP="003957B4">
      <w:pPr>
        <w:spacing w:after="0" w:line="360" w:lineRule="auto"/>
        <w:jc w:val="center"/>
        <w:rPr>
          <w:rFonts w:cs="Times New Roman"/>
          <w:b/>
          <w:bCs/>
        </w:rPr>
      </w:pPr>
    </w:p>
    <w:p w14:paraId="12A9CAA1" w14:textId="77777777" w:rsidR="003957B4" w:rsidRPr="00D90B6B" w:rsidRDefault="003957B4" w:rsidP="003957B4">
      <w:pPr>
        <w:spacing w:after="0" w:line="360" w:lineRule="auto"/>
        <w:jc w:val="center"/>
        <w:rPr>
          <w:rFonts w:cs="Times New Roman"/>
          <w:b/>
          <w:bCs/>
        </w:rPr>
      </w:pPr>
    </w:p>
    <w:p w14:paraId="16CF4BC5" w14:textId="77777777" w:rsidR="003957B4" w:rsidRPr="00D90B6B" w:rsidRDefault="003957B4" w:rsidP="003957B4">
      <w:pPr>
        <w:spacing w:after="0" w:line="360" w:lineRule="auto"/>
        <w:jc w:val="center"/>
        <w:rPr>
          <w:rFonts w:cs="Times New Roman"/>
          <w:b/>
          <w:bCs/>
        </w:rPr>
      </w:pPr>
      <w:r w:rsidRPr="00D90B6B">
        <w:rPr>
          <w:rFonts w:cs="Times New Roman"/>
          <w:b/>
          <w:bCs/>
        </w:rPr>
        <w:t xml:space="preserve">PROGRAM STUDI INFORMATIKA </w:t>
      </w:r>
    </w:p>
    <w:p w14:paraId="299A90C5" w14:textId="77777777" w:rsidR="003957B4" w:rsidRPr="00D90B6B" w:rsidRDefault="003957B4" w:rsidP="003957B4">
      <w:pPr>
        <w:spacing w:after="0" w:line="360" w:lineRule="auto"/>
        <w:jc w:val="center"/>
        <w:rPr>
          <w:rFonts w:cs="Times New Roman"/>
          <w:b/>
          <w:bCs/>
        </w:rPr>
      </w:pPr>
      <w:r w:rsidRPr="00D90B6B">
        <w:rPr>
          <w:rFonts w:cs="Times New Roman"/>
          <w:b/>
          <w:bCs/>
        </w:rPr>
        <w:t>FAKULTAS TEKNIK</w:t>
      </w:r>
    </w:p>
    <w:p w14:paraId="29B0A4FE" w14:textId="77777777" w:rsidR="003957B4" w:rsidRPr="00D90B6B" w:rsidRDefault="003957B4" w:rsidP="003957B4">
      <w:pPr>
        <w:spacing w:after="0" w:line="360" w:lineRule="auto"/>
        <w:jc w:val="center"/>
        <w:rPr>
          <w:rFonts w:cs="Times New Roman"/>
          <w:b/>
          <w:bCs/>
        </w:rPr>
      </w:pPr>
      <w:r w:rsidRPr="00D90B6B">
        <w:rPr>
          <w:rFonts w:cs="Times New Roman"/>
          <w:b/>
          <w:bCs/>
        </w:rPr>
        <w:t>UNIVERSITAS MUHAMMADIYAH MAKASSAR</w:t>
      </w:r>
    </w:p>
    <w:p w14:paraId="78B66C6D" w14:textId="77777777" w:rsidR="003957B4" w:rsidRPr="00A7697A" w:rsidRDefault="003957B4" w:rsidP="003957B4">
      <w:pPr>
        <w:spacing w:after="0" w:line="360" w:lineRule="auto"/>
        <w:jc w:val="center"/>
        <w:rPr>
          <w:rFonts w:cs="Times New Roman"/>
          <w:b/>
          <w:bCs/>
        </w:rPr>
      </w:pPr>
      <w:r w:rsidRPr="00D90B6B">
        <w:rPr>
          <w:rFonts w:cs="Times New Roman"/>
          <w:b/>
          <w:bCs/>
        </w:rPr>
        <w:t>202</w:t>
      </w:r>
      <w:r>
        <w:rPr>
          <w:rFonts w:cs="Times New Roman"/>
          <w:b/>
          <w:bCs/>
        </w:rPr>
        <w:t>5</w:t>
      </w:r>
      <w:r>
        <w:rPr>
          <w:i/>
          <w:iCs/>
        </w:rPr>
        <w:br w:type="page"/>
      </w:r>
    </w:p>
    <w:p w14:paraId="096A8EBB" w14:textId="77777777" w:rsidR="003957B4" w:rsidRPr="00447EFD" w:rsidRDefault="003957B4" w:rsidP="0029753F">
      <w:pPr>
        <w:pStyle w:val="Judul1"/>
        <w:jc w:val="center"/>
        <w:rPr>
          <w:rFonts w:ascii="Times New Roman" w:hAnsi="Times New Roman" w:cs="Times New Roman"/>
          <w:color w:val="000000" w:themeColor="text1"/>
          <w:sz w:val="28"/>
          <w:szCs w:val="40"/>
        </w:rPr>
      </w:pPr>
      <w:bookmarkStart w:id="0" w:name="_Toc209303897"/>
      <w:bookmarkStart w:id="1" w:name="_Toc211945816"/>
      <w:r w:rsidRPr="00447EFD">
        <w:rPr>
          <w:rFonts w:ascii="Times New Roman" w:hAnsi="Times New Roman" w:cs="Times New Roman"/>
          <w:color w:val="000000" w:themeColor="text1"/>
          <w:sz w:val="28"/>
          <w:szCs w:val="40"/>
        </w:rPr>
        <w:lastRenderedPageBreak/>
        <w:t>KATA PENGANTAR</w:t>
      </w:r>
      <w:bookmarkEnd w:id="0"/>
      <w:bookmarkEnd w:id="1"/>
    </w:p>
    <w:p w14:paraId="57F25C98" w14:textId="335DDBF9" w:rsidR="003957B4" w:rsidRPr="00197B48" w:rsidRDefault="00BA2EA4" w:rsidP="0029753F">
      <w:pPr>
        <w:spacing w:after="0" w:line="360" w:lineRule="auto"/>
        <w:rPr>
          <w:rFonts w:cs="Times New Roman"/>
          <w:b/>
          <w:bCs/>
          <w:i/>
          <w:iCs/>
        </w:rPr>
      </w:pPr>
      <w:r>
        <w:t xml:space="preserve">Puji Syukur atas kehadirat </w:t>
      </w:r>
      <w:r w:rsidR="003957B4" w:rsidRPr="00D90B6B">
        <w:t>Allah</w:t>
      </w:r>
      <w:r w:rsidR="003957B4" w:rsidRPr="00D90B6B">
        <w:rPr>
          <w:spacing w:val="1"/>
        </w:rPr>
        <w:t xml:space="preserve"> </w:t>
      </w:r>
      <w:r w:rsidR="003957B4" w:rsidRPr="00D90B6B">
        <w:t>SWT</w:t>
      </w:r>
      <w:r w:rsidR="003957B4" w:rsidRPr="00D90B6B">
        <w:rPr>
          <w:spacing w:val="1"/>
        </w:rPr>
        <w:t xml:space="preserve"> </w:t>
      </w:r>
      <w:r>
        <w:t>karena dengan</w:t>
      </w:r>
      <w:r w:rsidR="003957B4" w:rsidRPr="00D90B6B">
        <w:rPr>
          <w:spacing w:val="1"/>
        </w:rPr>
        <w:t xml:space="preserve"> </w:t>
      </w:r>
      <w:r>
        <w:t>izinn-Nya</w:t>
      </w:r>
      <w:r w:rsidR="003957B4" w:rsidRPr="00D90B6B">
        <w:t xml:space="preserve"> </w:t>
      </w:r>
      <w:r>
        <w:t xml:space="preserve">sehingga </w:t>
      </w:r>
      <w:r w:rsidR="003957B4">
        <w:t>proposal</w:t>
      </w:r>
      <w:r>
        <w:t xml:space="preserve"> yang disusun oleh peneliti</w:t>
      </w:r>
      <w:r w:rsidR="003957B4" w:rsidRPr="00D90B6B">
        <w:t xml:space="preserve"> </w:t>
      </w:r>
      <w:r>
        <w:t>terkait</w:t>
      </w:r>
      <w:r w:rsidR="003957B4" w:rsidRPr="00D90B6B">
        <w:t xml:space="preserve"> “</w:t>
      </w:r>
      <w:r w:rsidR="003957B4" w:rsidRPr="003957B4">
        <w:rPr>
          <w:rFonts w:cs="Times New Roman"/>
          <w:b/>
          <w:bCs/>
        </w:rPr>
        <w:t>Pemodelan Deep Neural Network (DNN) dalam Klasifikasi Jenis Industri IKM Kota Makassar</w:t>
      </w:r>
      <w:r w:rsidR="003957B4" w:rsidRPr="00D90B6B">
        <w:t xml:space="preserve">” </w:t>
      </w:r>
      <w:r>
        <w:t>dapat di selesaikan oleh peneliti sebagai syarat untuk memenuhi penyusunan</w:t>
      </w:r>
      <w:r w:rsidR="003957B4" w:rsidRPr="00D90B6B">
        <w:rPr>
          <w:spacing w:val="-15"/>
        </w:rPr>
        <w:t xml:space="preserve"> </w:t>
      </w:r>
      <w:r w:rsidR="003957B4">
        <w:t>tugas akhir</w:t>
      </w:r>
      <w:r w:rsidR="003957B4" w:rsidRPr="00D90B6B">
        <w:rPr>
          <w:spacing w:val="-14"/>
        </w:rPr>
        <w:t xml:space="preserve"> </w:t>
      </w:r>
      <w:r w:rsidR="003957B4" w:rsidRPr="00D90B6B">
        <w:t>Pro</w:t>
      </w:r>
      <w:r>
        <w:t>di</w:t>
      </w:r>
      <w:r w:rsidR="003957B4" w:rsidRPr="00D90B6B">
        <w:rPr>
          <w:spacing w:val="-15"/>
        </w:rPr>
        <w:t xml:space="preserve"> </w:t>
      </w:r>
      <w:r w:rsidR="003957B4" w:rsidRPr="00D90B6B">
        <w:t>Informatika.</w:t>
      </w:r>
      <w:r w:rsidR="003957B4" w:rsidRPr="00D90B6B">
        <w:rPr>
          <w:spacing w:val="-12"/>
        </w:rPr>
        <w:t xml:space="preserve"> </w:t>
      </w:r>
      <w:r w:rsidR="003957B4" w:rsidRPr="00D90B6B">
        <w:t>Salawat</w:t>
      </w:r>
      <w:r w:rsidR="003957B4" w:rsidRPr="00D90B6B">
        <w:rPr>
          <w:spacing w:val="-15"/>
        </w:rPr>
        <w:t xml:space="preserve"> </w:t>
      </w:r>
      <w:r w:rsidR="003957B4" w:rsidRPr="00D90B6B">
        <w:t>dan</w:t>
      </w:r>
      <w:r w:rsidR="003957B4" w:rsidRPr="00D90B6B">
        <w:rPr>
          <w:spacing w:val="-14"/>
        </w:rPr>
        <w:t xml:space="preserve"> </w:t>
      </w:r>
      <w:r>
        <w:t>salam tak lupa dihaturkan kepada</w:t>
      </w:r>
      <w:r w:rsidR="003957B4" w:rsidRPr="00D90B6B">
        <w:rPr>
          <w:spacing w:val="-14"/>
        </w:rPr>
        <w:t xml:space="preserve"> </w:t>
      </w:r>
      <w:r w:rsidR="003957B4" w:rsidRPr="00D90B6B">
        <w:t>Nabi</w:t>
      </w:r>
      <w:r w:rsidR="003957B4" w:rsidRPr="00D90B6B">
        <w:rPr>
          <w:spacing w:val="-15"/>
        </w:rPr>
        <w:t xml:space="preserve"> </w:t>
      </w:r>
      <w:r>
        <w:t>yang menjadi suri tauladan yakni Nabi</w:t>
      </w:r>
      <w:r w:rsidR="003957B4">
        <w:t xml:space="preserve"> </w:t>
      </w:r>
      <w:r w:rsidR="003957B4" w:rsidRPr="00D90B6B">
        <w:t>Muhammad</w:t>
      </w:r>
      <w:r w:rsidR="003957B4" w:rsidRPr="00D90B6B">
        <w:rPr>
          <w:spacing w:val="-1"/>
        </w:rPr>
        <w:t xml:space="preserve"> </w:t>
      </w:r>
      <w:r w:rsidR="003957B4" w:rsidRPr="00D90B6B">
        <w:t>SAW</w:t>
      </w:r>
      <w:r w:rsidR="003957B4" w:rsidRPr="00D90B6B">
        <w:rPr>
          <w:spacing w:val="-5"/>
        </w:rPr>
        <w:t xml:space="preserve"> </w:t>
      </w:r>
      <w:r>
        <w:t xml:space="preserve">yang membawa peradaban dari kegelapan menuju ke terang menerang seperti saat ini dengan kata lain </w:t>
      </w:r>
      <w:r w:rsidRPr="00BA2EA4">
        <w:rPr>
          <w:i/>
          <w:iCs/>
        </w:rPr>
        <w:t>Minadzulumati ilannur</w:t>
      </w:r>
      <w:r w:rsidR="003957B4" w:rsidRPr="00D90B6B">
        <w:t>.</w:t>
      </w:r>
    </w:p>
    <w:p w14:paraId="07D72A0F" w14:textId="2D11D165" w:rsidR="003957B4" w:rsidRPr="00D90B6B" w:rsidRDefault="003957B4" w:rsidP="0029753F">
      <w:pPr>
        <w:pStyle w:val="TeksIsi"/>
        <w:spacing w:before="1" w:line="360" w:lineRule="auto"/>
        <w:ind w:firstLine="567"/>
        <w:jc w:val="both"/>
      </w:pPr>
      <w:r w:rsidRPr="00D90B6B">
        <w:t>P</w:t>
      </w:r>
      <w:r w:rsidR="00BA2EA4">
        <w:t xml:space="preserve">eneliti menyadari bahwa dlam proses penyusunan proposal penelitian ini bukan lah menjadi akhir dari sebuah pembelajaran, peneliti juga memahami bahwa proposal yang disusun masih sangat jauh dari kata sempurna dari segala aspek yang disebabkan </w:t>
      </w:r>
      <w:r w:rsidR="00F63E30">
        <w:t>keterbatasan pengetahuan dan pemahaman peneliti</w:t>
      </w:r>
      <w:r w:rsidRPr="00D90B6B">
        <w:t>.</w:t>
      </w:r>
      <w:r w:rsidR="00F63E30">
        <w:t xml:space="preserve"> Untuk itu peneliti megucapkan permohonan maaf yang sebesar besarnya atas segala keterbatasan tersebut. Dan mengharapkan saran, kritik serta masukan yang dapat menjadi motivasi bagi peneliti kedepannya</w:t>
      </w:r>
    </w:p>
    <w:p w14:paraId="64753812" w14:textId="747C9A64" w:rsidR="003957B4" w:rsidRPr="00D90B6B" w:rsidRDefault="00F63E30" w:rsidP="0029753F">
      <w:pPr>
        <w:pStyle w:val="TeksIsi"/>
        <w:spacing w:line="360" w:lineRule="auto"/>
        <w:ind w:firstLine="567"/>
        <w:jc w:val="both"/>
      </w:pPr>
      <w:r>
        <w:t>Peneliti juga tidak lupa mengucapkan terima kasih terhadap pihak pihak yang memberikan arahan dan masukan dalam proses penyusunan skripsi ini, khsusnya kepada</w:t>
      </w:r>
      <w:r w:rsidR="003957B4" w:rsidRPr="00D90B6B">
        <w:t>:</w:t>
      </w:r>
    </w:p>
    <w:p w14:paraId="7FF4F456" w14:textId="77777777" w:rsidR="003957B4" w:rsidRPr="00D90B6B" w:rsidRDefault="003957B4" w:rsidP="0029753F">
      <w:pPr>
        <w:pStyle w:val="DaftarParagraf"/>
        <w:widowControl w:val="0"/>
        <w:numPr>
          <w:ilvl w:val="0"/>
          <w:numId w:val="1"/>
        </w:numPr>
        <w:tabs>
          <w:tab w:val="left" w:pos="851"/>
        </w:tabs>
        <w:autoSpaceDE w:val="0"/>
        <w:autoSpaceDN w:val="0"/>
        <w:spacing w:before="1" w:after="0" w:line="360" w:lineRule="auto"/>
        <w:ind w:left="426" w:hanging="426"/>
        <w:contextualSpacing w:val="0"/>
        <w:rPr>
          <w:rFonts w:cs="Times New Roman"/>
        </w:rPr>
      </w:pPr>
      <w:r w:rsidRPr="00D90B6B">
        <w:rPr>
          <w:rFonts w:cs="Times New Roman"/>
        </w:rPr>
        <w:t>Bapak</w:t>
      </w:r>
      <w:r w:rsidRPr="00D90B6B">
        <w:rPr>
          <w:rFonts w:cs="Times New Roman"/>
          <w:spacing w:val="1"/>
        </w:rPr>
        <w:t xml:space="preserve"> </w:t>
      </w:r>
      <w:r w:rsidRPr="00D90B6B">
        <w:rPr>
          <w:rFonts w:cs="Times New Roman"/>
          <w:b/>
        </w:rPr>
        <w:t xml:space="preserve">Dr. Ir. H. Abd Rakhim Nanda, S.T., M.T IPU. </w:t>
      </w:r>
      <w:r w:rsidRPr="00D90B6B">
        <w:rPr>
          <w:rFonts w:cs="Times New Roman"/>
        </w:rPr>
        <w:t>sebagai</w:t>
      </w:r>
      <w:r w:rsidRPr="00D90B6B">
        <w:rPr>
          <w:rFonts w:cs="Times New Roman"/>
          <w:spacing w:val="1"/>
        </w:rPr>
        <w:t xml:space="preserve"> </w:t>
      </w:r>
      <w:r w:rsidRPr="00D90B6B">
        <w:rPr>
          <w:rFonts w:cs="Times New Roman"/>
        </w:rPr>
        <w:t>Rektor</w:t>
      </w:r>
      <w:r w:rsidRPr="00D90B6B">
        <w:rPr>
          <w:rFonts w:cs="Times New Roman"/>
          <w:spacing w:val="1"/>
        </w:rPr>
        <w:t xml:space="preserve"> </w:t>
      </w:r>
      <w:r w:rsidRPr="00D90B6B">
        <w:rPr>
          <w:rFonts w:cs="Times New Roman"/>
        </w:rPr>
        <w:t>Universitas</w:t>
      </w:r>
      <w:r w:rsidRPr="00D90B6B">
        <w:rPr>
          <w:rFonts w:cs="Times New Roman"/>
          <w:spacing w:val="1"/>
        </w:rPr>
        <w:t xml:space="preserve"> </w:t>
      </w:r>
      <w:r w:rsidRPr="00D90B6B">
        <w:rPr>
          <w:rFonts w:cs="Times New Roman"/>
        </w:rPr>
        <w:t>Muhammadiyah</w:t>
      </w:r>
      <w:r w:rsidRPr="00D90B6B">
        <w:rPr>
          <w:rFonts w:cs="Times New Roman"/>
          <w:spacing w:val="-1"/>
        </w:rPr>
        <w:t xml:space="preserve"> </w:t>
      </w:r>
      <w:r w:rsidRPr="00D90B6B">
        <w:rPr>
          <w:rFonts w:cs="Times New Roman"/>
        </w:rPr>
        <w:t>Makassar.</w:t>
      </w:r>
    </w:p>
    <w:p w14:paraId="734E735C" w14:textId="77777777" w:rsidR="003957B4" w:rsidRPr="00D90B6B" w:rsidRDefault="003957B4" w:rsidP="0029753F">
      <w:pPr>
        <w:pStyle w:val="DaftarParagraf"/>
        <w:widowControl w:val="0"/>
        <w:numPr>
          <w:ilvl w:val="0"/>
          <w:numId w:val="1"/>
        </w:numPr>
        <w:tabs>
          <w:tab w:val="left" w:pos="851"/>
        </w:tabs>
        <w:autoSpaceDE w:val="0"/>
        <w:autoSpaceDN w:val="0"/>
        <w:spacing w:after="0" w:line="360" w:lineRule="auto"/>
        <w:ind w:left="426" w:hanging="426"/>
        <w:contextualSpacing w:val="0"/>
        <w:rPr>
          <w:rFonts w:cs="Times New Roman"/>
        </w:rPr>
      </w:pPr>
      <w:r>
        <w:rPr>
          <w:rFonts w:cs="Times New Roman"/>
        </w:rPr>
        <w:t>Bapak</w:t>
      </w:r>
      <w:r w:rsidRPr="00D90B6B">
        <w:rPr>
          <w:rFonts w:cs="Times New Roman"/>
        </w:rPr>
        <w:t xml:space="preserve"> </w:t>
      </w:r>
      <w:r w:rsidRPr="009D1FD9">
        <w:rPr>
          <w:rFonts w:cs="Times New Roman"/>
          <w:b/>
        </w:rPr>
        <w:t>Ir. Muhammad Syafaat S. Kuba, S</w:t>
      </w:r>
      <w:r>
        <w:rPr>
          <w:rFonts w:cs="Times New Roman"/>
          <w:b/>
        </w:rPr>
        <w:t>.</w:t>
      </w:r>
      <w:r w:rsidRPr="009D1FD9">
        <w:rPr>
          <w:rFonts w:cs="Times New Roman"/>
          <w:b/>
        </w:rPr>
        <w:t>T</w:t>
      </w:r>
      <w:r>
        <w:rPr>
          <w:rFonts w:cs="Times New Roman"/>
          <w:b/>
        </w:rPr>
        <w:t>.</w:t>
      </w:r>
      <w:r w:rsidRPr="009D1FD9">
        <w:rPr>
          <w:rFonts w:cs="Times New Roman"/>
          <w:b/>
        </w:rPr>
        <w:t>,</w:t>
      </w:r>
      <w:r>
        <w:rPr>
          <w:rFonts w:cs="Times New Roman"/>
          <w:b/>
        </w:rPr>
        <w:t xml:space="preserve"> </w:t>
      </w:r>
      <w:r w:rsidRPr="009D1FD9">
        <w:rPr>
          <w:rFonts w:cs="Times New Roman"/>
          <w:b/>
        </w:rPr>
        <w:t>M</w:t>
      </w:r>
      <w:r>
        <w:rPr>
          <w:rFonts w:cs="Times New Roman"/>
          <w:b/>
        </w:rPr>
        <w:t>.</w:t>
      </w:r>
      <w:r w:rsidRPr="009D1FD9">
        <w:rPr>
          <w:rFonts w:cs="Times New Roman"/>
          <w:b/>
        </w:rPr>
        <w:t>T</w:t>
      </w:r>
      <w:r w:rsidRPr="00D90B6B">
        <w:rPr>
          <w:rFonts w:cs="Times New Roman"/>
        </w:rPr>
        <w:t xml:space="preserve"> Sebagai Dekan Fakultas Teknik</w:t>
      </w:r>
      <w:r w:rsidRPr="00D90B6B">
        <w:rPr>
          <w:rFonts w:cs="Times New Roman"/>
          <w:spacing w:val="1"/>
        </w:rPr>
        <w:t xml:space="preserve"> </w:t>
      </w:r>
      <w:r w:rsidRPr="00D90B6B">
        <w:rPr>
          <w:rFonts w:cs="Times New Roman"/>
        </w:rPr>
        <w:t>Universitas</w:t>
      </w:r>
      <w:r w:rsidRPr="00D90B6B">
        <w:rPr>
          <w:rFonts w:cs="Times New Roman"/>
          <w:spacing w:val="-1"/>
        </w:rPr>
        <w:t xml:space="preserve"> </w:t>
      </w:r>
      <w:r w:rsidRPr="00D90B6B">
        <w:rPr>
          <w:rFonts w:cs="Times New Roman"/>
        </w:rPr>
        <w:t>Muhammadiyah Makassar.</w:t>
      </w:r>
    </w:p>
    <w:p w14:paraId="23AC94D2" w14:textId="77777777" w:rsidR="003957B4" w:rsidRPr="00D90B6B" w:rsidRDefault="003957B4" w:rsidP="0029753F">
      <w:pPr>
        <w:pStyle w:val="DaftarParagraf"/>
        <w:widowControl w:val="0"/>
        <w:numPr>
          <w:ilvl w:val="0"/>
          <w:numId w:val="1"/>
        </w:numPr>
        <w:tabs>
          <w:tab w:val="left" w:pos="851"/>
        </w:tabs>
        <w:autoSpaceDE w:val="0"/>
        <w:autoSpaceDN w:val="0"/>
        <w:spacing w:after="0" w:line="360" w:lineRule="auto"/>
        <w:ind w:left="426" w:hanging="426"/>
        <w:contextualSpacing w:val="0"/>
        <w:rPr>
          <w:rFonts w:cs="Times New Roman"/>
        </w:rPr>
      </w:pPr>
      <w:r w:rsidRPr="00D90B6B">
        <w:rPr>
          <w:rFonts w:cs="Times New Roman"/>
        </w:rPr>
        <w:t>Bapak</w:t>
      </w:r>
      <w:r w:rsidRPr="00D90B6B">
        <w:rPr>
          <w:rFonts w:cs="Times New Roman"/>
          <w:spacing w:val="1"/>
        </w:rPr>
        <w:t xml:space="preserve"> </w:t>
      </w:r>
      <w:r>
        <w:rPr>
          <w:rFonts w:cs="Times New Roman"/>
          <w:b/>
        </w:rPr>
        <w:t>Rizki Yusliana Bakti, S.T., M.T.</w:t>
      </w:r>
      <w:r w:rsidRPr="00D90B6B">
        <w:rPr>
          <w:rFonts w:cs="Times New Roman"/>
          <w:b/>
          <w:spacing w:val="1"/>
        </w:rPr>
        <w:t xml:space="preserve"> </w:t>
      </w:r>
      <w:r w:rsidRPr="00D90B6B">
        <w:rPr>
          <w:rFonts w:cs="Times New Roman"/>
        </w:rPr>
        <w:t>sebagai</w:t>
      </w:r>
      <w:r w:rsidRPr="00D90B6B">
        <w:rPr>
          <w:rFonts w:cs="Times New Roman"/>
          <w:spacing w:val="1"/>
        </w:rPr>
        <w:t xml:space="preserve"> </w:t>
      </w:r>
      <w:r w:rsidRPr="00D90B6B">
        <w:rPr>
          <w:rFonts w:cs="Times New Roman"/>
        </w:rPr>
        <w:t>Ketua</w:t>
      </w:r>
      <w:r w:rsidRPr="00D90B6B">
        <w:rPr>
          <w:rFonts w:cs="Times New Roman"/>
          <w:spacing w:val="1"/>
        </w:rPr>
        <w:t xml:space="preserve"> </w:t>
      </w:r>
      <w:r w:rsidRPr="00D90B6B">
        <w:rPr>
          <w:rFonts w:cs="Times New Roman"/>
        </w:rPr>
        <w:t>Prodi Informatika</w:t>
      </w:r>
      <w:r w:rsidRPr="00D90B6B">
        <w:rPr>
          <w:rFonts w:cs="Times New Roman"/>
          <w:spacing w:val="-5"/>
        </w:rPr>
        <w:t xml:space="preserve"> </w:t>
      </w:r>
      <w:r w:rsidRPr="00D90B6B">
        <w:rPr>
          <w:rFonts w:cs="Times New Roman"/>
        </w:rPr>
        <w:t>Fakultas</w:t>
      </w:r>
      <w:r w:rsidRPr="00D90B6B">
        <w:rPr>
          <w:rFonts w:cs="Times New Roman"/>
          <w:spacing w:val="-8"/>
        </w:rPr>
        <w:t xml:space="preserve"> </w:t>
      </w:r>
      <w:r w:rsidRPr="00D90B6B">
        <w:rPr>
          <w:rFonts w:cs="Times New Roman"/>
        </w:rPr>
        <w:t>Teknik</w:t>
      </w:r>
      <w:r w:rsidRPr="00D90B6B">
        <w:rPr>
          <w:rFonts w:cs="Times New Roman"/>
          <w:spacing w:val="-3"/>
        </w:rPr>
        <w:t xml:space="preserve"> </w:t>
      </w:r>
      <w:r w:rsidRPr="00D90B6B">
        <w:rPr>
          <w:rFonts w:cs="Times New Roman"/>
        </w:rPr>
        <w:t>Universitas</w:t>
      </w:r>
      <w:r w:rsidRPr="00D90B6B">
        <w:rPr>
          <w:rFonts w:cs="Times New Roman"/>
          <w:spacing w:val="-5"/>
        </w:rPr>
        <w:t xml:space="preserve"> </w:t>
      </w:r>
      <w:r w:rsidRPr="00D90B6B">
        <w:rPr>
          <w:rFonts w:cs="Times New Roman"/>
        </w:rPr>
        <w:t>Muhammadiyah</w:t>
      </w:r>
      <w:r w:rsidRPr="00D90B6B">
        <w:rPr>
          <w:rFonts w:cs="Times New Roman"/>
          <w:spacing w:val="-3"/>
        </w:rPr>
        <w:t xml:space="preserve"> </w:t>
      </w:r>
      <w:r w:rsidRPr="00D90B6B">
        <w:rPr>
          <w:rFonts w:cs="Times New Roman"/>
        </w:rPr>
        <w:t>Makassar.</w:t>
      </w:r>
    </w:p>
    <w:p w14:paraId="2ED614A2" w14:textId="210F7BE4" w:rsidR="003957B4" w:rsidRPr="00D90B6B" w:rsidRDefault="003957B4" w:rsidP="0029753F">
      <w:pPr>
        <w:pStyle w:val="DaftarParagraf"/>
        <w:widowControl w:val="0"/>
        <w:numPr>
          <w:ilvl w:val="0"/>
          <w:numId w:val="1"/>
        </w:numPr>
        <w:tabs>
          <w:tab w:val="left" w:pos="851"/>
        </w:tabs>
        <w:autoSpaceDE w:val="0"/>
        <w:autoSpaceDN w:val="0"/>
        <w:spacing w:after="0" w:line="360" w:lineRule="auto"/>
        <w:ind w:left="426" w:hanging="426"/>
        <w:contextualSpacing w:val="0"/>
        <w:rPr>
          <w:rFonts w:cs="Times New Roman"/>
        </w:rPr>
      </w:pPr>
      <w:r>
        <w:rPr>
          <w:rFonts w:cs="Times New Roman"/>
        </w:rPr>
        <w:t>Ibu</w:t>
      </w:r>
      <w:r w:rsidRPr="00D90B6B">
        <w:rPr>
          <w:rFonts w:cs="Times New Roman"/>
        </w:rPr>
        <w:t xml:space="preserve"> </w:t>
      </w:r>
      <w:r>
        <w:rPr>
          <w:rFonts w:cs="Times New Roman"/>
          <w:b/>
        </w:rPr>
        <w:t>Desi Anggreani, S.Kom., M.T</w:t>
      </w:r>
      <w:r w:rsidR="00A0798F">
        <w:rPr>
          <w:rFonts w:cs="Times New Roman"/>
          <w:b/>
        </w:rPr>
        <w:t xml:space="preserve"> </w:t>
      </w:r>
      <w:r w:rsidR="00A0798F">
        <w:rPr>
          <w:rFonts w:cs="Times New Roman"/>
          <w:bCs/>
        </w:rPr>
        <w:t xml:space="preserve">dan </w:t>
      </w:r>
      <w:r w:rsidR="00A0798F">
        <w:rPr>
          <w:rFonts w:cs="Times New Roman"/>
          <w:b/>
        </w:rPr>
        <w:t>Rizki Yusliana Bakti, S.T., M.T.</w:t>
      </w:r>
      <w:r>
        <w:rPr>
          <w:rFonts w:cs="Times New Roman"/>
          <w:b/>
        </w:rPr>
        <w:t xml:space="preserve"> </w:t>
      </w:r>
      <w:r w:rsidR="00F63E30">
        <w:rPr>
          <w:rFonts w:cs="Times New Roman"/>
        </w:rPr>
        <w:t>selaku dosen yang memberikan bimbingan serta arahan dalam proses penyelesaian tugas akhir ini</w:t>
      </w:r>
      <w:r w:rsidRPr="00D90B6B">
        <w:rPr>
          <w:rFonts w:cs="Times New Roman"/>
        </w:rPr>
        <w:t>.</w:t>
      </w:r>
    </w:p>
    <w:p w14:paraId="65E2443F" w14:textId="564F5CC2" w:rsidR="003957B4" w:rsidRDefault="003957B4" w:rsidP="0029753F">
      <w:pPr>
        <w:pStyle w:val="DaftarParagraf"/>
        <w:widowControl w:val="0"/>
        <w:numPr>
          <w:ilvl w:val="0"/>
          <w:numId w:val="1"/>
        </w:numPr>
        <w:tabs>
          <w:tab w:val="left" w:pos="851"/>
        </w:tabs>
        <w:autoSpaceDE w:val="0"/>
        <w:autoSpaceDN w:val="0"/>
        <w:spacing w:after="0" w:line="360" w:lineRule="auto"/>
        <w:ind w:left="426" w:hanging="426"/>
        <w:contextualSpacing w:val="0"/>
        <w:rPr>
          <w:rFonts w:cs="Times New Roman"/>
        </w:rPr>
      </w:pPr>
      <w:r w:rsidRPr="00D90B6B">
        <w:rPr>
          <w:rFonts w:cs="Times New Roman"/>
        </w:rPr>
        <w:t>Segenap Bapak</w:t>
      </w:r>
      <w:r w:rsidR="00F63E30">
        <w:rPr>
          <w:rFonts w:cs="Times New Roman"/>
        </w:rPr>
        <w:t>/</w:t>
      </w:r>
      <w:r w:rsidRPr="00D90B6B">
        <w:rPr>
          <w:rFonts w:cs="Times New Roman"/>
        </w:rPr>
        <w:t>Ibu Dosen Pro</w:t>
      </w:r>
      <w:r w:rsidR="00F63E30">
        <w:rPr>
          <w:rFonts w:cs="Times New Roman"/>
        </w:rPr>
        <w:t>gram stu</w:t>
      </w:r>
      <w:r w:rsidRPr="00D90B6B">
        <w:rPr>
          <w:rFonts w:cs="Times New Roman"/>
        </w:rPr>
        <w:t>di Informatika Fakultas Teknik</w:t>
      </w:r>
      <w:r w:rsidRPr="00D90B6B">
        <w:rPr>
          <w:rFonts w:cs="Times New Roman"/>
          <w:spacing w:val="1"/>
        </w:rPr>
        <w:t xml:space="preserve"> </w:t>
      </w:r>
      <w:r w:rsidRPr="00D90B6B">
        <w:rPr>
          <w:rFonts w:cs="Times New Roman"/>
        </w:rPr>
        <w:t xml:space="preserve">Universitas Muhammadiyah Makassar </w:t>
      </w:r>
      <w:r w:rsidR="002B75EA">
        <w:rPr>
          <w:rFonts w:cs="Times New Roman"/>
        </w:rPr>
        <w:t>Dimana telah menyalurkan pengalaman dan pengetahuan</w:t>
      </w:r>
      <w:r w:rsidRPr="00D90B6B">
        <w:rPr>
          <w:rFonts w:cs="Times New Roman"/>
          <w:spacing w:val="-6"/>
        </w:rPr>
        <w:t xml:space="preserve"> </w:t>
      </w:r>
      <w:r w:rsidRPr="00D90B6B">
        <w:rPr>
          <w:rFonts w:cs="Times New Roman"/>
        </w:rPr>
        <w:t>pengetahuan</w:t>
      </w:r>
      <w:r w:rsidRPr="00D90B6B">
        <w:rPr>
          <w:rFonts w:cs="Times New Roman"/>
          <w:spacing w:val="-6"/>
        </w:rPr>
        <w:t xml:space="preserve"> </w:t>
      </w:r>
      <w:r w:rsidRPr="00D90B6B">
        <w:rPr>
          <w:rFonts w:cs="Times New Roman"/>
        </w:rPr>
        <w:t>serta</w:t>
      </w:r>
      <w:r w:rsidRPr="00D90B6B">
        <w:rPr>
          <w:rFonts w:cs="Times New Roman"/>
          <w:spacing w:val="-5"/>
        </w:rPr>
        <w:t xml:space="preserve"> </w:t>
      </w:r>
      <w:r w:rsidRPr="00D90B6B">
        <w:rPr>
          <w:rFonts w:cs="Times New Roman"/>
        </w:rPr>
        <w:t>mendidik</w:t>
      </w:r>
      <w:r w:rsidRPr="00D90B6B">
        <w:rPr>
          <w:rFonts w:cs="Times New Roman"/>
          <w:spacing w:val="-6"/>
        </w:rPr>
        <w:t xml:space="preserve"> </w:t>
      </w:r>
      <w:r w:rsidRPr="00D90B6B">
        <w:rPr>
          <w:rFonts w:cs="Times New Roman"/>
        </w:rPr>
        <w:t>penulis</w:t>
      </w:r>
      <w:r w:rsidRPr="00D90B6B">
        <w:rPr>
          <w:rFonts w:cs="Times New Roman"/>
          <w:spacing w:val="-6"/>
        </w:rPr>
        <w:t xml:space="preserve"> </w:t>
      </w:r>
      <w:r w:rsidRPr="00D90B6B">
        <w:rPr>
          <w:rFonts w:cs="Times New Roman"/>
        </w:rPr>
        <w:t>selama</w:t>
      </w:r>
      <w:r w:rsidRPr="00D90B6B">
        <w:rPr>
          <w:rFonts w:cs="Times New Roman"/>
          <w:spacing w:val="-5"/>
        </w:rPr>
        <w:t xml:space="preserve"> </w:t>
      </w:r>
      <w:r w:rsidRPr="00D90B6B">
        <w:rPr>
          <w:rFonts w:cs="Times New Roman"/>
        </w:rPr>
        <w:t>proses</w:t>
      </w:r>
      <w:r w:rsidRPr="00D90B6B">
        <w:rPr>
          <w:rFonts w:cs="Times New Roman"/>
          <w:spacing w:val="-6"/>
        </w:rPr>
        <w:t xml:space="preserve"> </w:t>
      </w:r>
      <w:r w:rsidRPr="00D90B6B">
        <w:rPr>
          <w:rFonts w:cs="Times New Roman"/>
        </w:rPr>
        <w:t>belajar</w:t>
      </w:r>
      <w:r w:rsidRPr="00D90B6B">
        <w:rPr>
          <w:rFonts w:cs="Times New Roman"/>
          <w:spacing w:val="-6"/>
        </w:rPr>
        <w:t xml:space="preserve"> </w:t>
      </w:r>
      <w:r w:rsidRPr="00D90B6B">
        <w:rPr>
          <w:rFonts w:cs="Times New Roman"/>
        </w:rPr>
        <w:t>mengajar</w:t>
      </w:r>
      <w:r w:rsidRPr="00D90B6B">
        <w:rPr>
          <w:rFonts w:cs="Times New Roman"/>
          <w:spacing w:val="-7"/>
        </w:rPr>
        <w:t xml:space="preserve"> </w:t>
      </w:r>
      <w:r w:rsidRPr="00D90B6B">
        <w:rPr>
          <w:rFonts w:cs="Times New Roman"/>
        </w:rPr>
        <w:t>di</w:t>
      </w:r>
      <w:r w:rsidR="002B75EA">
        <w:rPr>
          <w:rFonts w:cs="Times New Roman"/>
        </w:rPr>
        <w:t xml:space="preserve"> </w:t>
      </w:r>
      <w:r w:rsidRPr="00D90B6B">
        <w:rPr>
          <w:rFonts w:cs="Times New Roman"/>
          <w:spacing w:val="-58"/>
        </w:rPr>
        <w:t xml:space="preserve"> </w:t>
      </w:r>
      <w:r w:rsidRPr="00D90B6B">
        <w:rPr>
          <w:rFonts w:cs="Times New Roman"/>
        </w:rPr>
        <w:t>Universitas</w:t>
      </w:r>
      <w:r w:rsidRPr="00D90B6B">
        <w:rPr>
          <w:rFonts w:cs="Times New Roman"/>
          <w:spacing w:val="-1"/>
        </w:rPr>
        <w:t xml:space="preserve"> </w:t>
      </w:r>
      <w:r w:rsidRPr="00D90B6B">
        <w:rPr>
          <w:rFonts w:cs="Times New Roman"/>
        </w:rPr>
        <w:t>Muhammadiyah Makassar.</w:t>
      </w:r>
    </w:p>
    <w:p w14:paraId="12D6962C" w14:textId="77777777" w:rsidR="00A0798F" w:rsidRDefault="00A0798F" w:rsidP="0029753F">
      <w:pPr>
        <w:widowControl w:val="0"/>
        <w:tabs>
          <w:tab w:val="left" w:pos="851"/>
        </w:tabs>
        <w:autoSpaceDE w:val="0"/>
        <w:autoSpaceDN w:val="0"/>
        <w:spacing w:after="0" w:line="360" w:lineRule="auto"/>
        <w:rPr>
          <w:rFonts w:cs="Times New Roman"/>
        </w:rPr>
      </w:pPr>
    </w:p>
    <w:p w14:paraId="36FAFABC" w14:textId="77777777" w:rsidR="00A0798F" w:rsidRPr="00A0798F" w:rsidRDefault="00A0798F" w:rsidP="0029753F">
      <w:pPr>
        <w:widowControl w:val="0"/>
        <w:tabs>
          <w:tab w:val="left" w:pos="851"/>
        </w:tabs>
        <w:autoSpaceDE w:val="0"/>
        <w:autoSpaceDN w:val="0"/>
        <w:spacing w:after="0" w:line="360" w:lineRule="auto"/>
        <w:rPr>
          <w:rFonts w:cs="Times New Roman"/>
        </w:rPr>
      </w:pPr>
    </w:p>
    <w:p w14:paraId="346103F9" w14:textId="3FB1FE2A" w:rsidR="003957B4" w:rsidRPr="00D90B6B" w:rsidRDefault="003957B4" w:rsidP="0029753F">
      <w:pPr>
        <w:pStyle w:val="DaftarParagraf"/>
        <w:widowControl w:val="0"/>
        <w:numPr>
          <w:ilvl w:val="0"/>
          <w:numId w:val="1"/>
        </w:numPr>
        <w:tabs>
          <w:tab w:val="left" w:pos="851"/>
        </w:tabs>
        <w:autoSpaceDE w:val="0"/>
        <w:autoSpaceDN w:val="0"/>
        <w:spacing w:after="0" w:line="360" w:lineRule="auto"/>
        <w:ind w:left="426" w:hanging="426"/>
        <w:contextualSpacing w:val="0"/>
        <w:rPr>
          <w:rFonts w:cs="Times New Roman"/>
        </w:rPr>
      </w:pPr>
      <w:r w:rsidRPr="00855D61">
        <w:rPr>
          <w:rFonts w:cs="Times New Roman"/>
        </w:rPr>
        <w:t>K</w:t>
      </w:r>
      <w:r w:rsidR="002B75EA">
        <w:rPr>
          <w:rFonts w:cs="Times New Roman"/>
        </w:rPr>
        <w:t>epada kedua orang tua, saudara dan kelauarga tercinta</w:t>
      </w:r>
      <w:r>
        <w:rPr>
          <w:rFonts w:cs="Times New Roman"/>
        </w:rPr>
        <w:t>.</w:t>
      </w:r>
      <w:r w:rsidR="002B75EA">
        <w:rPr>
          <w:rFonts w:cs="Times New Roman"/>
        </w:rPr>
        <w:t xml:space="preserve"> Peneliti mengucapakan terima kasih terhadap dukungan, doa serta dukungan moral maupun materi sehingga peneliti dapat menjalankan semua prosedur sesuai aturan.</w:t>
      </w:r>
    </w:p>
    <w:p w14:paraId="08E22E31" w14:textId="261974A5" w:rsidR="003957B4" w:rsidRPr="00D90B6B" w:rsidRDefault="003957B4" w:rsidP="0029753F">
      <w:pPr>
        <w:pStyle w:val="DaftarParagraf"/>
        <w:widowControl w:val="0"/>
        <w:numPr>
          <w:ilvl w:val="0"/>
          <w:numId w:val="1"/>
        </w:numPr>
        <w:tabs>
          <w:tab w:val="left" w:pos="851"/>
        </w:tabs>
        <w:autoSpaceDE w:val="0"/>
        <w:autoSpaceDN w:val="0"/>
        <w:spacing w:after="0" w:line="360" w:lineRule="auto"/>
        <w:ind w:left="426" w:hanging="426"/>
        <w:contextualSpacing w:val="0"/>
        <w:rPr>
          <w:rFonts w:cs="Times New Roman"/>
        </w:rPr>
      </w:pPr>
      <w:r w:rsidRPr="00D90B6B">
        <w:rPr>
          <w:rFonts w:cs="Times New Roman"/>
        </w:rPr>
        <w:t>Rekan</w:t>
      </w:r>
      <w:r>
        <w:rPr>
          <w:rFonts w:cs="Times New Roman"/>
        </w:rPr>
        <w:t xml:space="preserve"> </w:t>
      </w:r>
      <w:r w:rsidRPr="00D90B6B">
        <w:rPr>
          <w:rFonts w:cs="Times New Roman"/>
        </w:rPr>
        <w:t>-</w:t>
      </w:r>
      <w:r>
        <w:rPr>
          <w:rFonts w:cs="Times New Roman"/>
        </w:rPr>
        <w:t xml:space="preserve"> </w:t>
      </w:r>
      <w:r w:rsidRPr="00D90B6B">
        <w:rPr>
          <w:rFonts w:cs="Times New Roman"/>
        </w:rPr>
        <w:t>rekan mahasiswa utamanya dari</w:t>
      </w:r>
      <w:r w:rsidR="002B75EA">
        <w:rPr>
          <w:rFonts w:cs="Times New Roman"/>
        </w:rPr>
        <w:t xml:space="preserve"> Angkatan 2022</w:t>
      </w:r>
      <w:r w:rsidRPr="00D90B6B">
        <w:rPr>
          <w:rFonts w:cs="Times New Roman"/>
        </w:rPr>
        <w:t xml:space="preserve"> Prodi Informatika Fakultas Teknik Universitas Muhammadiyah Makassar terima kasih atas dukungan dan kerjasamanya selama menempuh Pendidikan serta penyelesaian penyususan proposal skripsi ini.</w:t>
      </w:r>
    </w:p>
    <w:p w14:paraId="6812D342" w14:textId="407A2181" w:rsidR="003957B4" w:rsidRPr="00FF4CDC" w:rsidRDefault="003957B4" w:rsidP="0029753F">
      <w:pPr>
        <w:pStyle w:val="DaftarParagraf"/>
        <w:widowControl w:val="0"/>
        <w:numPr>
          <w:ilvl w:val="0"/>
          <w:numId w:val="1"/>
        </w:numPr>
        <w:tabs>
          <w:tab w:val="left" w:pos="851"/>
        </w:tabs>
        <w:autoSpaceDE w:val="0"/>
        <w:autoSpaceDN w:val="0"/>
        <w:spacing w:after="0" w:line="360" w:lineRule="auto"/>
        <w:ind w:left="426" w:hanging="426"/>
        <w:contextualSpacing w:val="0"/>
        <w:rPr>
          <w:rFonts w:cs="Times New Roman"/>
        </w:rPr>
      </w:pPr>
      <w:r w:rsidRPr="00D90B6B">
        <w:rPr>
          <w:rFonts w:cs="Times New Roman"/>
        </w:rPr>
        <w:t>Teman Teman Kelas saya, Terima kasih atas dukungan dan kerjasamanya selama menempuh Pendidikan serta penyelesaian penyususan skripsi ini.</w:t>
      </w:r>
    </w:p>
    <w:p w14:paraId="353F736D" w14:textId="77777777" w:rsidR="003957B4" w:rsidRPr="00D90B6B" w:rsidRDefault="003957B4" w:rsidP="0029753F">
      <w:pPr>
        <w:pStyle w:val="DaftarParagraf"/>
        <w:widowControl w:val="0"/>
        <w:numPr>
          <w:ilvl w:val="0"/>
          <w:numId w:val="1"/>
        </w:numPr>
        <w:tabs>
          <w:tab w:val="left" w:pos="851"/>
        </w:tabs>
        <w:autoSpaceDE w:val="0"/>
        <w:autoSpaceDN w:val="0"/>
        <w:spacing w:after="0" w:line="360" w:lineRule="auto"/>
        <w:ind w:left="426" w:hanging="426"/>
        <w:contextualSpacing w:val="0"/>
        <w:rPr>
          <w:rFonts w:cs="Times New Roman"/>
        </w:rPr>
      </w:pPr>
      <w:r w:rsidRPr="00D90B6B">
        <w:rPr>
          <w:rFonts w:cs="Times New Roman"/>
        </w:rPr>
        <w:t>Terakhir, terima kasih untuk diri sendiri, karena telah mampu berusaha keras dan berjuang sampai sejauh ini.</w:t>
      </w:r>
    </w:p>
    <w:p w14:paraId="5E3BFE61" w14:textId="776C87C8" w:rsidR="003957B4" w:rsidRPr="00D90B6B" w:rsidRDefault="003957B4" w:rsidP="0029753F">
      <w:pPr>
        <w:pStyle w:val="TeksIsi"/>
        <w:tabs>
          <w:tab w:val="left" w:pos="567"/>
        </w:tabs>
        <w:spacing w:before="139" w:line="360" w:lineRule="auto"/>
        <w:ind w:firstLine="567"/>
        <w:jc w:val="both"/>
      </w:pPr>
      <w:r w:rsidRPr="00D90B6B">
        <w:t>Semoga</w:t>
      </w:r>
      <w:r w:rsidRPr="00D90B6B">
        <w:rPr>
          <w:spacing w:val="-7"/>
        </w:rPr>
        <w:t xml:space="preserve"> </w:t>
      </w:r>
      <w:r w:rsidR="002B75EA">
        <w:t>pihak pihak yang disebutkan diatas serta pihak yang tidak sempat disebutkan oleh peneliti meraih keridhohan disisi Allah SWT dan skripsi yang menjadi tugas akhir ini mampu memerikan dampak positif  bagi peneliti, keluarga dan rekan serta masyarakat indonesia</w:t>
      </w:r>
      <w:r w:rsidRPr="00D90B6B">
        <w:t>.</w:t>
      </w:r>
      <w:r w:rsidRPr="00D90B6B">
        <w:rPr>
          <w:spacing w:val="-16"/>
        </w:rPr>
        <w:t xml:space="preserve"> </w:t>
      </w:r>
      <w:r w:rsidRPr="00D90B6B">
        <w:t>Aamiin</w:t>
      </w:r>
    </w:p>
    <w:p w14:paraId="3E9AAAA7" w14:textId="77777777" w:rsidR="003957B4" w:rsidRPr="00D90B6B" w:rsidRDefault="003957B4" w:rsidP="0029753F">
      <w:pPr>
        <w:pStyle w:val="TeksIsi"/>
        <w:spacing w:line="360" w:lineRule="auto"/>
        <w:jc w:val="both"/>
        <w:rPr>
          <w:b/>
          <w:bCs/>
          <w:i/>
          <w:iCs/>
          <w:spacing w:val="-57"/>
        </w:rPr>
      </w:pPr>
      <w:r w:rsidRPr="00D90B6B">
        <w:rPr>
          <w:b/>
          <w:bCs/>
          <w:i/>
          <w:iCs/>
        </w:rPr>
        <w:t>Billahi Fisabilhaq, Fastabiqul Khairat.</w:t>
      </w:r>
      <w:r w:rsidRPr="00D90B6B">
        <w:rPr>
          <w:b/>
          <w:bCs/>
          <w:i/>
          <w:iCs/>
          <w:spacing w:val="-57"/>
        </w:rPr>
        <w:t xml:space="preserve"> </w:t>
      </w:r>
    </w:p>
    <w:p w14:paraId="4E919339" w14:textId="77777777" w:rsidR="003957B4" w:rsidRPr="00D90B6B" w:rsidRDefault="003957B4" w:rsidP="0029753F">
      <w:pPr>
        <w:pStyle w:val="TeksIsi"/>
        <w:spacing w:line="360" w:lineRule="auto"/>
        <w:jc w:val="both"/>
        <w:rPr>
          <w:b/>
          <w:bCs/>
          <w:i/>
          <w:iCs/>
          <w:spacing w:val="-57"/>
        </w:rPr>
      </w:pPr>
    </w:p>
    <w:p w14:paraId="41C9C148" w14:textId="77777777" w:rsidR="003957B4" w:rsidRPr="00D90B6B" w:rsidRDefault="003957B4" w:rsidP="0029753F">
      <w:pPr>
        <w:pStyle w:val="TeksIsi"/>
        <w:spacing w:line="360" w:lineRule="auto"/>
        <w:jc w:val="both"/>
        <w:rPr>
          <w:b/>
          <w:bCs/>
          <w:i/>
          <w:iCs/>
        </w:rPr>
      </w:pPr>
      <w:r w:rsidRPr="00D90B6B">
        <w:rPr>
          <w:b/>
          <w:bCs/>
          <w:i/>
          <w:iCs/>
        </w:rPr>
        <w:t>Wassalamualaikum</w:t>
      </w:r>
      <w:r w:rsidRPr="00D90B6B">
        <w:rPr>
          <w:b/>
          <w:bCs/>
          <w:i/>
          <w:iCs/>
          <w:spacing w:val="-9"/>
        </w:rPr>
        <w:t xml:space="preserve"> </w:t>
      </w:r>
      <w:r w:rsidRPr="00D90B6B">
        <w:rPr>
          <w:b/>
          <w:bCs/>
          <w:i/>
          <w:iCs/>
        </w:rPr>
        <w:t>Wr.</w:t>
      </w:r>
      <w:r w:rsidRPr="00D90B6B">
        <w:rPr>
          <w:b/>
          <w:bCs/>
          <w:i/>
          <w:iCs/>
          <w:spacing w:val="-6"/>
        </w:rPr>
        <w:t xml:space="preserve"> </w:t>
      </w:r>
      <w:r w:rsidRPr="00D90B6B">
        <w:rPr>
          <w:b/>
          <w:bCs/>
          <w:i/>
          <w:iCs/>
        </w:rPr>
        <w:t>Wb.</w:t>
      </w:r>
    </w:p>
    <w:p w14:paraId="7408BD3F" w14:textId="77777777" w:rsidR="003957B4" w:rsidRPr="00D90B6B" w:rsidRDefault="003957B4" w:rsidP="0029753F">
      <w:pPr>
        <w:pStyle w:val="TeksIsi"/>
        <w:spacing w:before="9" w:line="360" w:lineRule="auto"/>
        <w:jc w:val="both"/>
      </w:pPr>
    </w:p>
    <w:p w14:paraId="0E510EC7" w14:textId="023439AA" w:rsidR="003957B4" w:rsidRDefault="002B75EA" w:rsidP="002B75EA">
      <w:pPr>
        <w:pStyle w:val="TeksIsi"/>
        <w:spacing w:before="1" w:line="360" w:lineRule="auto"/>
        <w:ind w:firstLine="4536"/>
        <w:jc w:val="right"/>
      </w:pPr>
      <w:r>
        <w:t>MAKASSAR</w:t>
      </w:r>
      <w:r w:rsidR="003957B4" w:rsidRPr="00D90B6B">
        <w:t>,</w:t>
      </w:r>
      <w:r w:rsidR="003957B4">
        <w:t>10 September 2025</w:t>
      </w:r>
    </w:p>
    <w:p w14:paraId="56B0A98E" w14:textId="77777777" w:rsidR="003957B4" w:rsidRDefault="003957B4" w:rsidP="0029753F">
      <w:pPr>
        <w:pStyle w:val="TeksIsi"/>
        <w:spacing w:before="1" w:line="360" w:lineRule="auto"/>
        <w:ind w:firstLine="4678"/>
        <w:jc w:val="right"/>
      </w:pPr>
    </w:p>
    <w:p w14:paraId="52658E71" w14:textId="77777777" w:rsidR="003957B4" w:rsidRDefault="003957B4" w:rsidP="0029753F">
      <w:pPr>
        <w:pStyle w:val="TeksIsi"/>
        <w:spacing w:before="1" w:line="360" w:lineRule="auto"/>
        <w:ind w:firstLine="4678"/>
        <w:jc w:val="right"/>
      </w:pPr>
    </w:p>
    <w:p w14:paraId="1D16676F" w14:textId="77777777" w:rsidR="003957B4" w:rsidRDefault="003957B4" w:rsidP="0029753F">
      <w:pPr>
        <w:pStyle w:val="TeksIsi"/>
        <w:spacing w:before="1" w:line="360" w:lineRule="auto"/>
        <w:ind w:firstLine="4678"/>
        <w:jc w:val="right"/>
      </w:pPr>
    </w:p>
    <w:p w14:paraId="7F36FB1C" w14:textId="7F8AD3C1" w:rsidR="00CF54DC" w:rsidRDefault="003957B4" w:rsidP="0029753F">
      <w:pPr>
        <w:spacing w:line="360" w:lineRule="auto"/>
        <w:ind w:left="5245"/>
      </w:pPr>
      <w:r>
        <w:t>M. Fikri Haikal Ayatullah</w:t>
      </w:r>
    </w:p>
    <w:p w14:paraId="0F054D3D" w14:textId="77777777" w:rsidR="00A859E3" w:rsidRPr="00A859E3" w:rsidRDefault="00A859E3" w:rsidP="0029753F">
      <w:pPr>
        <w:spacing w:line="360" w:lineRule="auto"/>
      </w:pPr>
    </w:p>
    <w:p w14:paraId="75B70697" w14:textId="77777777" w:rsidR="0029753F" w:rsidRDefault="0029753F" w:rsidP="0029753F">
      <w:pPr>
        <w:tabs>
          <w:tab w:val="left" w:pos="4600"/>
        </w:tabs>
        <w:spacing w:line="360" w:lineRule="auto"/>
      </w:pPr>
    </w:p>
    <w:p w14:paraId="5E8C7FC2" w14:textId="4D2DEBAC" w:rsidR="00A859E3" w:rsidRPr="00447EFD" w:rsidRDefault="00A859E3" w:rsidP="00447EFD">
      <w:pPr>
        <w:pStyle w:val="Judul1"/>
        <w:jc w:val="center"/>
        <w:rPr>
          <w:rFonts w:ascii="Times New Roman" w:hAnsi="Times New Roman" w:cs="Times New Roman"/>
          <w:b/>
          <w:bCs/>
          <w:color w:val="000000" w:themeColor="text1"/>
          <w:sz w:val="28"/>
          <w:szCs w:val="40"/>
        </w:rPr>
      </w:pPr>
      <w:bookmarkStart w:id="2" w:name="_Toc211945817"/>
      <w:r w:rsidRPr="00447EFD">
        <w:rPr>
          <w:rFonts w:ascii="Times New Roman" w:hAnsi="Times New Roman" w:cs="Times New Roman"/>
          <w:b/>
          <w:bCs/>
          <w:color w:val="000000" w:themeColor="text1"/>
          <w:sz w:val="28"/>
          <w:szCs w:val="40"/>
        </w:rPr>
        <w:lastRenderedPageBreak/>
        <w:t>DAFTAR ISI</w:t>
      </w:r>
      <w:bookmarkEnd w:id="2"/>
    </w:p>
    <w:sdt>
      <w:sdtPr>
        <w:rPr>
          <w:rFonts w:ascii="Times New Roman" w:eastAsiaTheme="minorHAnsi" w:hAnsi="Times New Roman" w:cstheme="minorBidi"/>
          <w:color w:val="auto"/>
          <w:kern w:val="2"/>
          <w:sz w:val="24"/>
          <w:szCs w:val="24"/>
          <w:lang w:val="en-ID" w:eastAsia="en-US"/>
          <w14:ligatures w14:val="standardContextual"/>
        </w:rPr>
        <w:id w:val="1313667981"/>
        <w:docPartObj>
          <w:docPartGallery w:val="Table of Contents"/>
          <w:docPartUnique/>
        </w:docPartObj>
      </w:sdtPr>
      <w:sdtEndPr>
        <w:rPr>
          <w:b/>
          <w:bCs/>
        </w:rPr>
      </w:sdtEndPr>
      <w:sdtContent>
        <w:p w14:paraId="7A005074" w14:textId="3FFE98E2" w:rsidR="00A63171" w:rsidRDefault="00A63171">
          <w:pPr>
            <w:pStyle w:val="JudulTOC"/>
          </w:pPr>
        </w:p>
        <w:p w14:paraId="22B7170E" w14:textId="3D189A64" w:rsidR="00A63171" w:rsidRDefault="00A63171">
          <w:pPr>
            <w:pStyle w:val="TOC1"/>
            <w:tabs>
              <w:tab w:val="right" w:leader="dot" w:pos="7927"/>
            </w:tabs>
            <w:rPr>
              <w:noProof/>
            </w:rPr>
          </w:pPr>
          <w:r>
            <w:fldChar w:fldCharType="begin"/>
          </w:r>
          <w:r>
            <w:instrText xml:space="preserve"> TOC \o "1-3" \h \z \u </w:instrText>
          </w:r>
          <w:r>
            <w:fldChar w:fldCharType="separate"/>
          </w:r>
          <w:hyperlink w:anchor="_Toc211945816" w:history="1">
            <w:r w:rsidRPr="00285B32">
              <w:rPr>
                <w:rStyle w:val="Hyperlink"/>
                <w:rFonts w:cs="Times New Roman"/>
                <w:noProof/>
              </w:rPr>
              <w:t>KATA PENGANTAR</w:t>
            </w:r>
            <w:r>
              <w:rPr>
                <w:noProof/>
                <w:webHidden/>
              </w:rPr>
              <w:tab/>
            </w:r>
            <w:r>
              <w:rPr>
                <w:noProof/>
                <w:webHidden/>
              </w:rPr>
              <w:fldChar w:fldCharType="begin"/>
            </w:r>
            <w:r>
              <w:rPr>
                <w:noProof/>
                <w:webHidden/>
              </w:rPr>
              <w:instrText xml:space="preserve"> PAGEREF _Toc211945816 \h </w:instrText>
            </w:r>
            <w:r>
              <w:rPr>
                <w:noProof/>
                <w:webHidden/>
              </w:rPr>
            </w:r>
            <w:r>
              <w:rPr>
                <w:noProof/>
                <w:webHidden/>
              </w:rPr>
              <w:fldChar w:fldCharType="separate"/>
            </w:r>
            <w:r w:rsidR="00473777">
              <w:rPr>
                <w:noProof/>
                <w:webHidden/>
              </w:rPr>
              <w:t>ii</w:t>
            </w:r>
            <w:r>
              <w:rPr>
                <w:noProof/>
                <w:webHidden/>
              </w:rPr>
              <w:fldChar w:fldCharType="end"/>
            </w:r>
          </w:hyperlink>
        </w:p>
        <w:p w14:paraId="64FC4B13" w14:textId="19E5D770" w:rsidR="00A63171" w:rsidRDefault="00A63171">
          <w:pPr>
            <w:pStyle w:val="TOC1"/>
            <w:tabs>
              <w:tab w:val="right" w:leader="dot" w:pos="7927"/>
            </w:tabs>
            <w:rPr>
              <w:noProof/>
            </w:rPr>
          </w:pPr>
          <w:hyperlink w:anchor="_Toc211945817" w:history="1">
            <w:r w:rsidRPr="00285B32">
              <w:rPr>
                <w:rStyle w:val="Hyperlink"/>
                <w:rFonts w:cs="Times New Roman"/>
                <w:b/>
                <w:bCs/>
                <w:noProof/>
              </w:rPr>
              <w:t>DAFTAR ISI</w:t>
            </w:r>
            <w:r>
              <w:rPr>
                <w:noProof/>
                <w:webHidden/>
              </w:rPr>
              <w:tab/>
            </w:r>
            <w:r>
              <w:rPr>
                <w:noProof/>
                <w:webHidden/>
              </w:rPr>
              <w:fldChar w:fldCharType="begin"/>
            </w:r>
            <w:r>
              <w:rPr>
                <w:noProof/>
                <w:webHidden/>
              </w:rPr>
              <w:instrText xml:space="preserve"> PAGEREF _Toc211945817 \h </w:instrText>
            </w:r>
            <w:r>
              <w:rPr>
                <w:noProof/>
                <w:webHidden/>
              </w:rPr>
            </w:r>
            <w:r>
              <w:rPr>
                <w:noProof/>
                <w:webHidden/>
              </w:rPr>
              <w:fldChar w:fldCharType="separate"/>
            </w:r>
            <w:r w:rsidR="00473777">
              <w:rPr>
                <w:noProof/>
                <w:webHidden/>
              </w:rPr>
              <w:t>iv</w:t>
            </w:r>
            <w:r>
              <w:rPr>
                <w:noProof/>
                <w:webHidden/>
              </w:rPr>
              <w:fldChar w:fldCharType="end"/>
            </w:r>
          </w:hyperlink>
        </w:p>
        <w:p w14:paraId="3DD913AF" w14:textId="468113FA" w:rsidR="00A63171" w:rsidRDefault="00A63171">
          <w:pPr>
            <w:pStyle w:val="TOC1"/>
            <w:tabs>
              <w:tab w:val="right" w:leader="dot" w:pos="7927"/>
            </w:tabs>
            <w:rPr>
              <w:noProof/>
            </w:rPr>
          </w:pPr>
          <w:hyperlink w:anchor="_Toc211945818" w:history="1">
            <w:r w:rsidRPr="00285B32">
              <w:rPr>
                <w:rStyle w:val="Hyperlink"/>
                <w:rFonts w:cs="Times New Roman"/>
                <w:b/>
                <w:bCs/>
                <w:noProof/>
              </w:rPr>
              <w:t>DAFTAR GAMBAR</w:t>
            </w:r>
            <w:r>
              <w:rPr>
                <w:noProof/>
                <w:webHidden/>
              </w:rPr>
              <w:tab/>
            </w:r>
            <w:r>
              <w:rPr>
                <w:noProof/>
                <w:webHidden/>
              </w:rPr>
              <w:fldChar w:fldCharType="begin"/>
            </w:r>
            <w:r>
              <w:rPr>
                <w:noProof/>
                <w:webHidden/>
              </w:rPr>
              <w:instrText xml:space="preserve"> PAGEREF _Toc211945818 \h </w:instrText>
            </w:r>
            <w:r>
              <w:rPr>
                <w:noProof/>
                <w:webHidden/>
              </w:rPr>
            </w:r>
            <w:r>
              <w:rPr>
                <w:noProof/>
                <w:webHidden/>
              </w:rPr>
              <w:fldChar w:fldCharType="separate"/>
            </w:r>
            <w:r w:rsidR="00473777">
              <w:rPr>
                <w:noProof/>
                <w:webHidden/>
              </w:rPr>
              <w:t>v</w:t>
            </w:r>
            <w:r>
              <w:rPr>
                <w:noProof/>
                <w:webHidden/>
              </w:rPr>
              <w:fldChar w:fldCharType="end"/>
            </w:r>
          </w:hyperlink>
        </w:p>
        <w:p w14:paraId="4BD4FD1C" w14:textId="486417CA" w:rsidR="00A63171" w:rsidRDefault="00A63171">
          <w:pPr>
            <w:pStyle w:val="TOC1"/>
            <w:tabs>
              <w:tab w:val="right" w:leader="dot" w:pos="7927"/>
            </w:tabs>
            <w:rPr>
              <w:noProof/>
            </w:rPr>
          </w:pPr>
          <w:hyperlink w:anchor="_Toc211945819" w:history="1">
            <w:r w:rsidRPr="00285B32">
              <w:rPr>
                <w:rStyle w:val="Hyperlink"/>
                <w:rFonts w:cs="Times New Roman"/>
                <w:b/>
                <w:bCs/>
                <w:noProof/>
              </w:rPr>
              <w:t>DAFTAR TABEL</w:t>
            </w:r>
            <w:r>
              <w:rPr>
                <w:noProof/>
                <w:webHidden/>
              </w:rPr>
              <w:tab/>
            </w:r>
            <w:r>
              <w:rPr>
                <w:noProof/>
                <w:webHidden/>
              </w:rPr>
              <w:fldChar w:fldCharType="begin"/>
            </w:r>
            <w:r>
              <w:rPr>
                <w:noProof/>
                <w:webHidden/>
              </w:rPr>
              <w:instrText xml:space="preserve"> PAGEREF _Toc211945819 \h </w:instrText>
            </w:r>
            <w:r>
              <w:rPr>
                <w:noProof/>
                <w:webHidden/>
              </w:rPr>
            </w:r>
            <w:r>
              <w:rPr>
                <w:noProof/>
                <w:webHidden/>
              </w:rPr>
              <w:fldChar w:fldCharType="separate"/>
            </w:r>
            <w:r w:rsidR="00473777">
              <w:rPr>
                <w:noProof/>
                <w:webHidden/>
              </w:rPr>
              <w:t>vi</w:t>
            </w:r>
            <w:r>
              <w:rPr>
                <w:noProof/>
                <w:webHidden/>
              </w:rPr>
              <w:fldChar w:fldCharType="end"/>
            </w:r>
          </w:hyperlink>
        </w:p>
        <w:p w14:paraId="44FF0186" w14:textId="459166E1" w:rsidR="00A63171" w:rsidRDefault="00A63171">
          <w:pPr>
            <w:pStyle w:val="TOC1"/>
            <w:tabs>
              <w:tab w:val="right" w:leader="dot" w:pos="7927"/>
            </w:tabs>
            <w:rPr>
              <w:noProof/>
            </w:rPr>
          </w:pPr>
          <w:hyperlink w:anchor="_Toc211945820" w:history="1">
            <w:r w:rsidRPr="00285B32">
              <w:rPr>
                <w:rStyle w:val="Hyperlink"/>
                <w:rFonts w:cs="Times New Roman"/>
                <w:b/>
                <w:bCs/>
                <w:noProof/>
              </w:rPr>
              <w:t>DAFTAR ISTILAH</w:t>
            </w:r>
            <w:r>
              <w:rPr>
                <w:noProof/>
                <w:webHidden/>
              </w:rPr>
              <w:tab/>
            </w:r>
            <w:r>
              <w:rPr>
                <w:noProof/>
                <w:webHidden/>
              </w:rPr>
              <w:fldChar w:fldCharType="begin"/>
            </w:r>
            <w:r>
              <w:rPr>
                <w:noProof/>
                <w:webHidden/>
              </w:rPr>
              <w:instrText xml:space="preserve"> PAGEREF _Toc211945820 \h </w:instrText>
            </w:r>
            <w:r>
              <w:rPr>
                <w:noProof/>
                <w:webHidden/>
              </w:rPr>
            </w:r>
            <w:r>
              <w:rPr>
                <w:noProof/>
                <w:webHidden/>
              </w:rPr>
              <w:fldChar w:fldCharType="separate"/>
            </w:r>
            <w:r w:rsidR="00473777">
              <w:rPr>
                <w:noProof/>
                <w:webHidden/>
              </w:rPr>
              <w:t>vii</w:t>
            </w:r>
            <w:r>
              <w:rPr>
                <w:noProof/>
                <w:webHidden/>
              </w:rPr>
              <w:fldChar w:fldCharType="end"/>
            </w:r>
          </w:hyperlink>
        </w:p>
        <w:p w14:paraId="05EA502B" w14:textId="74A65279" w:rsidR="00A63171" w:rsidRDefault="00A63171">
          <w:pPr>
            <w:pStyle w:val="TOC1"/>
            <w:tabs>
              <w:tab w:val="right" w:leader="dot" w:pos="7927"/>
            </w:tabs>
            <w:rPr>
              <w:noProof/>
            </w:rPr>
          </w:pPr>
          <w:hyperlink w:anchor="_Toc211945821" w:history="1">
            <w:r w:rsidRPr="00285B32">
              <w:rPr>
                <w:rStyle w:val="Hyperlink"/>
                <w:rFonts w:cs="Times New Roman"/>
                <w:b/>
                <w:bCs/>
                <w:noProof/>
              </w:rPr>
              <w:t>BAB I</w:t>
            </w:r>
            <w:r>
              <w:rPr>
                <w:noProof/>
                <w:webHidden/>
              </w:rPr>
              <w:tab/>
            </w:r>
            <w:r>
              <w:rPr>
                <w:noProof/>
                <w:webHidden/>
              </w:rPr>
              <w:fldChar w:fldCharType="begin"/>
            </w:r>
            <w:r>
              <w:rPr>
                <w:noProof/>
                <w:webHidden/>
              </w:rPr>
              <w:instrText xml:space="preserve"> PAGEREF _Toc211945821 \h </w:instrText>
            </w:r>
            <w:r>
              <w:rPr>
                <w:noProof/>
                <w:webHidden/>
              </w:rPr>
            </w:r>
            <w:r>
              <w:rPr>
                <w:noProof/>
                <w:webHidden/>
              </w:rPr>
              <w:fldChar w:fldCharType="separate"/>
            </w:r>
            <w:r w:rsidR="00473777">
              <w:rPr>
                <w:noProof/>
                <w:webHidden/>
              </w:rPr>
              <w:t>1</w:t>
            </w:r>
            <w:r>
              <w:rPr>
                <w:noProof/>
                <w:webHidden/>
              </w:rPr>
              <w:fldChar w:fldCharType="end"/>
            </w:r>
          </w:hyperlink>
        </w:p>
        <w:p w14:paraId="091236F9" w14:textId="1F9AE02B" w:rsidR="00A63171" w:rsidRDefault="00A63171">
          <w:pPr>
            <w:pStyle w:val="TOC1"/>
            <w:tabs>
              <w:tab w:val="right" w:leader="dot" w:pos="7927"/>
            </w:tabs>
            <w:rPr>
              <w:noProof/>
            </w:rPr>
          </w:pPr>
          <w:hyperlink w:anchor="_Toc211945822" w:history="1">
            <w:r w:rsidRPr="00285B32">
              <w:rPr>
                <w:rStyle w:val="Hyperlink"/>
                <w:rFonts w:cs="Times New Roman"/>
                <w:b/>
                <w:bCs/>
                <w:noProof/>
              </w:rPr>
              <w:t>PENDAHULUAN</w:t>
            </w:r>
            <w:r>
              <w:rPr>
                <w:noProof/>
                <w:webHidden/>
              </w:rPr>
              <w:tab/>
            </w:r>
            <w:r>
              <w:rPr>
                <w:noProof/>
                <w:webHidden/>
              </w:rPr>
              <w:fldChar w:fldCharType="begin"/>
            </w:r>
            <w:r>
              <w:rPr>
                <w:noProof/>
                <w:webHidden/>
              </w:rPr>
              <w:instrText xml:space="preserve"> PAGEREF _Toc211945822 \h </w:instrText>
            </w:r>
            <w:r>
              <w:rPr>
                <w:noProof/>
                <w:webHidden/>
              </w:rPr>
            </w:r>
            <w:r>
              <w:rPr>
                <w:noProof/>
                <w:webHidden/>
              </w:rPr>
              <w:fldChar w:fldCharType="separate"/>
            </w:r>
            <w:r w:rsidR="00473777">
              <w:rPr>
                <w:noProof/>
                <w:webHidden/>
              </w:rPr>
              <w:t>1</w:t>
            </w:r>
            <w:r>
              <w:rPr>
                <w:noProof/>
                <w:webHidden/>
              </w:rPr>
              <w:fldChar w:fldCharType="end"/>
            </w:r>
          </w:hyperlink>
        </w:p>
        <w:p w14:paraId="1AD3AE86" w14:textId="106302EC" w:rsidR="00A63171" w:rsidRDefault="00A63171">
          <w:pPr>
            <w:pStyle w:val="TOC2"/>
            <w:tabs>
              <w:tab w:val="left" w:pos="720"/>
              <w:tab w:val="right" w:leader="dot" w:pos="7927"/>
            </w:tabs>
            <w:rPr>
              <w:noProof/>
            </w:rPr>
          </w:pPr>
          <w:hyperlink w:anchor="_Toc211945823" w:history="1">
            <w:r w:rsidRPr="00285B32">
              <w:rPr>
                <w:rStyle w:val="Hyperlink"/>
                <w:rFonts w:cs="Times New Roman"/>
                <w:b/>
                <w:bCs/>
                <w:noProof/>
              </w:rPr>
              <w:t>A.</w:t>
            </w:r>
            <w:r>
              <w:rPr>
                <w:noProof/>
              </w:rPr>
              <w:tab/>
            </w:r>
            <w:r w:rsidRPr="00285B32">
              <w:rPr>
                <w:rStyle w:val="Hyperlink"/>
                <w:rFonts w:cs="Times New Roman"/>
                <w:b/>
                <w:bCs/>
                <w:noProof/>
              </w:rPr>
              <w:t>Latar Belakang</w:t>
            </w:r>
            <w:r>
              <w:rPr>
                <w:noProof/>
                <w:webHidden/>
              </w:rPr>
              <w:tab/>
            </w:r>
            <w:r>
              <w:rPr>
                <w:noProof/>
                <w:webHidden/>
              </w:rPr>
              <w:fldChar w:fldCharType="begin"/>
            </w:r>
            <w:r>
              <w:rPr>
                <w:noProof/>
                <w:webHidden/>
              </w:rPr>
              <w:instrText xml:space="preserve"> PAGEREF _Toc211945823 \h </w:instrText>
            </w:r>
            <w:r>
              <w:rPr>
                <w:noProof/>
                <w:webHidden/>
              </w:rPr>
            </w:r>
            <w:r>
              <w:rPr>
                <w:noProof/>
                <w:webHidden/>
              </w:rPr>
              <w:fldChar w:fldCharType="separate"/>
            </w:r>
            <w:r w:rsidR="00473777">
              <w:rPr>
                <w:noProof/>
                <w:webHidden/>
              </w:rPr>
              <w:t>1</w:t>
            </w:r>
            <w:r>
              <w:rPr>
                <w:noProof/>
                <w:webHidden/>
              </w:rPr>
              <w:fldChar w:fldCharType="end"/>
            </w:r>
          </w:hyperlink>
        </w:p>
        <w:p w14:paraId="45DB09C5" w14:textId="12058B44" w:rsidR="00A63171" w:rsidRDefault="00A63171">
          <w:pPr>
            <w:pStyle w:val="TOC2"/>
            <w:tabs>
              <w:tab w:val="left" w:pos="720"/>
              <w:tab w:val="right" w:leader="dot" w:pos="7927"/>
            </w:tabs>
            <w:rPr>
              <w:noProof/>
            </w:rPr>
          </w:pPr>
          <w:hyperlink w:anchor="_Toc211945824" w:history="1">
            <w:r w:rsidRPr="00285B32">
              <w:rPr>
                <w:rStyle w:val="Hyperlink"/>
                <w:rFonts w:cs="Times New Roman"/>
                <w:b/>
                <w:bCs/>
                <w:noProof/>
                <w:lang w:eastAsia="en-ID"/>
              </w:rPr>
              <w:t>B.</w:t>
            </w:r>
            <w:r>
              <w:rPr>
                <w:noProof/>
              </w:rPr>
              <w:tab/>
            </w:r>
            <w:r w:rsidRPr="00285B32">
              <w:rPr>
                <w:rStyle w:val="Hyperlink"/>
                <w:rFonts w:cs="Times New Roman"/>
                <w:b/>
                <w:bCs/>
                <w:noProof/>
                <w:lang w:eastAsia="en-ID"/>
              </w:rPr>
              <w:t>Rumusan Masalah</w:t>
            </w:r>
            <w:r>
              <w:rPr>
                <w:noProof/>
                <w:webHidden/>
              </w:rPr>
              <w:tab/>
            </w:r>
            <w:r>
              <w:rPr>
                <w:noProof/>
                <w:webHidden/>
              </w:rPr>
              <w:fldChar w:fldCharType="begin"/>
            </w:r>
            <w:r>
              <w:rPr>
                <w:noProof/>
                <w:webHidden/>
              </w:rPr>
              <w:instrText xml:space="preserve"> PAGEREF _Toc211945824 \h </w:instrText>
            </w:r>
            <w:r>
              <w:rPr>
                <w:noProof/>
                <w:webHidden/>
              </w:rPr>
            </w:r>
            <w:r>
              <w:rPr>
                <w:noProof/>
                <w:webHidden/>
              </w:rPr>
              <w:fldChar w:fldCharType="separate"/>
            </w:r>
            <w:r w:rsidR="00473777">
              <w:rPr>
                <w:noProof/>
                <w:webHidden/>
              </w:rPr>
              <w:t>3</w:t>
            </w:r>
            <w:r>
              <w:rPr>
                <w:noProof/>
                <w:webHidden/>
              </w:rPr>
              <w:fldChar w:fldCharType="end"/>
            </w:r>
          </w:hyperlink>
        </w:p>
        <w:p w14:paraId="7F12A227" w14:textId="4DD92EFE" w:rsidR="00A63171" w:rsidRDefault="00A63171">
          <w:pPr>
            <w:pStyle w:val="TOC2"/>
            <w:tabs>
              <w:tab w:val="left" w:pos="720"/>
              <w:tab w:val="right" w:leader="dot" w:pos="7927"/>
            </w:tabs>
            <w:rPr>
              <w:noProof/>
            </w:rPr>
          </w:pPr>
          <w:hyperlink w:anchor="_Toc211945825" w:history="1">
            <w:r w:rsidRPr="00285B32">
              <w:rPr>
                <w:rStyle w:val="Hyperlink"/>
                <w:rFonts w:cs="Times New Roman"/>
                <w:b/>
                <w:bCs/>
                <w:noProof/>
                <w:lang w:eastAsia="en-ID"/>
              </w:rPr>
              <w:t>C.</w:t>
            </w:r>
            <w:r>
              <w:rPr>
                <w:noProof/>
              </w:rPr>
              <w:tab/>
            </w:r>
            <w:r w:rsidRPr="00285B32">
              <w:rPr>
                <w:rStyle w:val="Hyperlink"/>
                <w:rFonts w:cs="Times New Roman"/>
                <w:b/>
                <w:bCs/>
                <w:noProof/>
                <w:lang w:eastAsia="en-ID"/>
              </w:rPr>
              <w:t>Tujuan Penelitian</w:t>
            </w:r>
            <w:r>
              <w:rPr>
                <w:noProof/>
                <w:webHidden/>
              </w:rPr>
              <w:tab/>
            </w:r>
            <w:r>
              <w:rPr>
                <w:noProof/>
                <w:webHidden/>
              </w:rPr>
              <w:fldChar w:fldCharType="begin"/>
            </w:r>
            <w:r>
              <w:rPr>
                <w:noProof/>
                <w:webHidden/>
              </w:rPr>
              <w:instrText xml:space="preserve"> PAGEREF _Toc211945825 \h </w:instrText>
            </w:r>
            <w:r>
              <w:rPr>
                <w:noProof/>
                <w:webHidden/>
              </w:rPr>
            </w:r>
            <w:r>
              <w:rPr>
                <w:noProof/>
                <w:webHidden/>
              </w:rPr>
              <w:fldChar w:fldCharType="separate"/>
            </w:r>
            <w:r w:rsidR="00473777">
              <w:rPr>
                <w:noProof/>
                <w:webHidden/>
              </w:rPr>
              <w:t>3</w:t>
            </w:r>
            <w:r>
              <w:rPr>
                <w:noProof/>
                <w:webHidden/>
              </w:rPr>
              <w:fldChar w:fldCharType="end"/>
            </w:r>
          </w:hyperlink>
        </w:p>
        <w:p w14:paraId="08E3BF56" w14:textId="52519B05" w:rsidR="00A63171" w:rsidRDefault="00A63171">
          <w:pPr>
            <w:pStyle w:val="TOC2"/>
            <w:tabs>
              <w:tab w:val="left" w:pos="720"/>
              <w:tab w:val="right" w:leader="dot" w:pos="7927"/>
            </w:tabs>
            <w:rPr>
              <w:noProof/>
            </w:rPr>
          </w:pPr>
          <w:hyperlink w:anchor="_Toc211945826" w:history="1">
            <w:r w:rsidRPr="00285B32">
              <w:rPr>
                <w:rStyle w:val="Hyperlink"/>
                <w:rFonts w:cs="Times New Roman"/>
                <w:b/>
                <w:bCs/>
                <w:noProof/>
              </w:rPr>
              <w:t>D.</w:t>
            </w:r>
            <w:r>
              <w:rPr>
                <w:noProof/>
              </w:rPr>
              <w:tab/>
            </w:r>
            <w:r w:rsidRPr="00285B32">
              <w:rPr>
                <w:rStyle w:val="Hyperlink"/>
                <w:rFonts w:cs="Times New Roman"/>
                <w:b/>
                <w:bCs/>
                <w:noProof/>
              </w:rPr>
              <w:t>Manfaat Penelitian</w:t>
            </w:r>
            <w:r>
              <w:rPr>
                <w:noProof/>
                <w:webHidden/>
              </w:rPr>
              <w:tab/>
            </w:r>
            <w:r>
              <w:rPr>
                <w:noProof/>
                <w:webHidden/>
              </w:rPr>
              <w:fldChar w:fldCharType="begin"/>
            </w:r>
            <w:r>
              <w:rPr>
                <w:noProof/>
                <w:webHidden/>
              </w:rPr>
              <w:instrText xml:space="preserve"> PAGEREF _Toc211945826 \h </w:instrText>
            </w:r>
            <w:r>
              <w:rPr>
                <w:noProof/>
                <w:webHidden/>
              </w:rPr>
            </w:r>
            <w:r>
              <w:rPr>
                <w:noProof/>
                <w:webHidden/>
              </w:rPr>
              <w:fldChar w:fldCharType="separate"/>
            </w:r>
            <w:r w:rsidR="00473777">
              <w:rPr>
                <w:noProof/>
                <w:webHidden/>
              </w:rPr>
              <w:t>4</w:t>
            </w:r>
            <w:r>
              <w:rPr>
                <w:noProof/>
                <w:webHidden/>
              </w:rPr>
              <w:fldChar w:fldCharType="end"/>
            </w:r>
          </w:hyperlink>
        </w:p>
        <w:p w14:paraId="243001D0" w14:textId="7A0949CE" w:rsidR="00A63171" w:rsidRDefault="00A63171">
          <w:pPr>
            <w:pStyle w:val="TOC2"/>
            <w:tabs>
              <w:tab w:val="left" w:pos="720"/>
              <w:tab w:val="right" w:leader="dot" w:pos="7927"/>
            </w:tabs>
            <w:rPr>
              <w:noProof/>
            </w:rPr>
          </w:pPr>
          <w:hyperlink w:anchor="_Toc211945827" w:history="1">
            <w:r w:rsidRPr="00285B32">
              <w:rPr>
                <w:rStyle w:val="Hyperlink"/>
                <w:rFonts w:cs="Times New Roman"/>
                <w:b/>
                <w:bCs/>
                <w:noProof/>
              </w:rPr>
              <w:t>E.</w:t>
            </w:r>
            <w:r>
              <w:rPr>
                <w:noProof/>
              </w:rPr>
              <w:tab/>
            </w:r>
            <w:r w:rsidRPr="00285B32">
              <w:rPr>
                <w:rStyle w:val="Hyperlink"/>
                <w:rFonts w:cs="Times New Roman"/>
                <w:b/>
                <w:bCs/>
                <w:noProof/>
              </w:rPr>
              <w:t>Ruang Lingkup Penelitian</w:t>
            </w:r>
            <w:r>
              <w:rPr>
                <w:noProof/>
                <w:webHidden/>
              </w:rPr>
              <w:tab/>
            </w:r>
            <w:r>
              <w:rPr>
                <w:noProof/>
                <w:webHidden/>
              </w:rPr>
              <w:fldChar w:fldCharType="begin"/>
            </w:r>
            <w:r>
              <w:rPr>
                <w:noProof/>
                <w:webHidden/>
              </w:rPr>
              <w:instrText xml:space="preserve"> PAGEREF _Toc211945827 \h </w:instrText>
            </w:r>
            <w:r>
              <w:rPr>
                <w:noProof/>
                <w:webHidden/>
              </w:rPr>
            </w:r>
            <w:r>
              <w:rPr>
                <w:noProof/>
                <w:webHidden/>
              </w:rPr>
              <w:fldChar w:fldCharType="separate"/>
            </w:r>
            <w:r w:rsidR="00473777">
              <w:rPr>
                <w:noProof/>
                <w:webHidden/>
              </w:rPr>
              <w:t>5</w:t>
            </w:r>
            <w:r>
              <w:rPr>
                <w:noProof/>
                <w:webHidden/>
              </w:rPr>
              <w:fldChar w:fldCharType="end"/>
            </w:r>
          </w:hyperlink>
        </w:p>
        <w:p w14:paraId="60C24B8C" w14:textId="1DC98218" w:rsidR="00A63171" w:rsidRDefault="00A63171">
          <w:pPr>
            <w:pStyle w:val="TOC2"/>
            <w:tabs>
              <w:tab w:val="left" w:pos="720"/>
              <w:tab w:val="right" w:leader="dot" w:pos="7927"/>
            </w:tabs>
            <w:rPr>
              <w:noProof/>
            </w:rPr>
          </w:pPr>
          <w:hyperlink w:anchor="_Toc211945828" w:history="1">
            <w:r w:rsidRPr="00285B32">
              <w:rPr>
                <w:rStyle w:val="Hyperlink"/>
                <w:rFonts w:cs="Times New Roman"/>
                <w:b/>
                <w:bCs/>
                <w:noProof/>
              </w:rPr>
              <w:t>F.</w:t>
            </w:r>
            <w:r>
              <w:rPr>
                <w:noProof/>
              </w:rPr>
              <w:tab/>
            </w:r>
            <w:r w:rsidRPr="00285B32">
              <w:rPr>
                <w:rStyle w:val="Hyperlink"/>
                <w:rFonts w:cs="Times New Roman"/>
                <w:b/>
                <w:bCs/>
                <w:noProof/>
              </w:rPr>
              <w:t>Sistematika Penulisan</w:t>
            </w:r>
            <w:r>
              <w:rPr>
                <w:noProof/>
                <w:webHidden/>
              </w:rPr>
              <w:tab/>
            </w:r>
            <w:r>
              <w:rPr>
                <w:noProof/>
                <w:webHidden/>
              </w:rPr>
              <w:fldChar w:fldCharType="begin"/>
            </w:r>
            <w:r>
              <w:rPr>
                <w:noProof/>
                <w:webHidden/>
              </w:rPr>
              <w:instrText xml:space="preserve"> PAGEREF _Toc211945828 \h </w:instrText>
            </w:r>
            <w:r>
              <w:rPr>
                <w:noProof/>
                <w:webHidden/>
              </w:rPr>
            </w:r>
            <w:r>
              <w:rPr>
                <w:noProof/>
                <w:webHidden/>
              </w:rPr>
              <w:fldChar w:fldCharType="separate"/>
            </w:r>
            <w:r w:rsidR="00473777">
              <w:rPr>
                <w:noProof/>
                <w:webHidden/>
              </w:rPr>
              <w:t>6</w:t>
            </w:r>
            <w:r>
              <w:rPr>
                <w:noProof/>
                <w:webHidden/>
              </w:rPr>
              <w:fldChar w:fldCharType="end"/>
            </w:r>
          </w:hyperlink>
        </w:p>
        <w:p w14:paraId="18D92289" w14:textId="0192DCAD" w:rsidR="00A63171" w:rsidRDefault="00A63171">
          <w:pPr>
            <w:pStyle w:val="TOC1"/>
            <w:tabs>
              <w:tab w:val="right" w:leader="dot" w:pos="7927"/>
            </w:tabs>
            <w:rPr>
              <w:noProof/>
            </w:rPr>
          </w:pPr>
          <w:hyperlink w:anchor="_Toc211945829" w:history="1">
            <w:r w:rsidRPr="00285B32">
              <w:rPr>
                <w:rStyle w:val="Hyperlink"/>
                <w:rFonts w:cs="Times New Roman"/>
                <w:b/>
                <w:bCs/>
                <w:noProof/>
              </w:rPr>
              <w:t>BAB II</w:t>
            </w:r>
            <w:r>
              <w:rPr>
                <w:noProof/>
                <w:webHidden/>
              </w:rPr>
              <w:tab/>
            </w:r>
            <w:r>
              <w:rPr>
                <w:noProof/>
                <w:webHidden/>
              </w:rPr>
              <w:fldChar w:fldCharType="begin"/>
            </w:r>
            <w:r>
              <w:rPr>
                <w:noProof/>
                <w:webHidden/>
              </w:rPr>
              <w:instrText xml:space="preserve"> PAGEREF _Toc211945829 \h </w:instrText>
            </w:r>
            <w:r>
              <w:rPr>
                <w:noProof/>
                <w:webHidden/>
              </w:rPr>
            </w:r>
            <w:r>
              <w:rPr>
                <w:noProof/>
                <w:webHidden/>
              </w:rPr>
              <w:fldChar w:fldCharType="separate"/>
            </w:r>
            <w:r w:rsidR="00473777">
              <w:rPr>
                <w:noProof/>
                <w:webHidden/>
              </w:rPr>
              <w:t>7</w:t>
            </w:r>
            <w:r>
              <w:rPr>
                <w:noProof/>
                <w:webHidden/>
              </w:rPr>
              <w:fldChar w:fldCharType="end"/>
            </w:r>
          </w:hyperlink>
        </w:p>
        <w:p w14:paraId="5D0EB217" w14:textId="00BBBC68" w:rsidR="00A63171" w:rsidRDefault="00A63171">
          <w:pPr>
            <w:pStyle w:val="TOC1"/>
            <w:tabs>
              <w:tab w:val="right" w:leader="dot" w:pos="7927"/>
            </w:tabs>
            <w:rPr>
              <w:noProof/>
            </w:rPr>
          </w:pPr>
          <w:hyperlink w:anchor="_Toc211945830" w:history="1">
            <w:r w:rsidRPr="00285B32">
              <w:rPr>
                <w:rStyle w:val="Hyperlink"/>
                <w:rFonts w:cs="Times New Roman"/>
                <w:b/>
                <w:bCs/>
                <w:noProof/>
              </w:rPr>
              <w:t>TINJAUAN PUSTAKA</w:t>
            </w:r>
            <w:r>
              <w:rPr>
                <w:noProof/>
                <w:webHidden/>
              </w:rPr>
              <w:tab/>
            </w:r>
            <w:r>
              <w:rPr>
                <w:noProof/>
                <w:webHidden/>
              </w:rPr>
              <w:fldChar w:fldCharType="begin"/>
            </w:r>
            <w:r>
              <w:rPr>
                <w:noProof/>
                <w:webHidden/>
              </w:rPr>
              <w:instrText xml:space="preserve"> PAGEREF _Toc211945830 \h </w:instrText>
            </w:r>
            <w:r>
              <w:rPr>
                <w:noProof/>
                <w:webHidden/>
              </w:rPr>
            </w:r>
            <w:r>
              <w:rPr>
                <w:noProof/>
                <w:webHidden/>
              </w:rPr>
              <w:fldChar w:fldCharType="separate"/>
            </w:r>
            <w:r w:rsidR="00473777">
              <w:rPr>
                <w:noProof/>
                <w:webHidden/>
              </w:rPr>
              <w:t>7</w:t>
            </w:r>
            <w:r>
              <w:rPr>
                <w:noProof/>
                <w:webHidden/>
              </w:rPr>
              <w:fldChar w:fldCharType="end"/>
            </w:r>
          </w:hyperlink>
        </w:p>
        <w:p w14:paraId="17D311C5" w14:textId="1906CF69" w:rsidR="00A63171" w:rsidRDefault="00A63171">
          <w:pPr>
            <w:pStyle w:val="TOC2"/>
            <w:tabs>
              <w:tab w:val="left" w:pos="720"/>
              <w:tab w:val="right" w:leader="dot" w:pos="7927"/>
            </w:tabs>
            <w:rPr>
              <w:noProof/>
            </w:rPr>
          </w:pPr>
          <w:hyperlink w:anchor="_Toc211945831" w:history="1">
            <w:r w:rsidRPr="00285B32">
              <w:rPr>
                <w:rStyle w:val="Hyperlink"/>
                <w:rFonts w:cs="Times New Roman"/>
                <w:b/>
                <w:bCs/>
                <w:noProof/>
              </w:rPr>
              <w:t>A.</w:t>
            </w:r>
            <w:r>
              <w:rPr>
                <w:noProof/>
              </w:rPr>
              <w:tab/>
            </w:r>
            <w:r w:rsidRPr="00285B32">
              <w:rPr>
                <w:rStyle w:val="Hyperlink"/>
                <w:rFonts w:cs="Times New Roman"/>
                <w:b/>
                <w:bCs/>
                <w:noProof/>
              </w:rPr>
              <w:t>Landasan Teori</w:t>
            </w:r>
            <w:r>
              <w:rPr>
                <w:noProof/>
                <w:webHidden/>
              </w:rPr>
              <w:tab/>
            </w:r>
            <w:r>
              <w:rPr>
                <w:noProof/>
                <w:webHidden/>
              </w:rPr>
              <w:fldChar w:fldCharType="begin"/>
            </w:r>
            <w:r>
              <w:rPr>
                <w:noProof/>
                <w:webHidden/>
              </w:rPr>
              <w:instrText xml:space="preserve"> PAGEREF _Toc211945831 \h </w:instrText>
            </w:r>
            <w:r>
              <w:rPr>
                <w:noProof/>
                <w:webHidden/>
              </w:rPr>
            </w:r>
            <w:r>
              <w:rPr>
                <w:noProof/>
                <w:webHidden/>
              </w:rPr>
              <w:fldChar w:fldCharType="separate"/>
            </w:r>
            <w:r w:rsidR="00473777">
              <w:rPr>
                <w:noProof/>
                <w:webHidden/>
              </w:rPr>
              <w:t>7</w:t>
            </w:r>
            <w:r>
              <w:rPr>
                <w:noProof/>
                <w:webHidden/>
              </w:rPr>
              <w:fldChar w:fldCharType="end"/>
            </w:r>
          </w:hyperlink>
        </w:p>
        <w:p w14:paraId="175D7E3F" w14:textId="4CAE0D75" w:rsidR="00A63171" w:rsidRDefault="00A63171">
          <w:pPr>
            <w:pStyle w:val="TOC2"/>
            <w:tabs>
              <w:tab w:val="left" w:pos="720"/>
              <w:tab w:val="right" w:leader="dot" w:pos="7927"/>
            </w:tabs>
            <w:rPr>
              <w:noProof/>
            </w:rPr>
          </w:pPr>
          <w:hyperlink w:anchor="_Toc211945832" w:history="1">
            <w:r w:rsidRPr="00285B32">
              <w:rPr>
                <w:rStyle w:val="Hyperlink"/>
                <w:rFonts w:cs="Times New Roman"/>
                <w:b/>
                <w:bCs/>
                <w:noProof/>
              </w:rPr>
              <w:t>B.</w:t>
            </w:r>
            <w:r>
              <w:rPr>
                <w:noProof/>
              </w:rPr>
              <w:tab/>
            </w:r>
            <w:r w:rsidRPr="00285B32">
              <w:rPr>
                <w:rStyle w:val="Hyperlink"/>
                <w:rFonts w:cs="Times New Roman"/>
                <w:b/>
                <w:bCs/>
                <w:noProof/>
              </w:rPr>
              <w:t>Penelitian Terkait</w:t>
            </w:r>
            <w:r>
              <w:rPr>
                <w:noProof/>
                <w:webHidden/>
              </w:rPr>
              <w:tab/>
            </w:r>
            <w:r>
              <w:rPr>
                <w:noProof/>
                <w:webHidden/>
              </w:rPr>
              <w:fldChar w:fldCharType="begin"/>
            </w:r>
            <w:r>
              <w:rPr>
                <w:noProof/>
                <w:webHidden/>
              </w:rPr>
              <w:instrText xml:space="preserve"> PAGEREF _Toc211945832 \h </w:instrText>
            </w:r>
            <w:r>
              <w:rPr>
                <w:noProof/>
                <w:webHidden/>
              </w:rPr>
            </w:r>
            <w:r>
              <w:rPr>
                <w:noProof/>
                <w:webHidden/>
              </w:rPr>
              <w:fldChar w:fldCharType="separate"/>
            </w:r>
            <w:r w:rsidR="00473777">
              <w:rPr>
                <w:noProof/>
                <w:webHidden/>
              </w:rPr>
              <w:t>20</w:t>
            </w:r>
            <w:r>
              <w:rPr>
                <w:noProof/>
                <w:webHidden/>
              </w:rPr>
              <w:fldChar w:fldCharType="end"/>
            </w:r>
          </w:hyperlink>
        </w:p>
        <w:p w14:paraId="78C0FBE4" w14:textId="5F442CE3" w:rsidR="00A63171" w:rsidRDefault="00A63171">
          <w:pPr>
            <w:pStyle w:val="TOC2"/>
            <w:tabs>
              <w:tab w:val="left" w:pos="720"/>
              <w:tab w:val="right" w:leader="dot" w:pos="7927"/>
            </w:tabs>
            <w:rPr>
              <w:noProof/>
            </w:rPr>
          </w:pPr>
          <w:hyperlink w:anchor="_Toc211945833" w:history="1">
            <w:r w:rsidRPr="00285B32">
              <w:rPr>
                <w:rStyle w:val="Hyperlink"/>
                <w:rFonts w:cs="Times New Roman"/>
                <w:b/>
                <w:bCs/>
                <w:noProof/>
              </w:rPr>
              <w:t>C.</w:t>
            </w:r>
            <w:r>
              <w:rPr>
                <w:noProof/>
              </w:rPr>
              <w:tab/>
            </w:r>
            <w:r w:rsidRPr="00285B32">
              <w:rPr>
                <w:rStyle w:val="Hyperlink"/>
                <w:rFonts w:cs="Times New Roman"/>
                <w:b/>
                <w:bCs/>
                <w:noProof/>
              </w:rPr>
              <w:t>Kerangka Berfikir</w:t>
            </w:r>
            <w:r>
              <w:rPr>
                <w:noProof/>
                <w:webHidden/>
              </w:rPr>
              <w:tab/>
            </w:r>
            <w:r>
              <w:rPr>
                <w:noProof/>
                <w:webHidden/>
              </w:rPr>
              <w:fldChar w:fldCharType="begin"/>
            </w:r>
            <w:r>
              <w:rPr>
                <w:noProof/>
                <w:webHidden/>
              </w:rPr>
              <w:instrText xml:space="preserve"> PAGEREF _Toc211945833 \h </w:instrText>
            </w:r>
            <w:r>
              <w:rPr>
                <w:noProof/>
                <w:webHidden/>
              </w:rPr>
            </w:r>
            <w:r>
              <w:rPr>
                <w:noProof/>
                <w:webHidden/>
              </w:rPr>
              <w:fldChar w:fldCharType="separate"/>
            </w:r>
            <w:r w:rsidR="00473777">
              <w:rPr>
                <w:noProof/>
                <w:webHidden/>
              </w:rPr>
              <w:t>22</w:t>
            </w:r>
            <w:r>
              <w:rPr>
                <w:noProof/>
                <w:webHidden/>
              </w:rPr>
              <w:fldChar w:fldCharType="end"/>
            </w:r>
          </w:hyperlink>
        </w:p>
        <w:p w14:paraId="1E8C6532" w14:textId="6A1A9A32" w:rsidR="00A63171" w:rsidRDefault="00A63171">
          <w:pPr>
            <w:pStyle w:val="TOC1"/>
            <w:tabs>
              <w:tab w:val="right" w:leader="dot" w:pos="7927"/>
            </w:tabs>
            <w:rPr>
              <w:noProof/>
            </w:rPr>
          </w:pPr>
          <w:hyperlink w:anchor="_Toc211945834" w:history="1">
            <w:r w:rsidRPr="00285B32">
              <w:rPr>
                <w:rStyle w:val="Hyperlink"/>
                <w:rFonts w:cs="Times New Roman"/>
                <w:b/>
                <w:bCs/>
                <w:noProof/>
              </w:rPr>
              <w:t>BAB III</w:t>
            </w:r>
            <w:r>
              <w:rPr>
                <w:noProof/>
                <w:webHidden/>
              </w:rPr>
              <w:tab/>
            </w:r>
            <w:r>
              <w:rPr>
                <w:noProof/>
                <w:webHidden/>
              </w:rPr>
              <w:fldChar w:fldCharType="begin"/>
            </w:r>
            <w:r>
              <w:rPr>
                <w:noProof/>
                <w:webHidden/>
              </w:rPr>
              <w:instrText xml:space="preserve"> PAGEREF _Toc211945834 \h </w:instrText>
            </w:r>
            <w:r>
              <w:rPr>
                <w:noProof/>
                <w:webHidden/>
              </w:rPr>
            </w:r>
            <w:r>
              <w:rPr>
                <w:noProof/>
                <w:webHidden/>
              </w:rPr>
              <w:fldChar w:fldCharType="separate"/>
            </w:r>
            <w:r w:rsidR="00473777">
              <w:rPr>
                <w:noProof/>
                <w:webHidden/>
              </w:rPr>
              <w:t>23</w:t>
            </w:r>
            <w:r>
              <w:rPr>
                <w:noProof/>
                <w:webHidden/>
              </w:rPr>
              <w:fldChar w:fldCharType="end"/>
            </w:r>
          </w:hyperlink>
        </w:p>
        <w:p w14:paraId="0B130350" w14:textId="54AA79C2" w:rsidR="00A63171" w:rsidRDefault="00A63171">
          <w:pPr>
            <w:pStyle w:val="TOC1"/>
            <w:tabs>
              <w:tab w:val="right" w:leader="dot" w:pos="7927"/>
            </w:tabs>
            <w:rPr>
              <w:noProof/>
            </w:rPr>
          </w:pPr>
          <w:hyperlink w:anchor="_Toc211945835" w:history="1">
            <w:r w:rsidRPr="00285B32">
              <w:rPr>
                <w:rStyle w:val="Hyperlink"/>
                <w:rFonts w:cs="Times New Roman"/>
                <w:b/>
                <w:bCs/>
                <w:noProof/>
              </w:rPr>
              <w:t>METODE PENELITIAN</w:t>
            </w:r>
            <w:r>
              <w:rPr>
                <w:noProof/>
                <w:webHidden/>
              </w:rPr>
              <w:tab/>
            </w:r>
            <w:r>
              <w:rPr>
                <w:noProof/>
                <w:webHidden/>
              </w:rPr>
              <w:fldChar w:fldCharType="begin"/>
            </w:r>
            <w:r>
              <w:rPr>
                <w:noProof/>
                <w:webHidden/>
              </w:rPr>
              <w:instrText xml:space="preserve"> PAGEREF _Toc211945835 \h </w:instrText>
            </w:r>
            <w:r>
              <w:rPr>
                <w:noProof/>
                <w:webHidden/>
              </w:rPr>
            </w:r>
            <w:r>
              <w:rPr>
                <w:noProof/>
                <w:webHidden/>
              </w:rPr>
              <w:fldChar w:fldCharType="separate"/>
            </w:r>
            <w:r w:rsidR="00473777">
              <w:rPr>
                <w:noProof/>
                <w:webHidden/>
              </w:rPr>
              <w:t>23</w:t>
            </w:r>
            <w:r>
              <w:rPr>
                <w:noProof/>
                <w:webHidden/>
              </w:rPr>
              <w:fldChar w:fldCharType="end"/>
            </w:r>
          </w:hyperlink>
        </w:p>
        <w:p w14:paraId="7372C6DC" w14:textId="51FC2A65" w:rsidR="00A63171" w:rsidRDefault="00A63171">
          <w:pPr>
            <w:pStyle w:val="TOC2"/>
            <w:tabs>
              <w:tab w:val="left" w:pos="720"/>
              <w:tab w:val="right" w:leader="dot" w:pos="7927"/>
            </w:tabs>
            <w:rPr>
              <w:noProof/>
            </w:rPr>
          </w:pPr>
          <w:hyperlink w:anchor="_Toc211945836" w:history="1">
            <w:r w:rsidRPr="00285B32">
              <w:rPr>
                <w:rStyle w:val="Hyperlink"/>
                <w:rFonts w:cs="Times New Roman"/>
                <w:b/>
                <w:bCs/>
                <w:noProof/>
              </w:rPr>
              <w:t>A.</w:t>
            </w:r>
            <w:r>
              <w:rPr>
                <w:noProof/>
              </w:rPr>
              <w:tab/>
            </w:r>
            <w:r w:rsidRPr="00285B32">
              <w:rPr>
                <w:rStyle w:val="Hyperlink"/>
                <w:rFonts w:cs="Times New Roman"/>
                <w:b/>
                <w:bCs/>
                <w:noProof/>
              </w:rPr>
              <w:t>Tempat dan waktu penelitian</w:t>
            </w:r>
            <w:r>
              <w:rPr>
                <w:noProof/>
                <w:webHidden/>
              </w:rPr>
              <w:tab/>
            </w:r>
            <w:r>
              <w:rPr>
                <w:noProof/>
                <w:webHidden/>
              </w:rPr>
              <w:fldChar w:fldCharType="begin"/>
            </w:r>
            <w:r>
              <w:rPr>
                <w:noProof/>
                <w:webHidden/>
              </w:rPr>
              <w:instrText xml:space="preserve"> PAGEREF _Toc211945836 \h </w:instrText>
            </w:r>
            <w:r>
              <w:rPr>
                <w:noProof/>
                <w:webHidden/>
              </w:rPr>
            </w:r>
            <w:r>
              <w:rPr>
                <w:noProof/>
                <w:webHidden/>
              </w:rPr>
              <w:fldChar w:fldCharType="separate"/>
            </w:r>
            <w:r w:rsidR="00473777">
              <w:rPr>
                <w:noProof/>
                <w:webHidden/>
              </w:rPr>
              <w:t>23</w:t>
            </w:r>
            <w:r>
              <w:rPr>
                <w:noProof/>
                <w:webHidden/>
              </w:rPr>
              <w:fldChar w:fldCharType="end"/>
            </w:r>
          </w:hyperlink>
        </w:p>
        <w:p w14:paraId="1543EBF9" w14:textId="7BC1186E" w:rsidR="00A63171" w:rsidRDefault="00A63171">
          <w:pPr>
            <w:pStyle w:val="TOC2"/>
            <w:tabs>
              <w:tab w:val="left" w:pos="720"/>
              <w:tab w:val="right" w:leader="dot" w:pos="7927"/>
            </w:tabs>
            <w:rPr>
              <w:noProof/>
            </w:rPr>
          </w:pPr>
          <w:hyperlink w:anchor="_Toc211945837" w:history="1">
            <w:r w:rsidRPr="00285B32">
              <w:rPr>
                <w:rStyle w:val="Hyperlink"/>
                <w:rFonts w:cs="Times New Roman"/>
                <w:b/>
                <w:bCs/>
                <w:noProof/>
              </w:rPr>
              <w:t>B.</w:t>
            </w:r>
            <w:r>
              <w:rPr>
                <w:noProof/>
              </w:rPr>
              <w:tab/>
            </w:r>
            <w:r w:rsidRPr="00285B32">
              <w:rPr>
                <w:rStyle w:val="Hyperlink"/>
                <w:rFonts w:cs="Times New Roman"/>
                <w:b/>
                <w:bCs/>
                <w:noProof/>
              </w:rPr>
              <w:t>Alat dan bahan</w:t>
            </w:r>
            <w:r>
              <w:rPr>
                <w:noProof/>
                <w:webHidden/>
              </w:rPr>
              <w:tab/>
            </w:r>
            <w:r>
              <w:rPr>
                <w:noProof/>
                <w:webHidden/>
              </w:rPr>
              <w:fldChar w:fldCharType="begin"/>
            </w:r>
            <w:r>
              <w:rPr>
                <w:noProof/>
                <w:webHidden/>
              </w:rPr>
              <w:instrText xml:space="preserve"> PAGEREF _Toc211945837 \h </w:instrText>
            </w:r>
            <w:r>
              <w:rPr>
                <w:noProof/>
                <w:webHidden/>
              </w:rPr>
            </w:r>
            <w:r>
              <w:rPr>
                <w:noProof/>
                <w:webHidden/>
              </w:rPr>
              <w:fldChar w:fldCharType="separate"/>
            </w:r>
            <w:r w:rsidR="00473777">
              <w:rPr>
                <w:noProof/>
                <w:webHidden/>
              </w:rPr>
              <w:t>24</w:t>
            </w:r>
            <w:r>
              <w:rPr>
                <w:noProof/>
                <w:webHidden/>
              </w:rPr>
              <w:fldChar w:fldCharType="end"/>
            </w:r>
          </w:hyperlink>
        </w:p>
        <w:p w14:paraId="69C06148" w14:textId="735D456B" w:rsidR="00A63171" w:rsidRDefault="00A63171">
          <w:pPr>
            <w:pStyle w:val="TOC2"/>
            <w:tabs>
              <w:tab w:val="left" w:pos="720"/>
              <w:tab w:val="right" w:leader="dot" w:pos="7927"/>
            </w:tabs>
            <w:rPr>
              <w:noProof/>
            </w:rPr>
          </w:pPr>
          <w:hyperlink w:anchor="_Toc211945838" w:history="1">
            <w:r w:rsidRPr="00285B32">
              <w:rPr>
                <w:rStyle w:val="Hyperlink"/>
                <w:rFonts w:cs="Times New Roman"/>
                <w:b/>
                <w:bCs/>
                <w:noProof/>
              </w:rPr>
              <w:t>C.</w:t>
            </w:r>
            <w:r>
              <w:rPr>
                <w:noProof/>
              </w:rPr>
              <w:tab/>
            </w:r>
            <w:r w:rsidRPr="00285B32">
              <w:rPr>
                <w:rStyle w:val="Hyperlink"/>
                <w:rFonts w:cs="Times New Roman"/>
                <w:b/>
                <w:bCs/>
                <w:noProof/>
              </w:rPr>
              <w:t>Perancangan system</w:t>
            </w:r>
            <w:r>
              <w:rPr>
                <w:noProof/>
                <w:webHidden/>
              </w:rPr>
              <w:tab/>
            </w:r>
            <w:r>
              <w:rPr>
                <w:noProof/>
                <w:webHidden/>
              </w:rPr>
              <w:fldChar w:fldCharType="begin"/>
            </w:r>
            <w:r>
              <w:rPr>
                <w:noProof/>
                <w:webHidden/>
              </w:rPr>
              <w:instrText xml:space="preserve"> PAGEREF _Toc211945838 \h </w:instrText>
            </w:r>
            <w:r>
              <w:rPr>
                <w:noProof/>
                <w:webHidden/>
              </w:rPr>
            </w:r>
            <w:r>
              <w:rPr>
                <w:noProof/>
                <w:webHidden/>
              </w:rPr>
              <w:fldChar w:fldCharType="separate"/>
            </w:r>
            <w:r w:rsidR="00473777">
              <w:rPr>
                <w:noProof/>
                <w:webHidden/>
              </w:rPr>
              <w:t>24</w:t>
            </w:r>
            <w:r>
              <w:rPr>
                <w:noProof/>
                <w:webHidden/>
              </w:rPr>
              <w:fldChar w:fldCharType="end"/>
            </w:r>
          </w:hyperlink>
        </w:p>
        <w:p w14:paraId="1460FF58" w14:textId="2C74DB60" w:rsidR="00A63171" w:rsidRDefault="00A63171">
          <w:pPr>
            <w:pStyle w:val="TOC2"/>
            <w:tabs>
              <w:tab w:val="left" w:pos="720"/>
              <w:tab w:val="right" w:leader="dot" w:pos="7927"/>
            </w:tabs>
            <w:rPr>
              <w:noProof/>
            </w:rPr>
          </w:pPr>
          <w:hyperlink w:anchor="_Toc211945839" w:history="1">
            <w:r w:rsidRPr="00285B32">
              <w:rPr>
                <w:rStyle w:val="Hyperlink"/>
                <w:rFonts w:cs="Times New Roman"/>
                <w:b/>
                <w:bCs/>
                <w:noProof/>
              </w:rPr>
              <w:t>D.</w:t>
            </w:r>
            <w:r>
              <w:rPr>
                <w:noProof/>
              </w:rPr>
              <w:tab/>
            </w:r>
            <w:r w:rsidRPr="00285B32">
              <w:rPr>
                <w:rStyle w:val="Hyperlink"/>
                <w:rFonts w:cs="Times New Roman"/>
                <w:b/>
                <w:bCs/>
                <w:noProof/>
              </w:rPr>
              <w:t>Teknik pengujian system</w:t>
            </w:r>
            <w:r>
              <w:rPr>
                <w:noProof/>
                <w:webHidden/>
              </w:rPr>
              <w:tab/>
            </w:r>
            <w:r>
              <w:rPr>
                <w:noProof/>
                <w:webHidden/>
              </w:rPr>
              <w:fldChar w:fldCharType="begin"/>
            </w:r>
            <w:r>
              <w:rPr>
                <w:noProof/>
                <w:webHidden/>
              </w:rPr>
              <w:instrText xml:space="preserve"> PAGEREF _Toc211945839 \h </w:instrText>
            </w:r>
            <w:r>
              <w:rPr>
                <w:noProof/>
                <w:webHidden/>
              </w:rPr>
            </w:r>
            <w:r>
              <w:rPr>
                <w:noProof/>
                <w:webHidden/>
              </w:rPr>
              <w:fldChar w:fldCharType="separate"/>
            </w:r>
            <w:r w:rsidR="00473777">
              <w:rPr>
                <w:noProof/>
                <w:webHidden/>
              </w:rPr>
              <w:t>28</w:t>
            </w:r>
            <w:r>
              <w:rPr>
                <w:noProof/>
                <w:webHidden/>
              </w:rPr>
              <w:fldChar w:fldCharType="end"/>
            </w:r>
          </w:hyperlink>
        </w:p>
        <w:p w14:paraId="683093EE" w14:textId="104D29B3" w:rsidR="00A63171" w:rsidRDefault="00A63171">
          <w:pPr>
            <w:pStyle w:val="TOC2"/>
            <w:tabs>
              <w:tab w:val="left" w:pos="720"/>
              <w:tab w:val="right" w:leader="dot" w:pos="7927"/>
            </w:tabs>
            <w:rPr>
              <w:noProof/>
            </w:rPr>
          </w:pPr>
          <w:hyperlink w:anchor="_Toc211945840" w:history="1">
            <w:r w:rsidRPr="00285B32">
              <w:rPr>
                <w:rStyle w:val="Hyperlink"/>
                <w:rFonts w:cs="Times New Roman"/>
                <w:b/>
                <w:bCs/>
                <w:noProof/>
              </w:rPr>
              <w:t>E.</w:t>
            </w:r>
            <w:r>
              <w:rPr>
                <w:noProof/>
              </w:rPr>
              <w:tab/>
            </w:r>
            <w:r w:rsidRPr="00285B32">
              <w:rPr>
                <w:rStyle w:val="Hyperlink"/>
                <w:rFonts w:cs="Times New Roman"/>
                <w:b/>
                <w:bCs/>
                <w:noProof/>
              </w:rPr>
              <w:t>Teknik analisis data</w:t>
            </w:r>
            <w:r>
              <w:rPr>
                <w:noProof/>
                <w:webHidden/>
              </w:rPr>
              <w:tab/>
            </w:r>
            <w:r>
              <w:rPr>
                <w:noProof/>
                <w:webHidden/>
              </w:rPr>
              <w:fldChar w:fldCharType="begin"/>
            </w:r>
            <w:r>
              <w:rPr>
                <w:noProof/>
                <w:webHidden/>
              </w:rPr>
              <w:instrText xml:space="preserve"> PAGEREF _Toc211945840 \h </w:instrText>
            </w:r>
            <w:r>
              <w:rPr>
                <w:noProof/>
                <w:webHidden/>
              </w:rPr>
            </w:r>
            <w:r>
              <w:rPr>
                <w:noProof/>
                <w:webHidden/>
              </w:rPr>
              <w:fldChar w:fldCharType="separate"/>
            </w:r>
            <w:r w:rsidR="00473777">
              <w:rPr>
                <w:noProof/>
                <w:webHidden/>
              </w:rPr>
              <w:t>29</w:t>
            </w:r>
            <w:r>
              <w:rPr>
                <w:noProof/>
                <w:webHidden/>
              </w:rPr>
              <w:fldChar w:fldCharType="end"/>
            </w:r>
          </w:hyperlink>
        </w:p>
        <w:p w14:paraId="2AA7FDCF" w14:textId="3392CA82" w:rsidR="00A63171" w:rsidRDefault="00A63171">
          <w:pPr>
            <w:pStyle w:val="TOC1"/>
            <w:tabs>
              <w:tab w:val="right" w:leader="dot" w:pos="7927"/>
            </w:tabs>
            <w:rPr>
              <w:noProof/>
            </w:rPr>
          </w:pPr>
          <w:hyperlink w:anchor="_Toc211945841" w:history="1">
            <w:r w:rsidRPr="00285B32">
              <w:rPr>
                <w:rStyle w:val="Hyperlink"/>
                <w:rFonts w:cs="Times New Roman"/>
                <w:b/>
                <w:bCs/>
                <w:noProof/>
              </w:rPr>
              <w:t>DAFTAR PUSTAKA</w:t>
            </w:r>
            <w:r>
              <w:rPr>
                <w:noProof/>
                <w:webHidden/>
              </w:rPr>
              <w:tab/>
            </w:r>
            <w:r>
              <w:rPr>
                <w:noProof/>
                <w:webHidden/>
              </w:rPr>
              <w:fldChar w:fldCharType="begin"/>
            </w:r>
            <w:r>
              <w:rPr>
                <w:noProof/>
                <w:webHidden/>
              </w:rPr>
              <w:instrText xml:space="preserve"> PAGEREF _Toc211945841 \h </w:instrText>
            </w:r>
            <w:r>
              <w:rPr>
                <w:noProof/>
                <w:webHidden/>
              </w:rPr>
            </w:r>
            <w:r>
              <w:rPr>
                <w:noProof/>
                <w:webHidden/>
              </w:rPr>
              <w:fldChar w:fldCharType="separate"/>
            </w:r>
            <w:r w:rsidR="00473777">
              <w:rPr>
                <w:noProof/>
                <w:webHidden/>
              </w:rPr>
              <w:t>31</w:t>
            </w:r>
            <w:r>
              <w:rPr>
                <w:noProof/>
                <w:webHidden/>
              </w:rPr>
              <w:fldChar w:fldCharType="end"/>
            </w:r>
          </w:hyperlink>
        </w:p>
        <w:p w14:paraId="791B7723" w14:textId="161DAD50" w:rsidR="00A63171" w:rsidRDefault="00A63171">
          <w:r>
            <w:rPr>
              <w:b/>
              <w:bCs/>
            </w:rPr>
            <w:fldChar w:fldCharType="end"/>
          </w:r>
        </w:p>
      </w:sdtContent>
    </w:sdt>
    <w:p w14:paraId="2EF995B9" w14:textId="161DAD50" w:rsidR="00A859E3" w:rsidRDefault="00A859E3" w:rsidP="00A63171">
      <w:pPr>
        <w:pStyle w:val="Judul1"/>
        <w:jc w:val="center"/>
        <w:rPr>
          <w:rFonts w:ascii="Times New Roman" w:hAnsi="Times New Roman" w:cs="Times New Roman"/>
          <w:b/>
          <w:bCs/>
          <w:color w:val="000000" w:themeColor="text1"/>
          <w:sz w:val="28"/>
          <w:szCs w:val="40"/>
        </w:rPr>
      </w:pPr>
      <w:bookmarkStart w:id="3" w:name="_Toc211945818"/>
      <w:r w:rsidRPr="00447EFD">
        <w:rPr>
          <w:rFonts w:ascii="Times New Roman" w:hAnsi="Times New Roman" w:cs="Times New Roman"/>
          <w:b/>
          <w:bCs/>
          <w:color w:val="000000" w:themeColor="text1"/>
          <w:sz w:val="28"/>
          <w:szCs w:val="40"/>
        </w:rPr>
        <w:lastRenderedPageBreak/>
        <w:t>DAFTAR GAMBAR</w:t>
      </w:r>
      <w:bookmarkEnd w:id="3"/>
    </w:p>
    <w:p w14:paraId="00F6491B" w14:textId="77777777" w:rsidR="00654CED" w:rsidRPr="00654CED" w:rsidRDefault="00654CED" w:rsidP="00654CED"/>
    <w:p w14:paraId="432969F4" w14:textId="3C4D4E19" w:rsidR="00654CED" w:rsidRDefault="00654CED" w:rsidP="00654CED">
      <w:pPr>
        <w:tabs>
          <w:tab w:val="right" w:leader="dot" w:pos="7938"/>
        </w:tabs>
      </w:pPr>
      <w:r>
        <w:t>Gambar 1. Kerangka berfikir</w:t>
      </w:r>
      <w:r>
        <w:tab/>
        <w:t>22</w:t>
      </w:r>
    </w:p>
    <w:p w14:paraId="604157FA" w14:textId="108C7599" w:rsidR="00654CED" w:rsidRDefault="00654CED" w:rsidP="00654CED">
      <w:pPr>
        <w:tabs>
          <w:tab w:val="right" w:leader="dot" w:pos="7938"/>
        </w:tabs>
      </w:pPr>
      <w:r>
        <w:t>Gambar 2. Flowchart DNN</w:t>
      </w:r>
      <w:r>
        <w:tab/>
        <w:t>25</w:t>
      </w:r>
    </w:p>
    <w:p w14:paraId="22D97673" w14:textId="097B8FF0" w:rsidR="00654CED" w:rsidRPr="00654CED" w:rsidRDefault="00654CED" w:rsidP="00654CED">
      <w:pPr>
        <w:tabs>
          <w:tab w:val="right" w:leader="dot" w:pos="7938"/>
        </w:tabs>
      </w:pPr>
      <w:r>
        <w:t>Gambar 3. Flowchart sistem</w:t>
      </w:r>
      <w:r>
        <w:tab/>
        <w:t>26</w:t>
      </w:r>
    </w:p>
    <w:p w14:paraId="6C48E2E3" w14:textId="77777777" w:rsidR="00A859E3" w:rsidRDefault="00A859E3" w:rsidP="0029753F">
      <w:pPr>
        <w:tabs>
          <w:tab w:val="left" w:pos="4600"/>
        </w:tabs>
        <w:spacing w:line="360" w:lineRule="auto"/>
        <w:jc w:val="center"/>
        <w:rPr>
          <w:b/>
          <w:bCs/>
          <w:sz w:val="28"/>
          <w:szCs w:val="28"/>
        </w:rPr>
      </w:pPr>
    </w:p>
    <w:p w14:paraId="62EA1149" w14:textId="77777777" w:rsidR="00A859E3" w:rsidRDefault="00A859E3" w:rsidP="0029753F">
      <w:pPr>
        <w:tabs>
          <w:tab w:val="left" w:pos="4600"/>
        </w:tabs>
        <w:spacing w:line="360" w:lineRule="auto"/>
        <w:jc w:val="center"/>
        <w:rPr>
          <w:b/>
          <w:bCs/>
          <w:sz w:val="28"/>
          <w:szCs w:val="28"/>
        </w:rPr>
      </w:pPr>
    </w:p>
    <w:p w14:paraId="2708BCCE" w14:textId="77777777" w:rsidR="00A859E3" w:rsidRDefault="00A859E3" w:rsidP="0029753F">
      <w:pPr>
        <w:tabs>
          <w:tab w:val="left" w:pos="4600"/>
        </w:tabs>
        <w:spacing w:line="360" w:lineRule="auto"/>
        <w:jc w:val="center"/>
        <w:rPr>
          <w:b/>
          <w:bCs/>
          <w:sz w:val="28"/>
          <w:szCs w:val="28"/>
        </w:rPr>
      </w:pPr>
    </w:p>
    <w:p w14:paraId="508DBA39" w14:textId="77777777" w:rsidR="00A859E3" w:rsidRDefault="00A859E3" w:rsidP="0029753F">
      <w:pPr>
        <w:tabs>
          <w:tab w:val="left" w:pos="4600"/>
        </w:tabs>
        <w:spacing w:line="360" w:lineRule="auto"/>
        <w:jc w:val="center"/>
        <w:rPr>
          <w:b/>
          <w:bCs/>
          <w:sz w:val="28"/>
          <w:szCs w:val="28"/>
        </w:rPr>
      </w:pPr>
    </w:p>
    <w:p w14:paraId="46274CBB" w14:textId="77777777" w:rsidR="00A859E3" w:rsidRDefault="00A859E3" w:rsidP="0029753F">
      <w:pPr>
        <w:tabs>
          <w:tab w:val="left" w:pos="4600"/>
        </w:tabs>
        <w:spacing w:line="360" w:lineRule="auto"/>
        <w:jc w:val="center"/>
        <w:rPr>
          <w:b/>
          <w:bCs/>
          <w:sz w:val="28"/>
          <w:szCs w:val="28"/>
        </w:rPr>
      </w:pPr>
    </w:p>
    <w:p w14:paraId="550318E3" w14:textId="77777777" w:rsidR="00A859E3" w:rsidRDefault="00A859E3" w:rsidP="0029753F">
      <w:pPr>
        <w:tabs>
          <w:tab w:val="left" w:pos="4600"/>
        </w:tabs>
        <w:spacing w:line="360" w:lineRule="auto"/>
        <w:jc w:val="center"/>
        <w:rPr>
          <w:b/>
          <w:bCs/>
          <w:sz w:val="28"/>
          <w:szCs w:val="28"/>
        </w:rPr>
      </w:pPr>
    </w:p>
    <w:p w14:paraId="61587313" w14:textId="77777777" w:rsidR="00A859E3" w:rsidRDefault="00A859E3" w:rsidP="0029753F">
      <w:pPr>
        <w:tabs>
          <w:tab w:val="left" w:pos="4600"/>
        </w:tabs>
        <w:spacing w:line="360" w:lineRule="auto"/>
        <w:jc w:val="center"/>
        <w:rPr>
          <w:b/>
          <w:bCs/>
          <w:sz w:val="28"/>
          <w:szCs w:val="28"/>
        </w:rPr>
      </w:pPr>
    </w:p>
    <w:p w14:paraId="4E122F24" w14:textId="77777777" w:rsidR="00A859E3" w:rsidRDefault="00A859E3" w:rsidP="0029753F">
      <w:pPr>
        <w:tabs>
          <w:tab w:val="left" w:pos="4600"/>
        </w:tabs>
        <w:spacing w:line="360" w:lineRule="auto"/>
        <w:jc w:val="center"/>
        <w:rPr>
          <w:b/>
          <w:bCs/>
          <w:sz w:val="28"/>
          <w:szCs w:val="28"/>
        </w:rPr>
      </w:pPr>
    </w:p>
    <w:p w14:paraId="715D2643" w14:textId="77777777" w:rsidR="00A859E3" w:rsidRDefault="00A859E3" w:rsidP="0029753F">
      <w:pPr>
        <w:tabs>
          <w:tab w:val="left" w:pos="4600"/>
        </w:tabs>
        <w:spacing w:line="360" w:lineRule="auto"/>
        <w:jc w:val="center"/>
        <w:rPr>
          <w:b/>
          <w:bCs/>
          <w:sz w:val="28"/>
          <w:szCs w:val="28"/>
        </w:rPr>
      </w:pPr>
    </w:p>
    <w:p w14:paraId="7E80A600" w14:textId="77777777" w:rsidR="00A859E3" w:rsidRDefault="00A859E3" w:rsidP="0029753F">
      <w:pPr>
        <w:tabs>
          <w:tab w:val="left" w:pos="4600"/>
        </w:tabs>
        <w:spacing w:line="360" w:lineRule="auto"/>
        <w:jc w:val="center"/>
        <w:rPr>
          <w:b/>
          <w:bCs/>
          <w:sz w:val="28"/>
          <w:szCs w:val="28"/>
        </w:rPr>
      </w:pPr>
    </w:p>
    <w:p w14:paraId="0227AC32" w14:textId="77777777" w:rsidR="00A859E3" w:rsidRDefault="00A859E3" w:rsidP="0029753F">
      <w:pPr>
        <w:tabs>
          <w:tab w:val="left" w:pos="4600"/>
        </w:tabs>
        <w:spacing w:line="360" w:lineRule="auto"/>
        <w:jc w:val="center"/>
        <w:rPr>
          <w:b/>
          <w:bCs/>
          <w:sz w:val="28"/>
          <w:szCs w:val="28"/>
        </w:rPr>
      </w:pPr>
    </w:p>
    <w:p w14:paraId="3D177E74" w14:textId="77777777" w:rsidR="00A859E3" w:rsidRDefault="00A859E3" w:rsidP="0029753F">
      <w:pPr>
        <w:tabs>
          <w:tab w:val="left" w:pos="4600"/>
        </w:tabs>
        <w:spacing w:line="360" w:lineRule="auto"/>
        <w:jc w:val="center"/>
        <w:rPr>
          <w:b/>
          <w:bCs/>
          <w:sz w:val="28"/>
          <w:szCs w:val="28"/>
        </w:rPr>
      </w:pPr>
    </w:p>
    <w:p w14:paraId="4556359D" w14:textId="77777777" w:rsidR="00A859E3" w:rsidRDefault="00A859E3" w:rsidP="0029753F">
      <w:pPr>
        <w:tabs>
          <w:tab w:val="left" w:pos="4600"/>
        </w:tabs>
        <w:spacing w:line="360" w:lineRule="auto"/>
        <w:jc w:val="center"/>
        <w:rPr>
          <w:b/>
          <w:bCs/>
          <w:sz w:val="28"/>
          <w:szCs w:val="28"/>
        </w:rPr>
      </w:pPr>
    </w:p>
    <w:p w14:paraId="288D2B25" w14:textId="77777777" w:rsidR="0029753F" w:rsidRDefault="0029753F" w:rsidP="0029753F">
      <w:pPr>
        <w:spacing w:line="360" w:lineRule="auto"/>
        <w:jc w:val="center"/>
        <w:rPr>
          <w:b/>
          <w:bCs/>
          <w:sz w:val="28"/>
          <w:szCs w:val="28"/>
        </w:rPr>
      </w:pPr>
    </w:p>
    <w:p w14:paraId="76BA8DFC" w14:textId="77777777" w:rsidR="00654CED" w:rsidRDefault="00654CED" w:rsidP="0029753F">
      <w:pPr>
        <w:spacing w:line="360" w:lineRule="auto"/>
        <w:jc w:val="center"/>
        <w:rPr>
          <w:b/>
          <w:bCs/>
          <w:sz w:val="28"/>
          <w:szCs w:val="28"/>
        </w:rPr>
      </w:pPr>
    </w:p>
    <w:p w14:paraId="2C3B12C8" w14:textId="2F8F53C3" w:rsidR="00A859E3" w:rsidRDefault="00A859E3" w:rsidP="00447EFD">
      <w:pPr>
        <w:pStyle w:val="Judul1"/>
        <w:jc w:val="center"/>
        <w:rPr>
          <w:rFonts w:ascii="Times New Roman" w:hAnsi="Times New Roman" w:cs="Times New Roman"/>
          <w:b/>
          <w:bCs/>
          <w:color w:val="000000" w:themeColor="text1"/>
          <w:sz w:val="28"/>
          <w:szCs w:val="40"/>
        </w:rPr>
      </w:pPr>
      <w:bookmarkStart w:id="4" w:name="_Toc211945819"/>
      <w:r w:rsidRPr="00447EFD">
        <w:rPr>
          <w:rFonts w:ascii="Times New Roman" w:hAnsi="Times New Roman" w:cs="Times New Roman"/>
          <w:b/>
          <w:bCs/>
          <w:color w:val="000000" w:themeColor="text1"/>
          <w:sz w:val="28"/>
          <w:szCs w:val="40"/>
        </w:rPr>
        <w:lastRenderedPageBreak/>
        <w:t>DAFTAR TABEL</w:t>
      </w:r>
      <w:bookmarkEnd w:id="4"/>
    </w:p>
    <w:p w14:paraId="2B6D01F9" w14:textId="77777777" w:rsidR="00654CED" w:rsidRDefault="00654CED" w:rsidP="00654CED"/>
    <w:p w14:paraId="3E9E4EC4" w14:textId="66527436" w:rsidR="00654CED" w:rsidRDefault="00654CED" w:rsidP="00654CED">
      <w:pPr>
        <w:tabs>
          <w:tab w:val="right" w:leader="dot" w:pos="7938"/>
        </w:tabs>
      </w:pPr>
      <w:r>
        <w:t>Tabel 1. Penelitian terdahulu</w:t>
      </w:r>
      <w:r>
        <w:tab/>
        <w:t>21</w:t>
      </w:r>
    </w:p>
    <w:p w14:paraId="2DBBC815" w14:textId="2500F491" w:rsidR="00654CED" w:rsidRPr="00654CED" w:rsidRDefault="00654CED" w:rsidP="00654CED">
      <w:pPr>
        <w:tabs>
          <w:tab w:val="right" w:leader="dot" w:pos="7938"/>
        </w:tabs>
      </w:pPr>
      <w:r>
        <w:t>Tabel 2. Waktu penelitian</w:t>
      </w:r>
      <w:r>
        <w:tab/>
        <w:t>23</w:t>
      </w:r>
    </w:p>
    <w:p w14:paraId="37677C73" w14:textId="77777777" w:rsidR="00A859E3" w:rsidRDefault="00A859E3" w:rsidP="0029753F">
      <w:pPr>
        <w:spacing w:line="360" w:lineRule="auto"/>
        <w:jc w:val="center"/>
        <w:rPr>
          <w:b/>
          <w:bCs/>
          <w:sz w:val="28"/>
          <w:szCs w:val="28"/>
        </w:rPr>
      </w:pPr>
    </w:p>
    <w:p w14:paraId="539E22DE" w14:textId="77777777" w:rsidR="00A859E3" w:rsidRDefault="00A859E3" w:rsidP="0029753F">
      <w:pPr>
        <w:spacing w:line="360" w:lineRule="auto"/>
        <w:jc w:val="center"/>
        <w:rPr>
          <w:b/>
          <w:bCs/>
          <w:sz w:val="28"/>
          <w:szCs w:val="28"/>
        </w:rPr>
      </w:pPr>
    </w:p>
    <w:p w14:paraId="18D356DC" w14:textId="77777777" w:rsidR="00A859E3" w:rsidRDefault="00A859E3" w:rsidP="0029753F">
      <w:pPr>
        <w:spacing w:line="360" w:lineRule="auto"/>
        <w:jc w:val="center"/>
        <w:rPr>
          <w:b/>
          <w:bCs/>
          <w:sz w:val="28"/>
          <w:szCs w:val="28"/>
        </w:rPr>
      </w:pPr>
    </w:p>
    <w:p w14:paraId="717EB458" w14:textId="77777777" w:rsidR="00A859E3" w:rsidRDefault="00A859E3" w:rsidP="0029753F">
      <w:pPr>
        <w:spacing w:line="360" w:lineRule="auto"/>
        <w:jc w:val="center"/>
        <w:rPr>
          <w:b/>
          <w:bCs/>
          <w:sz w:val="28"/>
          <w:szCs w:val="28"/>
        </w:rPr>
      </w:pPr>
    </w:p>
    <w:p w14:paraId="476FCC40" w14:textId="77777777" w:rsidR="00A859E3" w:rsidRDefault="00A859E3" w:rsidP="0029753F">
      <w:pPr>
        <w:spacing w:line="360" w:lineRule="auto"/>
        <w:jc w:val="center"/>
        <w:rPr>
          <w:b/>
          <w:bCs/>
          <w:sz w:val="28"/>
          <w:szCs w:val="28"/>
        </w:rPr>
      </w:pPr>
    </w:p>
    <w:p w14:paraId="1E5FFA80" w14:textId="77777777" w:rsidR="00A859E3" w:rsidRDefault="00A859E3" w:rsidP="0029753F">
      <w:pPr>
        <w:spacing w:line="360" w:lineRule="auto"/>
        <w:jc w:val="center"/>
        <w:rPr>
          <w:b/>
          <w:bCs/>
          <w:sz w:val="28"/>
          <w:szCs w:val="28"/>
        </w:rPr>
      </w:pPr>
    </w:p>
    <w:p w14:paraId="6DDD9B2F" w14:textId="77777777" w:rsidR="00A859E3" w:rsidRDefault="00A859E3" w:rsidP="0029753F">
      <w:pPr>
        <w:spacing w:line="360" w:lineRule="auto"/>
        <w:jc w:val="center"/>
        <w:rPr>
          <w:b/>
          <w:bCs/>
          <w:sz w:val="28"/>
          <w:szCs w:val="28"/>
        </w:rPr>
      </w:pPr>
    </w:p>
    <w:p w14:paraId="6F243F77" w14:textId="77777777" w:rsidR="00A859E3" w:rsidRDefault="00A859E3" w:rsidP="0029753F">
      <w:pPr>
        <w:spacing w:line="360" w:lineRule="auto"/>
        <w:jc w:val="center"/>
        <w:rPr>
          <w:b/>
          <w:bCs/>
          <w:sz w:val="28"/>
          <w:szCs w:val="28"/>
        </w:rPr>
      </w:pPr>
    </w:p>
    <w:p w14:paraId="0D8307B2" w14:textId="77777777" w:rsidR="00A859E3" w:rsidRDefault="00A859E3" w:rsidP="0029753F">
      <w:pPr>
        <w:spacing w:line="360" w:lineRule="auto"/>
        <w:jc w:val="center"/>
        <w:rPr>
          <w:b/>
          <w:bCs/>
          <w:sz w:val="28"/>
          <w:szCs w:val="28"/>
        </w:rPr>
      </w:pPr>
    </w:p>
    <w:p w14:paraId="6301A65C" w14:textId="77777777" w:rsidR="00A859E3" w:rsidRDefault="00A859E3" w:rsidP="0029753F">
      <w:pPr>
        <w:spacing w:line="360" w:lineRule="auto"/>
        <w:jc w:val="center"/>
        <w:rPr>
          <w:b/>
          <w:bCs/>
          <w:sz w:val="28"/>
          <w:szCs w:val="28"/>
        </w:rPr>
      </w:pPr>
    </w:p>
    <w:p w14:paraId="37001B4E" w14:textId="77777777" w:rsidR="00A859E3" w:rsidRDefault="00A859E3" w:rsidP="0029753F">
      <w:pPr>
        <w:spacing w:line="360" w:lineRule="auto"/>
        <w:jc w:val="center"/>
        <w:rPr>
          <w:b/>
          <w:bCs/>
          <w:sz w:val="28"/>
          <w:szCs w:val="28"/>
        </w:rPr>
      </w:pPr>
    </w:p>
    <w:p w14:paraId="7D337F66" w14:textId="77777777" w:rsidR="00A859E3" w:rsidRDefault="00A859E3" w:rsidP="0029753F">
      <w:pPr>
        <w:spacing w:line="360" w:lineRule="auto"/>
        <w:jc w:val="center"/>
        <w:rPr>
          <w:b/>
          <w:bCs/>
          <w:sz w:val="28"/>
          <w:szCs w:val="28"/>
        </w:rPr>
      </w:pPr>
    </w:p>
    <w:p w14:paraId="39D53831" w14:textId="77777777" w:rsidR="00A859E3" w:rsidRDefault="00A859E3" w:rsidP="0029753F">
      <w:pPr>
        <w:spacing w:line="360" w:lineRule="auto"/>
        <w:jc w:val="center"/>
        <w:rPr>
          <w:b/>
          <w:bCs/>
          <w:sz w:val="28"/>
          <w:szCs w:val="28"/>
        </w:rPr>
      </w:pPr>
    </w:p>
    <w:p w14:paraId="08DEA8A5" w14:textId="77777777" w:rsidR="00A859E3" w:rsidRDefault="00A859E3" w:rsidP="0029753F">
      <w:pPr>
        <w:spacing w:line="360" w:lineRule="auto"/>
        <w:jc w:val="center"/>
        <w:rPr>
          <w:b/>
          <w:bCs/>
          <w:sz w:val="28"/>
          <w:szCs w:val="28"/>
        </w:rPr>
      </w:pPr>
    </w:p>
    <w:p w14:paraId="4DC20DB4" w14:textId="77777777" w:rsidR="0029753F" w:rsidRDefault="0029753F" w:rsidP="00654CED">
      <w:pPr>
        <w:spacing w:line="360" w:lineRule="auto"/>
        <w:rPr>
          <w:b/>
          <w:bCs/>
          <w:sz w:val="28"/>
          <w:szCs w:val="28"/>
        </w:rPr>
      </w:pPr>
    </w:p>
    <w:p w14:paraId="50AA321F" w14:textId="77777777" w:rsidR="00654CED" w:rsidRDefault="00654CED" w:rsidP="00654CED">
      <w:pPr>
        <w:spacing w:line="360" w:lineRule="auto"/>
        <w:rPr>
          <w:b/>
          <w:bCs/>
          <w:sz w:val="28"/>
          <w:szCs w:val="28"/>
        </w:rPr>
      </w:pPr>
    </w:p>
    <w:p w14:paraId="49B5ABFC" w14:textId="4ABCF2F9" w:rsidR="00A859E3" w:rsidRDefault="00A859E3" w:rsidP="00447EFD">
      <w:pPr>
        <w:pStyle w:val="Judul1"/>
        <w:jc w:val="center"/>
        <w:rPr>
          <w:rFonts w:ascii="Times New Roman" w:hAnsi="Times New Roman" w:cs="Times New Roman"/>
          <w:b/>
          <w:bCs/>
          <w:color w:val="000000" w:themeColor="text1"/>
          <w:sz w:val="28"/>
          <w:szCs w:val="40"/>
        </w:rPr>
      </w:pPr>
      <w:bookmarkStart w:id="5" w:name="_Toc211945820"/>
      <w:r w:rsidRPr="00447EFD">
        <w:rPr>
          <w:rFonts w:ascii="Times New Roman" w:hAnsi="Times New Roman" w:cs="Times New Roman"/>
          <w:b/>
          <w:bCs/>
          <w:color w:val="000000" w:themeColor="text1"/>
          <w:sz w:val="28"/>
          <w:szCs w:val="40"/>
        </w:rPr>
        <w:lastRenderedPageBreak/>
        <w:t>DAFTAR ISTILAH</w:t>
      </w:r>
      <w:bookmarkEnd w:id="5"/>
    </w:p>
    <w:p w14:paraId="5682FD14" w14:textId="77777777" w:rsidR="00654CED" w:rsidRDefault="00654CED" w:rsidP="00654CED"/>
    <w:p w14:paraId="2FDB09C6" w14:textId="372B71E3" w:rsidR="00654CED" w:rsidRDefault="00654CED" w:rsidP="000C2318">
      <w:pPr>
        <w:tabs>
          <w:tab w:val="right" w:leader="dot" w:pos="7938"/>
        </w:tabs>
      </w:pPr>
      <w:r>
        <w:t>Deep Neural Network</w:t>
      </w:r>
      <w:r w:rsidR="000C2318">
        <w:tab/>
        <w:t>2</w:t>
      </w:r>
    </w:p>
    <w:p w14:paraId="23627161" w14:textId="26481A73" w:rsidR="00654CED" w:rsidRDefault="00654CED" w:rsidP="000C2318">
      <w:pPr>
        <w:tabs>
          <w:tab w:val="right" w:leader="dot" w:pos="7938"/>
        </w:tabs>
      </w:pPr>
      <w:r>
        <w:t>Supervised learning</w:t>
      </w:r>
      <w:r w:rsidR="000C2318">
        <w:tab/>
        <w:t>9</w:t>
      </w:r>
    </w:p>
    <w:p w14:paraId="2AA67498" w14:textId="66F02854" w:rsidR="00654CED" w:rsidRDefault="00654CED" w:rsidP="000C2318">
      <w:pPr>
        <w:tabs>
          <w:tab w:val="right" w:leader="dot" w:pos="7938"/>
        </w:tabs>
      </w:pPr>
      <w:r>
        <w:t>Artificial intelegence</w:t>
      </w:r>
      <w:r w:rsidR="000C2318">
        <w:tab/>
        <w:t>11</w:t>
      </w:r>
    </w:p>
    <w:p w14:paraId="018C8327" w14:textId="1C5A7D91" w:rsidR="00654CED" w:rsidRDefault="00654CED" w:rsidP="000C2318">
      <w:pPr>
        <w:tabs>
          <w:tab w:val="right" w:leader="dot" w:pos="7938"/>
        </w:tabs>
      </w:pPr>
      <w:r>
        <w:t>Deep learning</w:t>
      </w:r>
      <w:r w:rsidR="000C2318">
        <w:tab/>
        <w:t>11</w:t>
      </w:r>
    </w:p>
    <w:p w14:paraId="77AC54EF" w14:textId="42D7BE4E" w:rsidR="00654CED" w:rsidRDefault="00654CED" w:rsidP="000C2318">
      <w:pPr>
        <w:tabs>
          <w:tab w:val="right" w:leader="dot" w:pos="7938"/>
        </w:tabs>
      </w:pPr>
      <w:r>
        <w:t>Hidden layer</w:t>
      </w:r>
      <w:r w:rsidR="000C2318">
        <w:tab/>
        <w:t>13</w:t>
      </w:r>
    </w:p>
    <w:p w14:paraId="468794C2" w14:textId="12E9EB5C" w:rsidR="00654CED" w:rsidRDefault="00654CED" w:rsidP="000C2318">
      <w:pPr>
        <w:tabs>
          <w:tab w:val="right" w:leader="dot" w:pos="7938"/>
        </w:tabs>
      </w:pPr>
      <w:r>
        <w:t>Feedfordward</w:t>
      </w:r>
      <w:r w:rsidR="000C2318">
        <w:tab/>
        <w:t>14</w:t>
      </w:r>
    </w:p>
    <w:p w14:paraId="2C13BAA7" w14:textId="6E86C915" w:rsidR="00654CED" w:rsidRDefault="00654CED" w:rsidP="000C2318">
      <w:pPr>
        <w:tabs>
          <w:tab w:val="right" w:leader="dot" w:pos="7938"/>
        </w:tabs>
      </w:pPr>
      <w:r>
        <w:t xml:space="preserve">Backpropagation </w:t>
      </w:r>
      <w:r w:rsidR="000C2318">
        <w:tab/>
        <w:t>14</w:t>
      </w:r>
    </w:p>
    <w:p w14:paraId="74516620" w14:textId="0321435E" w:rsidR="000C2318" w:rsidRDefault="000C2318" w:rsidP="000C2318">
      <w:pPr>
        <w:tabs>
          <w:tab w:val="right" w:leader="dot" w:pos="7938"/>
        </w:tabs>
      </w:pPr>
      <w:r>
        <w:t>Sigmoid function</w:t>
      </w:r>
      <w:r>
        <w:tab/>
        <w:t>16</w:t>
      </w:r>
    </w:p>
    <w:p w14:paraId="705A5EC6" w14:textId="7676CD6F" w:rsidR="000C2318" w:rsidRDefault="000C2318" w:rsidP="000C2318">
      <w:pPr>
        <w:tabs>
          <w:tab w:val="right" w:leader="dot" w:pos="7938"/>
        </w:tabs>
      </w:pPr>
      <w:r>
        <w:t>ReLU</w:t>
      </w:r>
      <w:r>
        <w:tab/>
        <w:t>16</w:t>
      </w:r>
    </w:p>
    <w:p w14:paraId="6A22D12E" w14:textId="03B945DD" w:rsidR="000C2318" w:rsidRPr="00654CED" w:rsidRDefault="000C2318" w:rsidP="000C2318">
      <w:pPr>
        <w:tabs>
          <w:tab w:val="right" w:leader="dot" w:pos="7938"/>
        </w:tabs>
      </w:pPr>
      <w:r>
        <w:t>Softmax function</w:t>
      </w:r>
      <w:r>
        <w:tab/>
        <w:t>16</w:t>
      </w:r>
    </w:p>
    <w:p w14:paraId="7ECDF05F" w14:textId="77777777" w:rsidR="00A859E3" w:rsidRDefault="00A859E3" w:rsidP="0029753F">
      <w:pPr>
        <w:spacing w:line="360" w:lineRule="auto"/>
        <w:jc w:val="center"/>
        <w:rPr>
          <w:b/>
          <w:bCs/>
          <w:sz w:val="28"/>
          <w:szCs w:val="28"/>
        </w:rPr>
      </w:pPr>
    </w:p>
    <w:p w14:paraId="25ABDEB3" w14:textId="77777777" w:rsidR="00A859E3" w:rsidRDefault="00A859E3" w:rsidP="0029753F">
      <w:pPr>
        <w:spacing w:line="360" w:lineRule="auto"/>
        <w:jc w:val="center"/>
        <w:rPr>
          <w:b/>
          <w:bCs/>
          <w:sz w:val="28"/>
          <w:szCs w:val="28"/>
        </w:rPr>
      </w:pPr>
    </w:p>
    <w:p w14:paraId="71E063E2" w14:textId="77777777" w:rsidR="00A859E3" w:rsidRDefault="00A859E3" w:rsidP="0029753F">
      <w:pPr>
        <w:spacing w:line="360" w:lineRule="auto"/>
        <w:jc w:val="center"/>
        <w:rPr>
          <w:b/>
          <w:bCs/>
          <w:sz w:val="28"/>
          <w:szCs w:val="28"/>
        </w:rPr>
      </w:pPr>
    </w:p>
    <w:p w14:paraId="5CA32253" w14:textId="77777777" w:rsidR="00A859E3" w:rsidRDefault="00A859E3" w:rsidP="0029753F">
      <w:pPr>
        <w:spacing w:line="360" w:lineRule="auto"/>
        <w:jc w:val="center"/>
        <w:rPr>
          <w:b/>
          <w:bCs/>
          <w:sz w:val="28"/>
          <w:szCs w:val="28"/>
        </w:rPr>
      </w:pPr>
    </w:p>
    <w:p w14:paraId="3FC9A90A" w14:textId="77777777" w:rsidR="00A859E3" w:rsidRDefault="00A859E3" w:rsidP="0029753F">
      <w:pPr>
        <w:spacing w:line="360" w:lineRule="auto"/>
        <w:jc w:val="center"/>
        <w:rPr>
          <w:b/>
          <w:bCs/>
          <w:sz w:val="28"/>
          <w:szCs w:val="28"/>
        </w:rPr>
      </w:pPr>
    </w:p>
    <w:p w14:paraId="1D5E4860" w14:textId="77777777" w:rsidR="00A859E3" w:rsidRDefault="00A859E3" w:rsidP="0029753F">
      <w:pPr>
        <w:spacing w:line="360" w:lineRule="auto"/>
        <w:jc w:val="center"/>
        <w:rPr>
          <w:b/>
          <w:bCs/>
          <w:sz w:val="28"/>
          <w:szCs w:val="28"/>
        </w:rPr>
      </w:pPr>
    </w:p>
    <w:p w14:paraId="5CBCC4D9" w14:textId="77777777" w:rsidR="00A859E3" w:rsidRDefault="00A859E3" w:rsidP="0029753F">
      <w:pPr>
        <w:spacing w:line="360" w:lineRule="auto"/>
        <w:jc w:val="center"/>
        <w:rPr>
          <w:b/>
          <w:bCs/>
          <w:sz w:val="28"/>
          <w:szCs w:val="28"/>
        </w:rPr>
      </w:pPr>
    </w:p>
    <w:p w14:paraId="200F5BB1" w14:textId="77777777" w:rsidR="00A859E3" w:rsidRDefault="00A859E3" w:rsidP="0029753F">
      <w:pPr>
        <w:spacing w:line="360" w:lineRule="auto"/>
        <w:jc w:val="center"/>
        <w:rPr>
          <w:b/>
          <w:bCs/>
          <w:sz w:val="28"/>
          <w:szCs w:val="28"/>
        </w:rPr>
      </w:pPr>
    </w:p>
    <w:p w14:paraId="35AA2319" w14:textId="77777777" w:rsidR="00A859E3" w:rsidRDefault="00A859E3" w:rsidP="0029753F">
      <w:pPr>
        <w:spacing w:line="360" w:lineRule="auto"/>
        <w:jc w:val="center"/>
        <w:rPr>
          <w:b/>
          <w:bCs/>
          <w:sz w:val="28"/>
          <w:szCs w:val="28"/>
        </w:rPr>
      </w:pPr>
    </w:p>
    <w:p w14:paraId="42731F90" w14:textId="77777777" w:rsidR="00A859E3" w:rsidRDefault="00A859E3" w:rsidP="0029753F">
      <w:pPr>
        <w:spacing w:line="360" w:lineRule="auto"/>
        <w:jc w:val="center"/>
        <w:rPr>
          <w:b/>
          <w:bCs/>
          <w:sz w:val="28"/>
          <w:szCs w:val="28"/>
        </w:rPr>
      </w:pPr>
    </w:p>
    <w:p w14:paraId="5C070FAB" w14:textId="77777777" w:rsidR="00A859E3" w:rsidRDefault="00A859E3" w:rsidP="0029753F">
      <w:pPr>
        <w:spacing w:line="360" w:lineRule="auto"/>
        <w:jc w:val="center"/>
        <w:rPr>
          <w:b/>
          <w:bCs/>
          <w:sz w:val="28"/>
          <w:szCs w:val="28"/>
        </w:rPr>
      </w:pPr>
    </w:p>
    <w:p w14:paraId="017BEF83" w14:textId="77777777" w:rsidR="00A63171" w:rsidRDefault="00A63171" w:rsidP="0029753F">
      <w:pPr>
        <w:spacing w:line="360" w:lineRule="auto"/>
        <w:rPr>
          <w:b/>
          <w:bCs/>
          <w:sz w:val="28"/>
          <w:szCs w:val="28"/>
        </w:rPr>
        <w:sectPr w:rsidR="00A63171" w:rsidSect="00A63171">
          <w:footerReference w:type="default" r:id="rId9"/>
          <w:pgSz w:w="11906" w:h="16838"/>
          <w:pgMar w:top="2268" w:right="1701" w:bottom="1701" w:left="2268" w:header="708" w:footer="708" w:gutter="0"/>
          <w:pgNumType w:fmt="lowerRoman" w:start="1"/>
          <w:cols w:space="708"/>
          <w:titlePg/>
          <w:docGrid w:linePitch="360"/>
        </w:sectPr>
      </w:pPr>
    </w:p>
    <w:p w14:paraId="0B33A77A" w14:textId="500CBDB9" w:rsidR="00A859E3" w:rsidRPr="00447EFD" w:rsidRDefault="00A859E3" w:rsidP="00A63171">
      <w:pPr>
        <w:pStyle w:val="Judul1"/>
        <w:jc w:val="center"/>
        <w:rPr>
          <w:rFonts w:ascii="Times New Roman" w:hAnsi="Times New Roman" w:cs="Times New Roman"/>
          <w:b/>
          <w:bCs/>
          <w:color w:val="000000" w:themeColor="text1"/>
          <w:sz w:val="28"/>
          <w:szCs w:val="40"/>
        </w:rPr>
      </w:pPr>
      <w:bookmarkStart w:id="6" w:name="_Toc211945821"/>
      <w:r w:rsidRPr="00447EFD">
        <w:rPr>
          <w:rFonts w:ascii="Times New Roman" w:hAnsi="Times New Roman" w:cs="Times New Roman"/>
          <w:b/>
          <w:bCs/>
          <w:color w:val="000000" w:themeColor="text1"/>
          <w:sz w:val="28"/>
          <w:szCs w:val="40"/>
        </w:rPr>
        <w:lastRenderedPageBreak/>
        <w:t>BAB I</w:t>
      </w:r>
      <w:bookmarkEnd w:id="6"/>
    </w:p>
    <w:p w14:paraId="459CEDB5" w14:textId="473299A3" w:rsidR="00A859E3" w:rsidRPr="00447EFD" w:rsidRDefault="00A859E3" w:rsidP="00447EFD">
      <w:pPr>
        <w:pStyle w:val="Judul1"/>
        <w:jc w:val="center"/>
        <w:rPr>
          <w:rFonts w:ascii="Times New Roman" w:hAnsi="Times New Roman" w:cs="Times New Roman"/>
          <w:b/>
          <w:bCs/>
          <w:color w:val="000000" w:themeColor="text1"/>
          <w:sz w:val="28"/>
          <w:szCs w:val="40"/>
        </w:rPr>
      </w:pPr>
      <w:bookmarkStart w:id="7" w:name="_Toc211945822"/>
      <w:r w:rsidRPr="00447EFD">
        <w:rPr>
          <w:rFonts w:ascii="Times New Roman" w:hAnsi="Times New Roman" w:cs="Times New Roman"/>
          <w:b/>
          <w:bCs/>
          <w:color w:val="000000" w:themeColor="text1"/>
          <w:sz w:val="28"/>
          <w:szCs w:val="40"/>
        </w:rPr>
        <w:t>PENDAHULUAN</w:t>
      </w:r>
      <w:bookmarkEnd w:id="7"/>
    </w:p>
    <w:p w14:paraId="678B2580" w14:textId="1366E580" w:rsidR="00A859E3" w:rsidRPr="00447EFD" w:rsidRDefault="00A859E3" w:rsidP="00447EFD">
      <w:pPr>
        <w:pStyle w:val="Judul2"/>
        <w:numPr>
          <w:ilvl w:val="0"/>
          <w:numId w:val="23"/>
        </w:numPr>
        <w:ind w:left="360"/>
        <w:rPr>
          <w:rFonts w:ascii="Times New Roman" w:hAnsi="Times New Roman" w:cs="Times New Roman"/>
          <w:b/>
          <w:bCs/>
          <w:color w:val="000000" w:themeColor="text1"/>
          <w:sz w:val="24"/>
          <w:szCs w:val="32"/>
        </w:rPr>
      </w:pPr>
      <w:bookmarkStart w:id="8" w:name="_Toc211945823"/>
      <w:r w:rsidRPr="00447EFD">
        <w:rPr>
          <w:rFonts w:ascii="Times New Roman" w:hAnsi="Times New Roman" w:cs="Times New Roman"/>
          <w:b/>
          <w:bCs/>
          <w:color w:val="000000" w:themeColor="text1"/>
          <w:sz w:val="24"/>
          <w:szCs w:val="32"/>
        </w:rPr>
        <w:t>Latar Belakang</w:t>
      </w:r>
      <w:bookmarkEnd w:id="8"/>
    </w:p>
    <w:p w14:paraId="026AFCDB" w14:textId="4E19B58B" w:rsidR="00F6148C" w:rsidRDefault="00A859E3" w:rsidP="0029753F">
      <w:pPr>
        <w:pStyle w:val="NormalWeb"/>
        <w:spacing w:line="360" w:lineRule="auto"/>
        <w:ind w:left="426" w:firstLine="425"/>
        <w:jc w:val="both"/>
        <w:rPr>
          <w:rFonts w:eastAsia="Times New Roman"/>
          <w:color w:val="auto"/>
          <w:kern w:val="0"/>
          <w:lang w:val="en-ID" w:eastAsia="en-ID"/>
          <w14:ligatures w14:val="none"/>
        </w:rPr>
      </w:pPr>
      <w:r w:rsidRPr="00387891">
        <w:rPr>
          <w:rFonts w:eastAsia="Times New Roman"/>
          <w:color w:val="auto"/>
          <w:kern w:val="0"/>
          <w:lang w:val="en-ID" w:eastAsia="en-ID"/>
          <w14:ligatures w14:val="none"/>
        </w:rPr>
        <w:t xml:space="preserve">Industri kecil menengah (IKM) memiliki peran penting dalam pertumbuhan ekonomi </w:t>
      </w:r>
      <w:r w:rsidR="00175EC3">
        <w:rPr>
          <w:rFonts w:eastAsia="Times New Roman"/>
          <w:color w:val="auto"/>
          <w:kern w:val="0"/>
          <w:lang w:val="en-ID" w:eastAsia="en-ID"/>
          <w14:ligatures w14:val="none"/>
        </w:rPr>
        <w:fldChar w:fldCharType="begin" w:fldLock="1"/>
      </w:r>
      <w:r w:rsidR="000F20A6">
        <w:rPr>
          <w:rFonts w:eastAsia="Times New Roman"/>
          <w:color w:val="auto"/>
          <w:kern w:val="0"/>
          <w:lang w:val="en-ID" w:eastAsia="en-ID"/>
          <w14:ligatures w14:val="none"/>
        </w:rPr>
        <w:instrText>ADDIN CSL_CITATION {"citationItems":[{"id":"ITEM-1","itemData":{"DOI":"10.33772/jpep.v9i2.790","abstract":"This research aims to analyze the influence of SME characteristics on business profits in small and medium industries in Konawe Regency, Southeast Sulawesi Province. This research uses primary data obtained from the results of questionnaires filled out by respondents. The population in this study was 1,359 respondents and the sample size was 300 respondents. The sample determination method uses stratified random sampling. Data analysis uses multiple linear regression. The research results show 1) Labor has a positive and significant effect on increasing profits of SME businesses in Konawe Regency; 2) Investment value has a positive and significant effect on increasing profits of IKM businesses in Konawe Regency and 3) Financial Recording has a positive and significant effect on increasing profits of IKM businesses in Konawe Regency.","author":[{"dropping-particle":"","family":"Yusniati","given":"","non-dropping-particle":"","parse-names":false,"suffix":""},{"dropping-particle":"","family":"Aya Rumbia","given":"Wali","non-dropping-particle":"","parse-names":false,"suffix":""},{"dropping-particle":"","family":"Pipi","given":"La","non-dropping-particle":"","parse-names":false,"suffix":""}],"container-title":"Jurnal Progres Ekonomi Pembangunan (JPEP)","id":"ITEM-1","issue":"2","issued":{"date-parts":[["2024"]]},"page":"128-138","title":"Pengaruh Karakteristik Industri Kecil Menengah Terhadap Keuntungan Usaha di Kabupaten Konawe","type":"article-journal","volume":"9"},"uris":["http://www.mendeley.com/documents/?uuid=8bd06172-06af-4903-83a9-192e65a6406d"]}],"mendeley":{"formattedCitation":"(Yusniati et al., 2024)","plainTextFormattedCitation":"(Yusniati et al., 2024)","previouslyFormattedCitation":"(Yusniati et al., 2024)"},"properties":{"noteIndex":0},"schema":"https://github.com/citation-style-language/schema/raw/master/csl-citation.json"}</w:instrText>
      </w:r>
      <w:r w:rsidR="00175EC3">
        <w:rPr>
          <w:rFonts w:eastAsia="Times New Roman"/>
          <w:color w:val="auto"/>
          <w:kern w:val="0"/>
          <w:lang w:val="en-ID" w:eastAsia="en-ID"/>
          <w14:ligatures w14:val="none"/>
        </w:rPr>
        <w:fldChar w:fldCharType="separate"/>
      </w:r>
      <w:r w:rsidR="001C0D0D" w:rsidRPr="001C0D0D">
        <w:rPr>
          <w:rFonts w:eastAsia="Times New Roman"/>
          <w:noProof/>
          <w:color w:val="auto"/>
          <w:kern w:val="0"/>
          <w:lang w:val="en-ID" w:eastAsia="en-ID"/>
          <w14:ligatures w14:val="none"/>
        </w:rPr>
        <w:t>(Yusniati et al., 2024)</w:t>
      </w:r>
      <w:r w:rsidR="00175EC3">
        <w:rPr>
          <w:rFonts w:eastAsia="Times New Roman"/>
          <w:color w:val="auto"/>
          <w:kern w:val="0"/>
          <w:lang w:val="en-ID" w:eastAsia="en-ID"/>
          <w14:ligatures w14:val="none"/>
        </w:rPr>
        <w:fldChar w:fldCharType="end"/>
      </w:r>
      <w:r w:rsidR="00175EC3">
        <w:rPr>
          <w:rFonts w:eastAsia="Times New Roman"/>
          <w:color w:val="auto"/>
          <w:kern w:val="0"/>
          <w:lang w:val="en-ID" w:eastAsia="en-ID"/>
          <w14:ligatures w14:val="none"/>
        </w:rPr>
        <w:t xml:space="preserve"> </w:t>
      </w:r>
      <w:r w:rsidRPr="00387891">
        <w:rPr>
          <w:rFonts w:eastAsia="Times New Roman"/>
          <w:color w:val="auto"/>
          <w:kern w:val="0"/>
          <w:lang w:val="en-ID" w:eastAsia="en-ID"/>
          <w14:ligatures w14:val="none"/>
        </w:rPr>
        <w:t>di Kota Makassar karena mampu menyerap tenaga kerja dan meningkatkan daya saing produk lokal. Sektor ini menjadi pilar utama pembangunan ekonomi daerah karena kontribusinya yang besar dalam penyerapan tenaga kerja dan pengurangan angka kemiskinan</w:t>
      </w:r>
      <w:r>
        <w:rPr>
          <w:rFonts w:eastAsia="Times New Roman"/>
          <w:color w:val="auto"/>
          <w:kern w:val="0"/>
          <w:lang w:val="en-ID" w:eastAsia="en-ID"/>
          <w14:ligatures w14:val="none"/>
        </w:rPr>
        <w:t xml:space="preserve"> </w:t>
      </w:r>
      <w:r>
        <w:rPr>
          <w:rFonts w:eastAsia="Times New Roman"/>
          <w:color w:val="auto"/>
          <w:kern w:val="0"/>
          <w:lang w:val="en-ID" w:eastAsia="en-ID"/>
          <w14:ligatures w14:val="none"/>
        </w:rPr>
        <w:fldChar w:fldCharType="begin" w:fldLock="1"/>
      </w:r>
      <w:r w:rsidR="000F20A6">
        <w:rPr>
          <w:rFonts w:eastAsia="Times New Roman"/>
          <w:color w:val="auto"/>
          <w:kern w:val="0"/>
          <w:lang w:val="en-ID" w:eastAsia="en-ID"/>
          <w14:ligatures w14:val="none"/>
        </w:rPr>
        <w:instrText>ADDIN CSL_CITATION {"citationItems":[{"id":"ITEM-1","itemData":{"DOI":"10.30872/jatri.v2i1.1234","abstract":"Sektor industri dapat digolongkan menjadi beberapa jenis, tapi yang utama sektor industri dibagi menjadi tiga yaitu industri besar, industri sedang, dan industri kecil proses industrialisasi dan pembangunan industri ini sebenarnya merupakan satu jalur kegiatan untuk meningkatkan kesejahtraan rakyat dalam arti tingkat hidup yang lebih maju maupun taraf hidup yang lebih bermutu. Dengan kata lain pembangunan industri itu merupakan suatu fungsi dari tujuan pokok kesejahtraan rakyat bukan merupakan kegiatan yang mandiri untuk hanya sekedar mencapai fisik saja. Hal ini berarti pula sebagai suatu usaha untuk meningkatkan produktivitas tenaga manusia disertai untuk meluaskan ruang lingkup kegiatan manusia. Dengan demikaian dapat diusahakan secara “vertical” semakin besarnya nilai tambah pada kegiatan ekonomi dan sekaligus secara “horizontal” semakin luasnya lapangan kerja produktif bagi penduduk yang semakin bertambah. Industrialisasi tidak terlepas dari usaha untuk meningkatkan mutu sumber daya manusia dan kemampuan memanfaatkan secara optimal sumber daya alam dan sumberdaya lainnya. Sinkronisasi ini merupakan bentuk bantuan kepada para pelaku ikm dalam bentuk pendataan oleh pihak dinas perindutsrian, perdagangan, koperasi dan IKM provinsi kalimantan timur. Tujuan yang ingin dicapai adalah (1) Meningkatkan pengetahuan masyarakat pada daftar IKM yang menjadi sarana pengembangan (2) meningkatkan kemampuan IKM dalam hal perkenalan industri mereka ke masyararakat luas. (3) memberikan respon positif terhadap perkembangan industri khususnya di Kaltim. Tugas bidang industri mempunyai fungsi seperti penyiapan bahan perumusan kebijakan di bidang industri, penyiapan bahan koordinasi perencanaan program di bidang industri, penyiapan bahan pembinaan, bimbingan, pengendalian dan pengaturan teknis perencanaan industri, penyiapan bahan pembinaan, bimbingan, pengendalian dan pengaturan teknis pembinaan usaha industri, penyiapan bahan pembinaan, bimbingan, pengendalian dan pengaturan teknis informasi industri dan Pelaksanaan tugas lain yang diberikan oleh kepala bidang sesuai dengan tugas dan fungsinya. Dalam pengerjaanya dimana para pelaku memberikan data baik produk maupun dimana produk tersebut bisa didapatkan dengan contoh alamat dan juga profil sosial media. Pada pengerjaan kali ini sinkronisasi dilakukan guna adanya pembaharuan terhadap data yang sudah ada maupun data terbaru yang telah didapat dari pelaku ikm itu sendiri.","author":[{"dropping-particle":"","family":"Alfarisi","given":"Naufal","non-dropping-particle":"","parse-names":false,"suffix":""},{"dropping-particle":"","family":"Sitania","given":"Farida Djumiati","non-dropping-particle":"","parse-names":false,"suffix":""}],"container-title":"Jurnal Teknik Industri (JATRI)","id":"ITEM-1","issue":"1","issued":{"date-parts":[["2024"]]},"page":"63-70","title":"Sinkronisasi Data Terhadap Industri Kecil Menengah (IKM) Pada Dinas Perindutsrian, Perdagangan, Koperasi, Dan IKM Provinsi Kalimantan Timur","type":"article-journal","volume":"2"},"uris":["http://www.mendeley.com/documents/?uuid=89b9ed13-862a-4d50-af40-8cca0dd66e1c"]}],"mendeley":{"formattedCitation":"(Alfarisi &amp; Sitania, 2024)","plainTextFormattedCitation":"(Alfarisi &amp; Sitania, 2024)","previouslyFormattedCitation":"(Alfarisi &amp; Sitania, 2024)"},"properties":{"noteIndex":0},"schema":"https://github.com/citation-style-language/schema/raw/master/csl-citation.json"}</w:instrText>
      </w:r>
      <w:r>
        <w:rPr>
          <w:rFonts w:eastAsia="Times New Roman"/>
          <w:color w:val="auto"/>
          <w:kern w:val="0"/>
          <w:lang w:val="en-ID" w:eastAsia="en-ID"/>
          <w14:ligatures w14:val="none"/>
        </w:rPr>
        <w:fldChar w:fldCharType="separate"/>
      </w:r>
      <w:r w:rsidR="001C0D0D" w:rsidRPr="001C0D0D">
        <w:rPr>
          <w:rFonts w:eastAsia="Times New Roman"/>
          <w:noProof/>
          <w:color w:val="auto"/>
          <w:kern w:val="0"/>
          <w:lang w:val="en-ID" w:eastAsia="en-ID"/>
          <w14:ligatures w14:val="none"/>
        </w:rPr>
        <w:t>(Alfarisi &amp; Sitania, 2024)</w:t>
      </w:r>
      <w:r>
        <w:rPr>
          <w:rFonts w:eastAsia="Times New Roman"/>
          <w:color w:val="auto"/>
          <w:kern w:val="0"/>
          <w:lang w:val="en-ID" w:eastAsia="en-ID"/>
          <w14:ligatures w14:val="none"/>
        </w:rPr>
        <w:fldChar w:fldCharType="end"/>
      </w:r>
      <w:r w:rsidRPr="00387891">
        <w:rPr>
          <w:rFonts w:eastAsia="Times New Roman"/>
          <w:color w:val="auto"/>
          <w:kern w:val="0"/>
          <w:lang w:val="en-ID" w:eastAsia="en-ID"/>
          <w14:ligatures w14:val="none"/>
        </w:rPr>
        <w:t>.</w:t>
      </w:r>
      <w:r w:rsidR="00F6148C">
        <w:rPr>
          <w:rFonts w:eastAsia="Times New Roman"/>
          <w:color w:val="auto"/>
          <w:kern w:val="0"/>
          <w:lang w:val="en-ID" w:eastAsia="en-ID"/>
          <w14:ligatures w14:val="none"/>
        </w:rPr>
        <w:t xml:space="preserve"> Selain itu IKM juga merupakan tulang punggung sutu negara karena berperan sebagai slaah satu penyedia lapangan kerja bagi populasi usia yang produktif sekaligus menjadi penggerak utama dalam Pembangunan ekonomi. </w:t>
      </w:r>
    </w:p>
    <w:p w14:paraId="7A7D7582" w14:textId="30F8E6CA" w:rsidR="00F6148C" w:rsidRDefault="00F6148C" w:rsidP="0029753F">
      <w:pPr>
        <w:pStyle w:val="NormalWeb"/>
        <w:spacing w:line="360" w:lineRule="auto"/>
        <w:ind w:left="426" w:firstLine="425"/>
        <w:jc w:val="both"/>
        <w:rPr>
          <w:rFonts w:eastAsia="Times New Roman"/>
          <w:color w:val="auto"/>
          <w:kern w:val="0"/>
          <w:lang w:val="en-ID" w:eastAsia="en-ID"/>
          <w14:ligatures w14:val="none"/>
        </w:rPr>
      </w:pPr>
      <w:r>
        <w:rPr>
          <w:rFonts w:eastAsia="Times New Roman"/>
          <w:color w:val="auto"/>
          <w:kern w:val="0"/>
          <w:lang w:val="en-ID" w:eastAsia="en-ID"/>
          <w14:ligatures w14:val="none"/>
        </w:rPr>
        <w:t xml:space="preserve">Berdasarkan data dari Badan Pusat Statistik yang dikutip pada tahun 2022 menunjukkan bahwa industri kecil menengah menyerap sebesar 66,25% dari total tenaga kerja sektor industri pengolahan. Tetapi kontribusinya terhadap PDB masih dibawah 20% yang Dimana jauh lebih kecil jikalau dibandingkan dengan industri besar yang hamper menyumbang 80%. Dan sempat mengalami fluktuasi pada tahun 2021 </w:t>
      </w:r>
      <w:r w:rsidR="000875B1">
        <w:rPr>
          <w:rFonts w:eastAsia="Times New Roman"/>
          <w:color w:val="auto"/>
          <w:kern w:val="0"/>
          <w:lang w:val="en-ID" w:eastAsia="en-ID"/>
          <w14:ligatures w14:val="none"/>
        </w:rPr>
        <w:t>sebesar 33% dan Kembali pulih secara perlahan di tahun 2022 dengan peningkatan 8,60%.</w:t>
      </w:r>
      <w:r w:rsidR="000875B1">
        <w:rPr>
          <w:rFonts w:eastAsia="Times New Roman"/>
          <w:color w:val="auto"/>
          <w:kern w:val="0"/>
          <w:lang w:val="en-ID" w:eastAsia="en-ID"/>
          <w14:ligatures w14:val="none"/>
        </w:rPr>
        <w:fldChar w:fldCharType="begin" w:fldLock="1"/>
      </w:r>
      <w:r w:rsidR="000F20A6">
        <w:rPr>
          <w:rFonts w:eastAsia="Times New Roman"/>
          <w:color w:val="auto"/>
          <w:kern w:val="0"/>
          <w:lang w:val="en-ID" w:eastAsia="en-ID"/>
          <w14:ligatures w14:val="none"/>
        </w:rPr>
        <w:instrText>ADDIN CSL_CITATION {"citationItems":[{"id":"ITEM-1","itemData":{"author":[{"dropping-particle":"","family":"Darmawati","given":"Tri","non-dropping-particle":"","parse-names":false,"suffix":""},{"dropping-particle":"","family":"Arafat","given":"Yasir","non-dropping-particle":"","parse-names":false,"suffix":""}],"id":"ITEM-1","issued":{"date-parts":[["2022"]]},"page":"384-395","title":"Model Produktivitas Tenaga Kerja dan Daya Saing Industri Mikro Kecil Serta Implementasinya Dalam Mendukung Pertumbuhan Ekonomi di Indonesia PENDAHULUAN Industri merupakan tulang punggung perekonomian suatu negara , berperan sebagai penyedia lapangan kerja","type":"article-journal"},"uris":["http://www.mendeley.com/documents/?uuid=00d3be6e-3f9b-4baf-b33b-a02c5c91e7d2"]}],"mendeley":{"formattedCitation":"(Darmawati &amp; Arafat, 2022)","plainTextFormattedCitation":"(Darmawati &amp; Arafat, 2022)","previouslyFormattedCitation":"(Darmawati &amp; Arafat, 2022)"},"properties":{"noteIndex":0},"schema":"https://github.com/citation-style-language/schema/raw/master/csl-citation.json"}</w:instrText>
      </w:r>
      <w:r w:rsidR="000875B1">
        <w:rPr>
          <w:rFonts w:eastAsia="Times New Roman"/>
          <w:color w:val="auto"/>
          <w:kern w:val="0"/>
          <w:lang w:val="en-ID" w:eastAsia="en-ID"/>
          <w14:ligatures w14:val="none"/>
        </w:rPr>
        <w:fldChar w:fldCharType="separate"/>
      </w:r>
      <w:r w:rsidR="001C0D0D" w:rsidRPr="001C0D0D">
        <w:rPr>
          <w:rFonts w:eastAsia="Times New Roman"/>
          <w:noProof/>
          <w:color w:val="auto"/>
          <w:kern w:val="0"/>
          <w:lang w:val="en-ID" w:eastAsia="en-ID"/>
          <w14:ligatures w14:val="none"/>
        </w:rPr>
        <w:t>(Darmawati &amp; Arafat, 2022)</w:t>
      </w:r>
      <w:r w:rsidR="000875B1">
        <w:rPr>
          <w:rFonts w:eastAsia="Times New Roman"/>
          <w:color w:val="auto"/>
          <w:kern w:val="0"/>
          <w:lang w:val="en-ID" w:eastAsia="en-ID"/>
          <w14:ligatures w14:val="none"/>
        </w:rPr>
        <w:fldChar w:fldCharType="end"/>
      </w:r>
    </w:p>
    <w:p w14:paraId="1B91F5A4" w14:textId="4A227E83" w:rsidR="000875B1" w:rsidRDefault="00A859E3" w:rsidP="0029753F">
      <w:pPr>
        <w:pStyle w:val="NormalWeb"/>
        <w:spacing w:line="360" w:lineRule="auto"/>
        <w:ind w:left="426" w:firstLine="425"/>
        <w:jc w:val="both"/>
        <w:rPr>
          <w:rFonts w:eastAsia="Times New Roman"/>
          <w:color w:val="auto"/>
          <w:kern w:val="0"/>
          <w:lang w:val="en-ID" w:eastAsia="en-ID"/>
          <w14:ligatures w14:val="none"/>
        </w:rPr>
      </w:pPr>
      <w:r w:rsidRPr="00387891">
        <w:rPr>
          <w:rFonts w:eastAsia="Times New Roman"/>
          <w:color w:val="auto"/>
          <w:kern w:val="0"/>
          <w:lang w:val="en-ID" w:eastAsia="en-ID"/>
          <w14:ligatures w14:val="none"/>
        </w:rPr>
        <w:t xml:space="preserve"> Namun, penentuan jenis industri yang sesuai bagi individu dan kelompok yang ingin membangun usaha masih dilakukan secara manual tanpa analisis data yang komprehensif, sehingga banyak pelaku usaha mengalami ketidaksesuaian antara jenis industri yang dijalankan </w:t>
      </w:r>
      <w:r w:rsidR="000875B1">
        <w:rPr>
          <w:rFonts w:eastAsia="Times New Roman"/>
          <w:color w:val="auto"/>
          <w:kern w:val="0"/>
          <w:lang w:val="en-ID" w:eastAsia="en-ID"/>
          <w14:ligatures w14:val="none"/>
        </w:rPr>
        <w:t>berdasarkan</w:t>
      </w:r>
      <w:r w:rsidRPr="00387891">
        <w:rPr>
          <w:rFonts w:eastAsia="Times New Roman"/>
          <w:color w:val="auto"/>
          <w:kern w:val="0"/>
          <w:lang w:val="en-ID" w:eastAsia="en-ID"/>
          <w14:ligatures w14:val="none"/>
        </w:rPr>
        <w:t xml:space="preserve"> kondisi wilayah, jumlah tenaga kerja, badan usaha, dan nilai investasi</w:t>
      </w:r>
      <w:r w:rsidR="000875B1">
        <w:rPr>
          <w:rFonts w:eastAsia="Times New Roman"/>
          <w:color w:val="auto"/>
          <w:kern w:val="0"/>
          <w:lang w:val="en-ID" w:eastAsia="en-ID"/>
          <w14:ligatures w14:val="none"/>
        </w:rPr>
        <w:t xml:space="preserve"> yang dimiliki pelaku usaha</w:t>
      </w:r>
      <w:r w:rsidR="005860D2">
        <w:rPr>
          <w:rFonts w:eastAsia="Times New Roman"/>
          <w:color w:val="auto"/>
          <w:kern w:val="0"/>
          <w:lang w:val="en-ID" w:eastAsia="en-ID"/>
          <w14:ligatures w14:val="none"/>
        </w:rPr>
        <w:fldChar w:fldCharType="begin" w:fldLock="1"/>
      </w:r>
      <w:r w:rsidR="000F20A6">
        <w:rPr>
          <w:rFonts w:eastAsia="Times New Roman"/>
          <w:color w:val="auto"/>
          <w:kern w:val="0"/>
          <w:lang w:val="en-ID" w:eastAsia="en-ID"/>
          <w14:ligatures w14:val="none"/>
        </w:rPr>
        <w:instrText>ADDIN CSL_CITATION {"citationItems":[{"id":"ITEM-1","itemData":{"ISSN":"2089-5364","author":[{"dropping-particle":"","family":"Akbar","given":"Asgar Ari","non-dropping-particle":"","parse-names":false,"suffix":""},{"dropping-particle":"","family":"Koja","given":"Nurakbar A","non-dropping-particle":"","parse-names":false,"suffix":""}],"container-title":"Jurnal Ilmiah Wahana Pendidikan","id":"ITEM-1","issue":"1","issued":{"date-parts":[["2024"]]},"page":"924-931","title":"Kelayakan dan Strategi Pengembangan Usaha Kecil Menengah pada Usaha Makanan Ringan di Kota Tidore Kepulauan","type":"article-journal","volume":"10"},"uris":["http://www.mendeley.com/documents/?uuid=ff156b97-f6f5-4f8e-a2ce-86b93f7b7160"]}],"mendeley":{"formattedCitation":"(Akbar &amp; Koja, 2024)","plainTextFormattedCitation":"(Akbar &amp; Koja, 2024)","previouslyFormattedCitation":"(Akbar &amp; Koja, 2024)"},"properties":{"noteIndex":0},"schema":"https://github.com/citation-style-language/schema/raw/master/csl-citation.json"}</w:instrText>
      </w:r>
      <w:r w:rsidR="005860D2">
        <w:rPr>
          <w:rFonts w:eastAsia="Times New Roman"/>
          <w:color w:val="auto"/>
          <w:kern w:val="0"/>
          <w:lang w:val="en-ID" w:eastAsia="en-ID"/>
          <w14:ligatures w14:val="none"/>
        </w:rPr>
        <w:fldChar w:fldCharType="separate"/>
      </w:r>
      <w:r w:rsidR="001C0D0D" w:rsidRPr="001C0D0D">
        <w:rPr>
          <w:rFonts w:eastAsia="Times New Roman"/>
          <w:noProof/>
          <w:color w:val="auto"/>
          <w:kern w:val="0"/>
          <w:lang w:val="en-ID" w:eastAsia="en-ID"/>
          <w14:ligatures w14:val="none"/>
        </w:rPr>
        <w:t>(Akbar &amp; Koja, 2024)</w:t>
      </w:r>
      <w:r w:rsidR="005860D2">
        <w:rPr>
          <w:rFonts w:eastAsia="Times New Roman"/>
          <w:color w:val="auto"/>
          <w:kern w:val="0"/>
          <w:lang w:val="en-ID" w:eastAsia="en-ID"/>
          <w14:ligatures w14:val="none"/>
        </w:rPr>
        <w:fldChar w:fldCharType="end"/>
      </w:r>
      <w:r w:rsidR="000875B1">
        <w:rPr>
          <w:rFonts w:eastAsia="Times New Roman"/>
          <w:color w:val="auto"/>
          <w:kern w:val="0"/>
          <w:lang w:val="en-ID" w:eastAsia="en-ID"/>
          <w14:ligatures w14:val="none"/>
        </w:rPr>
        <w:t xml:space="preserve">. Hal tersebut terjadi karena beberapa faktor </w:t>
      </w:r>
      <w:r w:rsidR="005860D2">
        <w:rPr>
          <w:rFonts w:eastAsia="Times New Roman"/>
          <w:color w:val="auto"/>
          <w:kern w:val="0"/>
          <w:lang w:val="en-ID" w:eastAsia="en-ID"/>
          <w14:ligatures w14:val="none"/>
        </w:rPr>
        <w:t>seperti</w:t>
      </w:r>
      <w:r w:rsidR="000875B1">
        <w:rPr>
          <w:rFonts w:eastAsia="Times New Roman"/>
          <w:color w:val="auto"/>
          <w:kern w:val="0"/>
          <w:lang w:val="en-ID" w:eastAsia="en-ID"/>
          <w14:ligatures w14:val="none"/>
        </w:rPr>
        <w:t xml:space="preserve"> jumlah tenaga kerja dan lokasi yang tidak sesuai dengan industri yang dijalankan, dan yang kedua </w:t>
      </w:r>
      <w:r w:rsidR="00A0798F">
        <w:rPr>
          <w:rFonts w:eastAsia="Times New Roman"/>
          <w:color w:val="auto"/>
          <w:kern w:val="0"/>
          <w:lang w:val="en-ID" w:eastAsia="en-ID"/>
          <w14:ligatures w14:val="none"/>
        </w:rPr>
        <w:t xml:space="preserve">adalah management </w:t>
      </w:r>
      <w:r w:rsidR="000875B1">
        <w:rPr>
          <w:rFonts w:eastAsia="Times New Roman"/>
          <w:color w:val="auto"/>
          <w:kern w:val="0"/>
          <w:lang w:val="en-ID" w:eastAsia="en-ID"/>
          <w14:ligatures w14:val="none"/>
        </w:rPr>
        <w:t>nilai investasi yang kurang stabil d</w:t>
      </w:r>
      <w:r w:rsidR="00A0798F">
        <w:rPr>
          <w:rFonts w:eastAsia="Times New Roman"/>
          <w:color w:val="auto"/>
          <w:kern w:val="0"/>
          <w:lang w:val="en-ID" w:eastAsia="en-ID"/>
          <w14:ligatures w14:val="none"/>
        </w:rPr>
        <w:t>engan kebutuhan</w:t>
      </w:r>
      <w:r w:rsidR="000875B1">
        <w:rPr>
          <w:rFonts w:eastAsia="Times New Roman"/>
          <w:color w:val="auto"/>
          <w:kern w:val="0"/>
          <w:lang w:val="en-ID" w:eastAsia="en-ID"/>
          <w14:ligatures w14:val="none"/>
        </w:rPr>
        <w:t xml:space="preserve"> sehingga mengakibatkan ketidaksesuaian saat industri berjalan.</w:t>
      </w:r>
    </w:p>
    <w:p w14:paraId="41E71047" w14:textId="6A6FFCB2" w:rsidR="00175EC3" w:rsidRDefault="00175EC3" w:rsidP="0029753F">
      <w:pPr>
        <w:pStyle w:val="NormalWeb"/>
        <w:spacing w:line="360" w:lineRule="auto"/>
        <w:ind w:left="426" w:firstLine="425"/>
        <w:jc w:val="both"/>
        <w:rPr>
          <w:rFonts w:eastAsia="Times New Roman"/>
          <w:color w:val="auto"/>
          <w:kern w:val="0"/>
          <w:lang w:val="en-ID" w:eastAsia="en-ID"/>
          <w14:ligatures w14:val="none"/>
        </w:rPr>
      </w:pPr>
      <w:r>
        <w:rPr>
          <w:rFonts w:eastAsia="Times New Roman"/>
          <w:color w:val="auto"/>
          <w:kern w:val="0"/>
          <w:lang w:val="en-ID" w:eastAsia="en-ID"/>
          <w14:ligatures w14:val="none"/>
        </w:rPr>
        <w:lastRenderedPageBreak/>
        <w:t>Selain itu, penelitian sebelumnya juga mengungkapkan bahwa adanya perbedaan pertumbu</w:t>
      </w:r>
      <w:r w:rsidR="005860D2">
        <w:rPr>
          <w:rFonts w:eastAsia="Times New Roman"/>
          <w:color w:val="auto"/>
          <w:kern w:val="0"/>
          <w:lang w:val="en-ID" w:eastAsia="en-ID"/>
          <w14:ligatures w14:val="none"/>
        </w:rPr>
        <w:t>h</w:t>
      </w:r>
      <w:r>
        <w:rPr>
          <w:rFonts w:eastAsia="Times New Roman"/>
          <w:color w:val="auto"/>
          <w:kern w:val="0"/>
          <w:lang w:val="en-ID" w:eastAsia="en-ID"/>
          <w14:ligatures w14:val="none"/>
        </w:rPr>
        <w:t xml:space="preserve">an IKM </w:t>
      </w:r>
      <w:r w:rsidR="005860D2">
        <w:rPr>
          <w:rFonts w:eastAsia="Times New Roman"/>
          <w:color w:val="auto"/>
          <w:kern w:val="0"/>
          <w:lang w:val="en-ID" w:eastAsia="en-ID"/>
          <w14:ligatures w14:val="none"/>
        </w:rPr>
        <w:t>pada wilyah wilayah tertentu di</w:t>
      </w:r>
      <w:r>
        <w:rPr>
          <w:rFonts w:eastAsia="Times New Roman"/>
          <w:color w:val="auto"/>
          <w:kern w:val="0"/>
          <w:lang w:val="en-ID" w:eastAsia="en-ID"/>
          <w14:ligatures w14:val="none"/>
        </w:rPr>
        <w:t xml:space="preserve"> kabupaten/kota </w:t>
      </w:r>
      <w:r w:rsidR="00A0798F">
        <w:rPr>
          <w:rFonts w:eastAsia="Times New Roman"/>
          <w:color w:val="auto"/>
          <w:kern w:val="0"/>
          <w:lang w:val="en-ID" w:eastAsia="en-ID"/>
          <w14:ligatures w14:val="none"/>
        </w:rPr>
        <w:t xml:space="preserve">baik di lingkup kecamatan, kelurahan serta jalan </w:t>
      </w:r>
      <w:r>
        <w:rPr>
          <w:rFonts w:eastAsia="Times New Roman"/>
          <w:color w:val="auto"/>
          <w:kern w:val="0"/>
          <w:lang w:val="en-ID" w:eastAsia="en-ID"/>
          <w14:ligatures w14:val="none"/>
        </w:rPr>
        <w:t>yang mengakibatkan terjadinya ketidakseimbangan</w:t>
      </w:r>
      <w:r w:rsidR="005860D2">
        <w:rPr>
          <w:rFonts w:eastAsia="Times New Roman"/>
          <w:color w:val="auto"/>
          <w:kern w:val="0"/>
          <w:lang w:val="en-ID" w:eastAsia="en-ID"/>
          <w14:ligatures w14:val="none"/>
        </w:rPr>
        <w:t xml:space="preserve"> </w:t>
      </w:r>
      <w:r w:rsidR="00A0798F">
        <w:rPr>
          <w:rFonts w:eastAsia="Times New Roman"/>
          <w:color w:val="auto"/>
          <w:kern w:val="0"/>
          <w:lang w:val="en-ID" w:eastAsia="en-ID"/>
          <w14:ligatures w14:val="none"/>
        </w:rPr>
        <w:t xml:space="preserve">dalam pengembangan IKM </w:t>
      </w:r>
      <w:r>
        <w:rPr>
          <w:rFonts w:eastAsia="Times New Roman"/>
          <w:color w:val="auto"/>
          <w:kern w:val="0"/>
          <w:lang w:val="en-ID" w:eastAsia="en-ID"/>
          <w14:ligatures w14:val="none"/>
        </w:rPr>
        <w:t>antar wilayah di kabupaten/kota yang berujung pada terhambatnya pertumbuhan ekonomi</w:t>
      </w:r>
      <w:r w:rsidR="00F6148C">
        <w:rPr>
          <w:rFonts w:eastAsia="Times New Roman"/>
          <w:color w:val="auto"/>
          <w:kern w:val="0"/>
          <w:lang w:val="en-ID" w:eastAsia="en-ID"/>
          <w14:ligatures w14:val="none"/>
        </w:rPr>
        <w:fldChar w:fldCharType="begin" w:fldLock="1"/>
      </w:r>
      <w:r w:rsidR="000F20A6">
        <w:rPr>
          <w:rFonts w:eastAsia="Times New Roman"/>
          <w:color w:val="auto"/>
          <w:kern w:val="0"/>
          <w:lang w:val="en-ID" w:eastAsia="en-ID"/>
          <w14:ligatures w14:val="none"/>
        </w:rPr>
        <w:instrText>ADDIN CSL_CITATION {"citationItems":[{"id":"ITEM-1","itemData":{"DOI":"10.61722/jiem.v3i4.4380","ISSN":"3025-7972","abstract":"Abstrak. Penelitian ini bertujuan untuk mengkaji karakteristik serta pola penyebaran spasial Industri Kecil Menengah (IKM) dan Industri Rumah Tangga (IRT) di kawasan kabupaten dan kota. Selain itu, penelitian ini juga mengungkap faktor-faktor utama yang mempengaruhi persebaran spasial kedua jenis industri tersebut, serta menilai dampaknya terhadap pertumbuhan ekonomi dan pembangunan wilayah. Metode yang digunakan adalah deskriptif kualitatif dengan pendekatan studi literatur yang merujuk pada berbagai penelitian sebelumnya. Temuan penelitian mengindikasikan bahwa IKM umumnya terpusat di wilayah perkotaan karena dukungan infrastruktur dan akses pasar yang lebih baik, sedangkan IRT lebih banyak tersebar di wilayah kabupaten yang memiliki jaringan sosial masyarakat yang kuat. Pemerataan distribusi spasial IKM dan IRT diyakini dapat mengurangi ketimpangan ekonomi antar wilayah, sekaligus mendukung peningkatan pendapatan masyarakat dan pembangunan wilayah yang berkelanjutan.\r Kata Kunci: Distribusi spasial; industri kecil; industri rumah tangga; pembangunan wilayah; pertumbuhan ekonomi.","author":[{"dropping-particle":"","family":"Muzzaila Esta","given":"Nalazah","non-dropping-particle":"","parse-names":false,"suffix":""},{"dropping-particle":"","family":"Jagad Samudra","given":"Dewa Sukma","non-dropping-particle":"","parse-names":false,"suffix":""},{"dropping-particle":"","family":"Yasin","given":"Muhammad","non-dropping-particle":"","parse-names":false,"suffix":""}],"container-title":"Jurnal Ilmiah Ekonomi Dan Manajemen","id":"ITEM-1","issue":"4","issued":{"date-parts":[["2025"]]},"page":"55-66","title":"Analisis Pola Spasial Industri Kecil Menengah (Ikm) Dan Industri Rumah Tangga (Irt) Di Kabupaten Dan Kota","type":"article-journal","volume":"3"},"uris":["http://www.mendeley.com/documents/?uuid=59a8f0a2-7e71-4fc8-89a8-2ee5aac4a9a6"]}],"mendeley":{"formattedCitation":"(Muzzaila Esta et al., 2025)","plainTextFormattedCitation":"(Muzzaila Esta et al., 2025)","previouslyFormattedCitation":"(Muzzaila Esta et al., 2025)"},"properties":{"noteIndex":0},"schema":"https://github.com/citation-style-language/schema/raw/master/csl-citation.json"}</w:instrText>
      </w:r>
      <w:r w:rsidR="00F6148C">
        <w:rPr>
          <w:rFonts w:eastAsia="Times New Roman"/>
          <w:color w:val="auto"/>
          <w:kern w:val="0"/>
          <w:lang w:val="en-ID" w:eastAsia="en-ID"/>
          <w14:ligatures w14:val="none"/>
        </w:rPr>
        <w:fldChar w:fldCharType="separate"/>
      </w:r>
      <w:r w:rsidR="001C0D0D" w:rsidRPr="001C0D0D">
        <w:rPr>
          <w:rFonts w:eastAsia="Times New Roman"/>
          <w:noProof/>
          <w:color w:val="auto"/>
          <w:kern w:val="0"/>
          <w:lang w:val="en-ID" w:eastAsia="en-ID"/>
          <w14:ligatures w14:val="none"/>
        </w:rPr>
        <w:t>(Muzzaila Esta et al., 2025)</w:t>
      </w:r>
      <w:r w:rsidR="00F6148C">
        <w:rPr>
          <w:rFonts w:eastAsia="Times New Roman"/>
          <w:color w:val="auto"/>
          <w:kern w:val="0"/>
          <w:lang w:val="en-ID" w:eastAsia="en-ID"/>
          <w14:ligatures w14:val="none"/>
        </w:rPr>
        <w:fldChar w:fldCharType="end"/>
      </w:r>
      <w:r>
        <w:rPr>
          <w:rFonts w:eastAsia="Times New Roman"/>
          <w:color w:val="auto"/>
          <w:kern w:val="0"/>
          <w:lang w:val="en-ID" w:eastAsia="en-ID"/>
          <w14:ligatures w14:val="none"/>
        </w:rPr>
        <w:t>. Selain itu perbedaan sp</w:t>
      </w:r>
      <w:r w:rsidR="00A40ADE">
        <w:rPr>
          <w:rFonts w:eastAsia="Times New Roman"/>
          <w:color w:val="auto"/>
          <w:kern w:val="0"/>
          <w:lang w:val="en-ID" w:eastAsia="en-ID"/>
          <w14:ligatures w14:val="none"/>
        </w:rPr>
        <w:t>as</w:t>
      </w:r>
      <w:r>
        <w:rPr>
          <w:rFonts w:eastAsia="Times New Roman"/>
          <w:color w:val="auto"/>
          <w:kern w:val="0"/>
          <w:lang w:val="en-ID" w:eastAsia="en-ID"/>
          <w14:ligatures w14:val="none"/>
        </w:rPr>
        <w:t>ial me</w:t>
      </w:r>
      <w:r w:rsidR="005860D2">
        <w:rPr>
          <w:rFonts w:eastAsia="Times New Roman"/>
          <w:color w:val="auto"/>
          <w:kern w:val="0"/>
          <w:lang w:val="en-ID" w:eastAsia="en-ID"/>
          <w14:ligatures w14:val="none"/>
        </w:rPr>
        <w:t>n</w:t>
      </w:r>
      <w:r>
        <w:rPr>
          <w:rFonts w:eastAsia="Times New Roman"/>
          <w:color w:val="auto"/>
          <w:kern w:val="0"/>
          <w:lang w:val="en-ID" w:eastAsia="en-ID"/>
          <w14:ligatures w14:val="none"/>
        </w:rPr>
        <w:t>colok antar wilayah di perkotaan sangat mempengaruhi jenis industr</w:t>
      </w:r>
      <w:r w:rsidR="005860D2">
        <w:rPr>
          <w:rFonts w:eastAsia="Times New Roman"/>
          <w:color w:val="auto"/>
          <w:kern w:val="0"/>
          <w:lang w:val="en-ID" w:eastAsia="en-ID"/>
          <w14:ligatures w14:val="none"/>
        </w:rPr>
        <w:t>i</w:t>
      </w:r>
      <w:r>
        <w:rPr>
          <w:rFonts w:eastAsia="Times New Roman"/>
          <w:color w:val="auto"/>
          <w:kern w:val="0"/>
          <w:lang w:val="en-ID" w:eastAsia="en-ID"/>
          <w14:ligatures w14:val="none"/>
        </w:rPr>
        <w:t xml:space="preserve"> yang </w:t>
      </w:r>
      <w:r w:rsidR="00F6148C">
        <w:rPr>
          <w:rFonts w:eastAsia="Times New Roman"/>
          <w:color w:val="auto"/>
          <w:kern w:val="0"/>
          <w:lang w:val="en-ID" w:eastAsia="en-ID"/>
          <w14:ligatures w14:val="none"/>
        </w:rPr>
        <w:t xml:space="preserve">akan </w:t>
      </w:r>
      <w:r>
        <w:rPr>
          <w:rFonts w:eastAsia="Times New Roman"/>
          <w:color w:val="auto"/>
          <w:kern w:val="0"/>
          <w:lang w:val="en-ID" w:eastAsia="en-ID"/>
          <w14:ligatures w14:val="none"/>
        </w:rPr>
        <w:t>dijalanka</w:t>
      </w:r>
      <w:r w:rsidR="00F6148C">
        <w:rPr>
          <w:rFonts w:eastAsia="Times New Roman"/>
          <w:color w:val="auto"/>
          <w:kern w:val="0"/>
          <w:lang w:val="en-ID" w:eastAsia="en-ID"/>
          <w14:ligatures w14:val="none"/>
        </w:rPr>
        <w:t>n</w:t>
      </w:r>
      <w:r>
        <w:rPr>
          <w:rFonts w:eastAsia="Times New Roman"/>
          <w:color w:val="auto"/>
          <w:kern w:val="0"/>
          <w:lang w:val="en-ID" w:eastAsia="en-ID"/>
          <w14:ligatures w14:val="none"/>
        </w:rPr>
        <w:t xml:space="preserve"> oleh calon pelaku usaha</w:t>
      </w:r>
      <w:r w:rsidR="005860D2">
        <w:rPr>
          <w:rFonts w:eastAsia="Times New Roman"/>
          <w:color w:val="auto"/>
          <w:kern w:val="0"/>
          <w:lang w:val="en-ID" w:eastAsia="en-ID"/>
          <w14:ligatures w14:val="none"/>
        </w:rPr>
        <w:fldChar w:fldCharType="begin" w:fldLock="1"/>
      </w:r>
      <w:r w:rsidR="000F20A6">
        <w:rPr>
          <w:rFonts w:eastAsia="Times New Roman"/>
          <w:color w:val="auto"/>
          <w:kern w:val="0"/>
          <w:lang w:val="en-ID" w:eastAsia="en-ID"/>
          <w14:ligatures w14:val="none"/>
        </w:rPr>
        <w:instrText>ADDIN CSL_CITATION {"citationItems":[{"id":"ITEM-1","itemData":{"DOI":"10.61722/jiem.v3i4.4380","ISSN":"3025-7972","abstract":"Abstrak. Penelitian ini bertujuan untuk mengkaji karakteristik serta pola penyebaran spasial Industri Kecil Menengah (IKM) dan Industri Rumah Tangga (IRT) di kawasan kabupaten dan kota. Selain itu, penelitian ini juga mengungkap faktor-faktor utama yang mempengaruhi persebaran spasial kedua jenis industri tersebut, serta menilai dampaknya terhadap pertumbuhan ekonomi dan pembangunan wilayah. Metode yang digunakan adalah deskriptif kualitatif dengan pendekatan studi literatur yang merujuk pada berbagai penelitian sebelumnya. Temuan penelitian mengindikasikan bahwa IKM umumnya terpusat di wilayah perkotaan karena dukungan infrastruktur dan akses pasar yang lebih baik, sedangkan IRT lebih banyak tersebar di wilayah kabupaten yang memiliki jaringan sosial masyarakat yang kuat. Pemerataan distribusi spasial IKM dan IRT diyakini dapat mengurangi ketimpangan ekonomi antar wilayah, sekaligus mendukung peningkatan pendapatan masyarakat dan pembangunan wilayah yang berkelanjutan.\r Kata Kunci: Distribusi spasial; industri kecil; industri rumah tangga; pembangunan wilayah; pertumbuhan ekonomi.","author":[{"dropping-particle":"","family":"Muzzaila Esta","given":"Nalazah","non-dropping-particle":"","parse-names":false,"suffix":""},{"dropping-particle":"","family":"Jagad Samudra","given":"Dewa Sukma","non-dropping-particle":"","parse-names":false,"suffix":""},{"dropping-particle":"","family":"Yasin","given":"Muhammad","non-dropping-particle":"","parse-names":false,"suffix":""}],"container-title":"Jurnal Ilmiah Ekonomi Dan Manajemen","id":"ITEM-1","issue":"4","issued":{"date-parts":[["2025"]]},"page":"55-66","title":"Analisis Pola Spasial Industri Kecil Menengah (Ikm) Dan Industri Rumah Tangga (Irt) Di Kabupaten Dan Kota","type":"article-journal","volume":"3"},"uris":["http://www.mendeley.com/documents/?uuid=59a8f0a2-7e71-4fc8-89a8-2ee5aac4a9a6"]}],"mendeley":{"formattedCitation":"(Muzzaila Esta et al., 2025)","plainTextFormattedCitation":"(Muzzaila Esta et al., 2025)","previouslyFormattedCitation":"(Muzzaila Esta et al., 2025)"},"properties":{"noteIndex":0},"schema":"https://github.com/citation-style-language/schema/raw/master/csl-citation.json"}</w:instrText>
      </w:r>
      <w:r w:rsidR="005860D2">
        <w:rPr>
          <w:rFonts w:eastAsia="Times New Roman"/>
          <w:color w:val="auto"/>
          <w:kern w:val="0"/>
          <w:lang w:val="en-ID" w:eastAsia="en-ID"/>
          <w14:ligatures w14:val="none"/>
        </w:rPr>
        <w:fldChar w:fldCharType="separate"/>
      </w:r>
      <w:r w:rsidR="001C0D0D" w:rsidRPr="001C0D0D">
        <w:rPr>
          <w:rFonts w:eastAsia="Times New Roman"/>
          <w:noProof/>
          <w:color w:val="auto"/>
          <w:kern w:val="0"/>
          <w:lang w:val="en-ID" w:eastAsia="en-ID"/>
          <w14:ligatures w14:val="none"/>
        </w:rPr>
        <w:t>(Muzzaila Esta et al., 2025)</w:t>
      </w:r>
      <w:r w:rsidR="005860D2">
        <w:rPr>
          <w:rFonts w:eastAsia="Times New Roman"/>
          <w:color w:val="auto"/>
          <w:kern w:val="0"/>
          <w:lang w:val="en-ID" w:eastAsia="en-ID"/>
          <w14:ligatures w14:val="none"/>
        </w:rPr>
        <w:fldChar w:fldCharType="end"/>
      </w:r>
      <w:r>
        <w:rPr>
          <w:rFonts w:eastAsia="Times New Roman"/>
          <w:color w:val="auto"/>
          <w:kern w:val="0"/>
          <w:lang w:val="en-ID" w:eastAsia="en-ID"/>
          <w14:ligatures w14:val="none"/>
        </w:rPr>
        <w:t xml:space="preserve"> </w:t>
      </w:r>
      <w:r w:rsidR="00F6148C">
        <w:rPr>
          <w:rFonts w:eastAsia="Times New Roman"/>
          <w:color w:val="auto"/>
          <w:kern w:val="0"/>
          <w:lang w:val="en-ID" w:eastAsia="en-ID"/>
          <w14:ligatures w14:val="none"/>
        </w:rPr>
        <w:t>jika tidak memperhatikan segala aspek kondisi lingkungan sekitar.</w:t>
      </w:r>
    </w:p>
    <w:p w14:paraId="20727759" w14:textId="0FE673F0" w:rsidR="00F6148C" w:rsidRDefault="00A859E3" w:rsidP="0029753F">
      <w:pPr>
        <w:pStyle w:val="NormalWeb"/>
        <w:spacing w:line="360" w:lineRule="auto"/>
        <w:ind w:left="426" w:firstLine="425"/>
        <w:jc w:val="both"/>
        <w:rPr>
          <w:rFonts w:eastAsia="Times New Roman"/>
          <w:color w:val="auto"/>
          <w:kern w:val="0"/>
          <w:lang w:val="en-ID" w:eastAsia="en-ID"/>
          <w14:ligatures w14:val="none"/>
        </w:rPr>
      </w:pPr>
      <w:r w:rsidRPr="00387891">
        <w:rPr>
          <w:rFonts w:eastAsia="Times New Roman"/>
          <w:color w:val="auto"/>
          <w:kern w:val="0"/>
          <w:lang w:val="en-ID" w:eastAsia="en-ID"/>
          <w14:ligatures w14:val="none"/>
        </w:rPr>
        <w:t xml:space="preserve">Permasalahan </w:t>
      </w:r>
      <w:r w:rsidR="00175EC3">
        <w:rPr>
          <w:rFonts w:eastAsia="Times New Roman"/>
          <w:color w:val="auto"/>
          <w:kern w:val="0"/>
          <w:lang w:val="en-ID" w:eastAsia="en-ID"/>
          <w14:ligatures w14:val="none"/>
        </w:rPr>
        <w:t>permasalah</w:t>
      </w:r>
      <w:r w:rsidR="005860D2">
        <w:rPr>
          <w:rFonts w:eastAsia="Times New Roman"/>
          <w:color w:val="auto"/>
          <w:kern w:val="0"/>
          <w:lang w:val="en-ID" w:eastAsia="en-ID"/>
          <w14:ligatures w14:val="none"/>
        </w:rPr>
        <w:t>a</w:t>
      </w:r>
      <w:r w:rsidR="00175EC3">
        <w:rPr>
          <w:rFonts w:eastAsia="Times New Roman"/>
          <w:color w:val="auto"/>
          <w:kern w:val="0"/>
          <w:lang w:val="en-ID" w:eastAsia="en-ID"/>
          <w14:ligatures w14:val="none"/>
        </w:rPr>
        <w:t xml:space="preserve">n </w:t>
      </w:r>
      <w:r w:rsidRPr="00387891">
        <w:rPr>
          <w:rFonts w:eastAsia="Times New Roman"/>
          <w:color w:val="auto"/>
          <w:kern w:val="0"/>
          <w:lang w:val="en-ID" w:eastAsia="en-ID"/>
          <w14:ligatures w14:val="none"/>
        </w:rPr>
        <w:t xml:space="preserve">tersebut menunjukkan perlunya pendekatan berbasis kecerdasan buatan untuk membantu mengidentifikasi jenis industri yang sesuai dengan </w:t>
      </w:r>
      <w:r w:rsidR="00A0798F">
        <w:rPr>
          <w:rFonts w:eastAsia="Times New Roman"/>
          <w:color w:val="auto"/>
          <w:kern w:val="0"/>
          <w:lang w:val="en-ID" w:eastAsia="en-ID"/>
          <w14:ligatures w14:val="none"/>
        </w:rPr>
        <w:t xml:space="preserve">cara memberikan klasifikasi berdasarkan </w:t>
      </w:r>
      <w:r w:rsidRPr="00387891">
        <w:rPr>
          <w:rFonts w:eastAsia="Times New Roman"/>
          <w:color w:val="auto"/>
          <w:kern w:val="0"/>
          <w:lang w:val="en-ID" w:eastAsia="en-ID"/>
          <w14:ligatures w14:val="none"/>
        </w:rPr>
        <w:t xml:space="preserve">karakteristik </w:t>
      </w:r>
      <w:r w:rsidR="000875B1">
        <w:rPr>
          <w:rFonts w:eastAsia="Times New Roman"/>
          <w:color w:val="auto"/>
          <w:kern w:val="0"/>
          <w:lang w:val="en-ID" w:eastAsia="en-ID"/>
          <w14:ligatures w14:val="none"/>
        </w:rPr>
        <w:t>yang dimilik</w:t>
      </w:r>
      <w:r w:rsidR="00A40ADE">
        <w:rPr>
          <w:rFonts w:eastAsia="Times New Roman"/>
          <w:color w:val="auto"/>
          <w:kern w:val="0"/>
          <w:lang w:val="en-ID" w:eastAsia="en-ID"/>
          <w14:ligatures w14:val="none"/>
        </w:rPr>
        <w:t>i</w:t>
      </w:r>
      <w:r w:rsidR="000875B1">
        <w:rPr>
          <w:rFonts w:eastAsia="Times New Roman"/>
          <w:color w:val="auto"/>
          <w:kern w:val="0"/>
          <w:lang w:val="en-ID" w:eastAsia="en-ID"/>
          <w14:ligatures w14:val="none"/>
        </w:rPr>
        <w:t xml:space="preserve"> </w:t>
      </w:r>
      <w:r w:rsidRPr="00387891">
        <w:rPr>
          <w:rFonts w:eastAsia="Times New Roman"/>
          <w:color w:val="auto"/>
          <w:kern w:val="0"/>
          <w:lang w:val="en-ID" w:eastAsia="en-ID"/>
          <w14:ligatures w14:val="none"/>
        </w:rPr>
        <w:t>calon pelaku usaha</w:t>
      </w:r>
      <w:r w:rsidR="000875B1">
        <w:rPr>
          <w:rFonts w:eastAsia="Times New Roman"/>
          <w:color w:val="auto"/>
          <w:kern w:val="0"/>
          <w:lang w:val="en-ID" w:eastAsia="en-ID"/>
          <w14:ligatures w14:val="none"/>
        </w:rPr>
        <w:t xml:space="preserve"> baik dari segi </w:t>
      </w:r>
      <w:r w:rsidR="00A0798F">
        <w:rPr>
          <w:rFonts w:eastAsia="Times New Roman"/>
          <w:color w:val="auto"/>
          <w:kern w:val="0"/>
          <w:lang w:val="en-ID" w:eastAsia="en-ID"/>
          <w14:ligatures w14:val="none"/>
        </w:rPr>
        <w:t>a</w:t>
      </w:r>
      <w:r w:rsidR="000875B1">
        <w:rPr>
          <w:rFonts w:eastAsia="Times New Roman"/>
          <w:color w:val="auto"/>
          <w:kern w:val="0"/>
          <w:lang w:val="en-ID" w:eastAsia="en-ID"/>
          <w14:ligatures w14:val="none"/>
        </w:rPr>
        <w:t xml:space="preserve">lamat, jumlah tenaga kerja, nilai investasi, </w:t>
      </w:r>
      <w:r w:rsidR="00A0798F">
        <w:rPr>
          <w:rFonts w:eastAsia="Times New Roman"/>
          <w:color w:val="auto"/>
          <w:kern w:val="0"/>
          <w:lang w:val="en-ID" w:eastAsia="en-ID"/>
          <w14:ligatures w14:val="none"/>
        </w:rPr>
        <w:t xml:space="preserve">dan </w:t>
      </w:r>
      <w:r w:rsidR="000875B1">
        <w:rPr>
          <w:rFonts w:eastAsia="Times New Roman"/>
          <w:color w:val="auto"/>
          <w:kern w:val="0"/>
          <w:lang w:val="en-ID" w:eastAsia="en-ID"/>
          <w14:ligatures w14:val="none"/>
        </w:rPr>
        <w:t>badan usaha</w:t>
      </w:r>
      <w:r w:rsidR="00A0798F">
        <w:rPr>
          <w:rFonts w:eastAsia="Times New Roman"/>
          <w:color w:val="auto"/>
          <w:kern w:val="0"/>
          <w:lang w:val="en-ID" w:eastAsia="en-ID"/>
          <w14:ligatures w14:val="none"/>
        </w:rPr>
        <w:t xml:space="preserve"> baik masih dalam</w:t>
      </w:r>
      <w:r w:rsidR="000875B1">
        <w:rPr>
          <w:rFonts w:eastAsia="Times New Roman"/>
          <w:color w:val="auto"/>
          <w:kern w:val="0"/>
          <w:lang w:val="en-ID" w:eastAsia="en-ID"/>
          <w14:ligatures w14:val="none"/>
        </w:rPr>
        <w:t xml:space="preserve"> </w:t>
      </w:r>
      <w:r w:rsidR="00A0798F">
        <w:rPr>
          <w:rFonts w:eastAsia="Times New Roman"/>
          <w:color w:val="auto"/>
          <w:kern w:val="0"/>
          <w:lang w:val="en-ID" w:eastAsia="en-ID"/>
          <w14:ligatures w14:val="none"/>
        </w:rPr>
        <w:t>pe</w:t>
      </w:r>
      <w:r w:rsidR="000875B1">
        <w:rPr>
          <w:rFonts w:eastAsia="Times New Roman"/>
          <w:color w:val="auto"/>
          <w:kern w:val="0"/>
          <w:lang w:val="en-ID" w:eastAsia="en-ID"/>
          <w14:ligatures w14:val="none"/>
        </w:rPr>
        <w:t>rencana</w:t>
      </w:r>
      <w:r w:rsidR="00A0798F">
        <w:rPr>
          <w:rFonts w:eastAsia="Times New Roman"/>
          <w:color w:val="auto"/>
          <w:kern w:val="0"/>
          <w:lang w:val="en-ID" w:eastAsia="en-ID"/>
          <w14:ligatures w14:val="none"/>
        </w:rPr>
        <w:t>an</w:t>
      </w:r>
      <w:r w:rsidR="000875B1">
        <w:rPr>
          <w:rFonts w:eastAsia="Times New Roman"/>
          <w:color w:val="auto"/>
          <w:kern w:val="0"/>
          <w:lang w:val="en-ID" w:eastAsia="en-ID"/>
          <w14:ligatures w14:val="none"/>
        </w:rPr>
        <w:t xml:space="preserve"> atau yang sedang dijalankan</w:t>
      </w:r>
      <w:r w:rsidRPr="00387891">
        <w:rPr>
          <w:rFonts w:eastAsia="Times New Roman"/>
          <w:color w:val="auto"/>
          <w:kern w:val="0"/>
          <w:lang w:val="en-ID" w:eastAsia="en-ID"/>
          <w14:ligatures w14:val="none"/>
        </w:rPr>
        <w:t xml:space="preserve">. Beberapa penelitian, seperti </w:t>
      </w:r>
      <w:r>
        <w:rPr>
          <w:rFonts w:eastAsia="Times New Roman"/>
          <w:color w:val="auto"/>
          <w:kern w:val="0"/>
          <w:lang w:val="en-ID" w:eastAsia="en-ID"/>
          <w14:ligatures w14:val="none"/>
        </w:rPr>
        <w:fldChar w:fldCharType="begin" w:fldLock="1"/>
      </w:r>
      <w:r w:rsidR="000F20A6">
        <w:rPr>
          <w:rFonts w:eastAsia="Times New Roman"/>
          <w:color w:val="auto"/>
          <w:kern w:val="0"/>
          <w:lang w:val="en-ID" w:eastAsia="en-ID"/>
          <w14:ligatures w14:val="none"/>
        </w:rPr>
        <w:instrText>ADDIN CSL_CITATION {"citationItems":[{"id":"ITEM-1","itemData":{"abstract":"This research attempts to address these challenges by constructing a classification model using the Naive Bayes algorithm. Naive Bayes is a statistical algorithm that can be employed to predict the probability of membership in a class based on the available data. This method can assist the Department of Industry and Trade of Langkat Regency in selecting targeted programs and identifying SMEs (Small and Medium Enterprises) with potential success. The research will involve the collection and analysis of data regarding SMEs in Langkat Regency, including information about the industry type, geographic location, and business formality status. This data will be utilized to train the Naive Bayes classification model to predict the potential success of programs offered by the Department of Trade and Industry. Consequently, it is anticipated that this model can aid in more effective and efficient decision-making in the management of SME programs.","author":[{"dropping-particle":"","family":"Chintya Adelina","given":"Mimi","non-dropping-particle":"","parse-names":false,"suffix":""},{"dropping-particle":"","family":"Situmorang","given":"Zakarias","non-dropping-particle":"","parse-names":false,"suffix":""}],"id":"ITEM-1","issue":"01","issued":{"date-parts":[["2024"]]},"page":"1649-1656","title":"Machine Learning for Classification of Ikm Programs At the Department of Industry and Trade of Langkat Regency","type":"article-journal","volume":"02"},"uris":["http://www.mendeley.com/documents/?uuid=1b921143-829c-424f-b29b-891b9459811d"]}],"mendeley":{"formattedCitation":"(Chintya Adelina &amp; Situmorang, 2024)","plainTextFormattedCitation":"(Chintya Adelina &amp; Situmorang, 2024)","previouslyFormattedCitation":"(Chintya Adelina &amp; Situmorang, 2024)"},"properties":{"noteIndex":0},"schema":"https://github.com/citation-style-language/schema/raw/master/csl-citation.json"}</w:instrText>
      </w:r>
      <w:r>
        <w:rPr>
          <w:rFonts w:eastAsia="Times New Roman"/>
          <w:color w:val="auto"/>
          <w:kern w:val="0"/>
          <w:lang w:val="en-ID" w:eastAsia="en-ID"/>
          <w14:ligatures w14:val="none"/>
        </w:rPr>
        <w:fldChar w:fldCharType="separate"/>
      </w:r>
      <w:r w:rsidR="001C0D0D" w:rsidRPr="001C0D0D">
        <w:rPr>
          <w:rFonts w:eastAsia="Times New Roman"/>
          <w:noProof/>
          <w:color w:val="auto"/>
          <w:kern w:val="0"/>
          <w:lang w:val="en-ID" w:eastAsia="en-ID"/>
          <w14:ligatures w14:val="none"/>
        </w:rPr>
        <w:t>(Chintya Adelina &amp; Situmorang, 2024)</w:t>
      </w:r>
      <w:r>
        <w:rPr>
          <w:rFonts w:eastAsia="Times New Roman"/>
          <w:color w:val="auto"/>
          <w:kern w:val="0"/>
          <w:lang w:val="en-ID" w:eastAsia="en-ID"/>
          <w14:ligatures w14:val="none"/>
        </w:rPr>
        <w:fldChar w:fldCharType="end"/>
      </w:r>
      <w:r w:rsidRPr="00387891">
        <w:rPr>
          <w:rFonts w:eastAsia="Times New Roman"/>
          <w:color w:val="auto"/>
          <w:kern w:val="0"/>
          <w:lang w:val="en-ID" w:eastAsia="en-ID"/>
          <w14:ligatures w14:val="none"/>
        </w:rPr>
        <w:t xml:space="preserve"> dan </w:t>
      </w:r>
      <w:r>
        <w:rPr>
          <w:rFonts w:eastAsia="Times New Roman"/>
          <w:color w:val="auto"/>
          <w:kern w:val="0"/>
          <w:lang w:val="en-ID" w:eastAsia="en-ID"/>
          <w14:ligatures w14:val="none"/>
        </w:rPr>
        <w:fldChar w:fldCharType="begin" w:fldLock="1"/>
      </w:r>
      <w:r w:rsidR="000F20A6">
        <w:rPr>
          <w:rFonts w:eastAsia="Times New Roman"/>
          <w:color w:val="auto"/>
          <w:kern w:val="0"/>
          <w:lang w:val="en-ID" w:eastAsia="en-ID"/>
          <w14:ligatures w14:val="none"/>
        </w:rPr>
        <w:instrText>ADDIN CSL_CITATION {"citationItems":[{"id":"ITEM-1","itemData":{"DOI":"10.11591/ijece.v12i6.pp6707-6715","ISSN":"20888708","abstract":"The coronavirus disease-19 (COVID-19) pandemic has spread to various countries including Indonesia. Thus, implementing large-scale social restrictions (Bahasa: Pembatasan Sosial Berskala Besar (PSBB)) has resulted in the paralysis of the economy in Indonesia. including micro, small, and medium enterprises (MSMEs) have decreased turnover and even went out of business. The Department of Cooperatives and Small and Medium Enterprises (SMEs) in Pesawaran Regency, Lampung, oversees 3,808 MSMEs, whose development should be monitored as a basis for determining policies. However, there are problems in classifying MSMEs according to their categories because they have to check the existing data one by one, so it takes a long time. Therefore, this study proposed the C4.5 algorithm to solve this problem. In addition, this research compared with the naïve Bayes algorithm to find out which algorithm had a good performance and is suitable for this case. The results showed that 91% of MSMEs were included in the micro category, 8% was in a small category, and 1% was in the medium category. Based on the results, it explained that the C4.5 algorithm was bigger than naïve Bayes with a difference in the value of 3.79%. It had an accuracy value of 99.2%. Meanwhile, naive Bayes was 95.41%.","author":[{"dropping-particle":"","family":"Lestari","given":"Sri","non-dropping-particle":"","parse-names":false,"suffix":""},{"dropping-particle":"","family":"Yulmaini","given":"","non-dropping-particle":"","parse-names":false,"suffix":""},{"dropping-particle":"","family":"Aswin","given":"","non-dropping-particle":"","parse-names":false,"suffix":""},{"dropping-particle":"","family":"Sylvia","given":"","non-dropping-particle":"","parse-names":false,"suffix":""},{"dropping-particle":"","family":"Pratama","given":"Yan Aditiya","non-dropping-particle":"","parse-names":false,"suffix":""},{"dropping-particle":"","family":"Sulyono","given":"","non-dropping-particle":"","parse-names":false,"suffix":""}],"container-title":"International Journal of Electrical and Computer Engineering","id":"ITEM-1","issue":"6","issued":{"date-parts":[["2022"]]},"page":"6707-6715","title":"Implementation of the C4.5 algorithm for micro, small, and medium enterprises classification","type":"article-journal","volume":"12"},"uris":["http://www.mendeley.com/documents/?uuid=71d55311-4e99-4ef6-be23-acdd4aed492f"]}],"mendeley":{"formattedCitation":"(Lestari et al., 2022)","plainTextFormattedCitation":"(Lestari et al., 2022)","previouslyFormattedCitation":"(Lestari et al., 2022)"},"properties":{"noteIndex":0},"schema":"https://github.com/citation-style-language/schema/raw/master/csl-citation.json"}</w:instrText>
      </w:r>
      <w:r>
        <w:rPr>
          <w:rFonts w:eastAsia="Times New Roman"/>
          <w:color w:val="auto"/>
          <w:kern w:val="0"/>
          <w:lang w:val="en-ID" w:eastAsia="en-ID"/>
          <w14:ligatures w14:val="none"/>
        </w:rPr>
        <w:fldChar w:fldCharType="separate"/>
      </w:r>
      <w:r w:rsidR="001C0D0D" w:rsidRPr="001C0D0D">
        <w:rPr>
          <w:rFonts w:eastAsia="Times New Roman"/>
          <w:noProof/>
          <w:color w:val="auto"/>
          <w:kern w:val="0"/>
          <w:lang w:val="en-ID" w:eastAsia="en-ID"/>
          <w14:ligatures w14:val="none"/>
        </w:rPr>
        <w:t>(Lestari et al., 2022)</w:t>
      </w:r>
      <w:r>
        <w:rPr>
          <w:rFonts w:eastAsia="Times New Roman"/>
          <w:color w:val="auto"/>
          <w:kern w:val="0"/>
          <w:lang w:val="en-ID" w:eastAsia="en-ID"/>
          <w14:ligatures w14:val="none"/>
        </w:rPr>
        <w:fldChar w:fldCharType="end"/>
      </w:r>
      <w:r w:rsidRPr="00387891">
        <w:rPr>
          <w:rFonts w:eastAsia="Times New Roman"/>
          <w:color w:val="auto"/>
          <w:kern w:val="0"/>
          <w:lang w:val="en-ID" w:eastAsia="en-ID"/>
          <w14:ligatures w14:val="none"/>
        </w:rPr>
        <w:t>, menunjukkan bahwa penerapan machine learning</w:t>
      </w:r>
      <w:r w:rsidRPr="004D3C3B">
        <w:rPr>
          <w:rFonts w:eastAsia="Times New Roman"/>
          <w:color w:val="auto"/>
          <w:kern w:val="0"/>
          <w:lang w:val="en-ID" w:eastAsia="en-ID"/>
          <w14:ligatures w14:val="none"/>
        </w:rPr>
        <w:t xml:space="preserve"> dan pendekatan kecerdasan buatan</w:t>
      </w:r>
      <w:r w:rsidRPr="00387891">
        <w:rPr>
          <w:rFonts w:eastAsia="Times New Roman"/>
          <w:color w:val="auto"/>
          <w:kern w:val="0"/>
          <w:lang w:val="en-ID" w:eastAsia="en-ID"/>
          <w14:ligatures w14:val="none"/>
        </w:rPr>
        <w:t xml:space="preserve"> dapat meningkatkan efektivitas klasifikasi program industri kecil menengah secara signifikan dibandingkan metode manual</w:t>
      </w:r>
      <w:r w:rsidR="000875B1">
        <w:rPr>
          <w:rFonts w:eastAsia="Times New Roman"/>
          <w:color w:val="auto"/>
          <w:kern w:val="0"/>
          <w:lang w:val="en-ID" w:eastAsia="en-ID"/>
          <w14:ligatures w14:val="none"/>
        </w:rPr>
        <w:t xml:space="preserve"> dalam menentukan arah IKM kedepannya agar lebih sesuai berdasarkan kebutuhan Masyarakat sekitar sehingga meminimalisir tingkat kegagalan dalam industri yang dijalankan oleh pelaku usaha</w:t>
      </w:r>
      <w:r w:rsidRPr="00387891">
        <w:rPr>
          <w:rFonts w:eastAsia="Times New Roman"/>
          <w:color w:val="auto"/>
          <w:kern w:val="0"/>
          <w:lang w:val="en-ID" w:eastAsia="en-ID"/>
          <w14:ligatures w14:val="none"/>
        </w:rPr>
        <w:t>.</w:t>
      </w:r>
    </w:p>
    <w:p w14:paraId="5AA6417C" w14:textId="12D321CC" w:rsidR="00A623D8" w:rsidRDefault="00175EC3" w:rsidP="0029753F">
      <w:pPr>
        <w:pStyle w:val="NormalWeb"/>
        <w:spacing w:line="360" w:lineRule="auto"/>
        <w:ind w:left="426" w:firstLine="425"/>
        <w:jc w:val="both"/>
        <w:rPr>
          <w:rFonts w:eastAsia="Times New Roman"/>
          <w:color w:val="auto"/>
          <w:kern w:val="0"/>
          <w:lang w:val="en-ID" w:eastAsia="en-ID"/>
          <w14:ligatures w14:val="none"/>
        </w:rPr>
      </w:pPr>
      <w:r w:rsidRPr="00387891">
        <w:rPr>
          <w:rFonts w:eastAsia="Times New Roman"/>
          <w:color w:val="auto"/>
          <w:kern w:val="0"/>
          <w:lang w:val="en-ID" w:eastAsia="en-ID"/>
          <w14:ligatures w14:val="none"/>
        </w:rPr>
        <w:t xml:space="preserve">Berdasarkan uraian tersebut, kecerdasan buatan </w:t>
      </w:r>
      <w:r>
        <w:rPr>
          <w:rFonts w:eastAsia="Times New Roman"/>
          <w:color w:val="auto"/>
          <w:kern w:val="0"/>
          <w:lang w:val="en-ID" w:eastAsia="en-ID"/>
          <w14:ligatures w14:val="none"/>
        </w:rPr>
        <w:t xml:space="preserve">khususnya deep learning diperlukan </w:t>
      </w:r>
      <w:r w:rsidRPr="00387891">
        <w:rPr>
          <w:rFonts w:eastAsia="Times New Roman"/>
          <w:color w:val="auto"/>
          <w:kern w:val="0"/>
          <w:lang w:val="en-ID" w:eastAsia="en-ID"/>
          <w14:ligatures w14:val="none"/>
        </w:rPr>
        <w:t xml:space="preserve">untuk membantu </w:t>
      </w:r>
      <w:r>
        <w:rPr>
          <w:rFonts w:eastAsia="Times New Roman"/>
          <w:color w:val="auto"/>
          <w:kern w:val="0"/>
          <w:lang w:val="en-ID" w:eastAsia="en-ID"/>
          <w14:ligatures w14:val="none"/>
        </w:rPr>
        <w:t xml:space="preserve">calon pelaku usaha untuk </w:t>
      </w:r>
      <w:r w:rsidRPr="00387891">
        <w:rPr>
          <w:rFonts w:eastAsia="Times New Roman"/>
          <w:color w:val="auto"/>
          <w:kern w:val="0"/>
          <w:lang w:val="en-ID" w:eastAsia="en-ID"/>
          <w14:ligatures w14:val="none"/>
        </w:rPr>
        <w:t xml:space="preserve">mengidentifikasi jenis industri yang sesuai. Dalam hal ini, </w:t>
      </w:r>
      <w:r w:rsidRPr="00387891">
        <w:rPr>
          <w:rFonts w:eastAsia="Times New Roman"/>
          <w:b/>
          <w:bCs/>
          <w:i/>
          <w:iCs/>
          <w:color w:val="auto"/>
          <w:kern w:val="0"/>
          <w:lang w:val="en-ID" w:eastAsia="en-ID"/>
          <w14:ligatures w14:val="none"/>
        </w:rPr>
        <w:t>Deep Neural Network (DNN)</w:t>
      </w:r>
      <w:r w:rsidRPr="00387891">
        <w:rPr>
          <w:rFonts w:eastAsia="Times New Roman"/>
          <w:color w:val="auto"/>
          <w:kern w:val="0"/>
          <w:lang w:val="en-ID" w:eastAsia="en-ID"/>
          <w14:ligatures w14:val="none"/>
        </w:rPr>
        <w:t xml:space="preserve"> dinilai mampu mengenali pola kompleks dari variabel seperti lokasi, tenaga kerja, badan usaha, dan nilai investasi </w:t>
      </w:r>
      <w:r>
        <w:rPr>
          <w:rFonts w:eastAsia="Times New Roman"/>
          <w:color w:val="auto"/>
          <w:kern w:val="0"/>
          <w:lang w:val="en-ID" w:eastAsia="en-ID"/>
          <w14:ligatures w14:val="none"/>
        </w:rPr>
        <w:fldChar w:fldCharType="begin" w:fldLock="1"/>
      </w:r>
      <w:r w:rsidR="000F20A6">
        <w:rPr>
          <w:rFonts w:eastAsia="Times New Roman"/>
          <w:color w:val="auto"/>
          <w:kern w:val="0"/>
          <w:lang w:val="en-ID" w:eastAsia="en-ID"/>
          <w14:ligatures w14:val="none"/>
        </w:rPr>
        <w:instrText>ADDIN CSL_CITATION {"citationItems":[{"id":"ITEM-1","itemData":{"DOI":"10.1016/B978-0-323-96104-2.00002-6","ISBN":"9780323961042","abstract":"The success of deep learning depends on finding an architecture to fit the task. As deep learning has scaled up to more challenging tasks, the architectures have become difficult to design by hand. This chapter proposes an automated method, CoDeepNEAT, for optimizing deep learning architectures through evolution. By extending existing neuroevolution methods to topology, components, and hyperparameters, this method achieves results comparable to the best human designs in standard benchmarks in object recognition and language modeling. It also supports building a real-world application of automated image captioning on a magazine website. Given the anticipated increases in available computing power, the evolution of deep networks is a promising approach to constructing deep learning applications in the future.","author":[{"dropping-particle":"","family":"Miikkulainen","given":"Risto","non-dropping-particle":"","parse-names":false,"suffix":""},{"dropping-particle":"","family":"Liang","given":"Jason","non-dropping-particle":"","parse-names":false,"suffix":""},{"dropping-particle":"","family":"Meyerson","given":"Elliot","non-dropping-particle":"","parse-names":false,"suffix":""},{"dropping-particle":"","family":"Rawal","given":"Aditya","non-dropping-particle":"","parse-names":false,"suffix":""},{"dropping-particle":"","family":"Fink","given":"Dan","non-dropping-particle":"","parse-names":false,"suffix":""},{"dropping-particle":"","family":"Francon","given":"Olivier","non-dropping-particle":"","parse-names":false,"suffix":""},{"dropping-particle":"","family":"Raju","given":"Bala","non-dropping-particle":"","parse-names":false,"suffix":""},{"dropping-particle":"","family":"Shahrzad","given":"Hormoz","non-dropping-particle":"","parse-names":false,"suffix":""},{"dropping-particle":"","family":"Navruzyan","given":"Arshak","non-dropping-particle":"","parse-names":false,"suffix":""},{"dropping-particle":"","family":"Duffy","given":"Nigel","non-dropping-particle":"","parse-names":false,"suffix":""},{"dropping-particle":"","family":"Hodjat","given":"Babak","non-dropping-particle":"","parse-names":false,"suffix":""}],"container-title":"Artificial Intelligence in the Age of Neural Networks and Brain Computing, Second Edition","id":"ITEM-1","issued":{"date-parts":[["2023"]]},"page":"269-287","title":"Evolving deep neural networks","type":"article-journal"},"uris":["http://www.mendeley.com/documents/?uuid=7ff9ed75-7e2d-4a1c-a01f-00720f8799a1"]}],"mendeley":{"formattedCitation":"(Miikkulainen et al., 2023)","plainTextFormattedCitation":"(Miikkulainen et al., 2023)","previouslyFormattedCitation":"(Miikkulainen et al., 2023)"},"properties":{"noteIndex":0},"schema":"https://github.com/citation-style-language/schema/raw/master/csl-citation.json"}</w:instrText>
      </w:r>
      <w:r>
        <w:rPr>
          <w:rFonts w:eastAsia="Times New Roman"/>
          <w:color w:val="auto"/>
          <w:kern w:val="0"/>
          <w:lang w:val="en-ID" w:eastAsia="en-ID"/>
          <w14:ligatures w14:val="none"/>
        </w:rPr>
        <w:fldChar w:fldCharType="separate"/>
      </w:r>
      <w:r w:rsidR="001C0D0D" w:rsidRPr="001C0D0D">
        <w:rPr>
          <w:rFonts w:eastAsia="Times New Roman"/>
          <w:noProof/>
          <w:color w:val="auto"/>
          <w:kern w:val="0"/>
          <w:lang w:val="en-ID" w:eastAsia="en-ID"/>
          <w14:ligatures w14:val="none"/>
        </w:rPr>
        <w:t>(Miikkulainen et al., 2023)</w:t>
      </w:r>
      <w:r>
        <w:rPr>
          <w:rFonts w:eastAsia="Times New Roman"/>
          <w:color w:val="auto"/>
          <w:kern w:val="0"/>
          <w:lang w:val="en-ID" w:eastAsia="en-ID"/>
          <w14:ligatures w14:val="none"/>
        </w:rPr>
        <w:fldChar w:fldCharType="end"/>
      </w:r>
      <w:r>
        <w:rPr>
          <w:rFonts w:eastAsia="Times New Roman"/>
          <w:color w:val="auto"/>
          <w:kern w:val="0"/>
          <w:lang w:val="en-ID" w:eastAsia="en-ID"/>
          <w14:ligatures w14:val="none"/>
        </w:rPr>
        <w:t xml:space="preserve"> </w:t>
      </w:r>
      <w:r w:rsidRPr="00387891">
        <w:rPr>
          <w:rFonts w:eastAsia="Times New Roman"/>
          <w:color w:val="auto"/>
          <w:kern w:val="0"/>
          <w:lang w:val="en-ID" w:eastAsia="en-ID"/>
          <w14:ligatures w14:val="none"/>
        </w:rPr>
        <w:t xml:space="preserve">sehingga dapat menghasilkan klasifikasi jenis industri yang lebih akurat. </w:t>
      </w:r>
      <w:r w:rsidR="00006FC0">
        <w:rPr>
          <w:rFonts w:eastAsia="Times New Roman"/>
          <w:color w:val="auto"/>
          <w:kern w:val="0"/>
          <w:lang w:val="en-ID" w:eastAsia="en-ID"/>
          <w14:ligatures w14:val="none"/>
        </w:rPr>
        <w:t xml:space="preserve">Dalam bidang sains dan </w:t>
      </w:r>
      <w:r w:rsidR="00A0798F">
        <w:rPr>
          <w:rFonts w:eastAsia="Times New Roman"/>
          <w:color w:val="auto"/>
          <w:kern w:val="0"/>
          <w:lang w:val="en-ID" w:eastAsia="en-ID"/>
          <w14:ligatures w14:val="none"/>
        </w:rPr>
        <w:t>t</w:t>
      </w:r>
      <w:r w:rsidR="00006FC0">
        <w:rPr>
          <w:rFonts w:eastAsia="Times New Roman"/>
          <w:color w:val="auto"/>
          <w:kern w:val="0"/>
          <w:lang w:val="en-ID" w:eastAsia="en-ID"/>
          <w14:ligatures w14:val="none"/>
        </w:rPr>
        <w:t xml:space="preserve">eknik, DNN juga terbukti dapat mengenali pola system baik yang linear ataupun non-linear sehingga sangat membantu dalam menangani data yang </w:t>
      </w:r>
      <w:r w:rsidR="00006FC0">
        <w:rPr>
          <w:rFonts w:eastAsia="Times New Roman"/>
          <w:color w:val="auto"/>
          <w:kern w:val="0"/>
          <w:lang w:val="en-ID" w:eastAsia="en-ID"/>
          <w14:ligatures w14:val="none"/>
        </w:rPr>
        <w:lastRenderedPageBreak/>
        <w:t>memiliki variasi lebih</w:t>
      </w:r>
      <w:r w:rsidR="00006FC0">
        <w:rPr>
          <w:rFonts w:eastAsia="Times New Roman"/>
          <w:color w:val="auto"/>
          <w:kern w:val="0"/>
          <w:lang w:val="en-ID" w:eastAsia="en-ID"/>
          <w14:ligatures w14:val="none"/>
        </w:rPr>
        <w:fldChar w:fldCharType="begin" w:fldLock="1"/>
      </w:r>
      <w:r w:rsidR="000F20A6">
        <w:rPr>
          <w:rFonts w:eastAsia="Times New Roman"/>
          <w:color w:val="auto"/>
          <w:kern w:val="0"/>
          <w:lang w:val="en-ID" w:eastAsia="en-ID"/>
          <w14:ligatures w14:val="none"/>
        </w:rPr>
        <w:instrText>ADDIN CSL_CITATION {"citationItems":[{"id":"ITEM-1","itemData":{"DOI":"10.1016/j.ifacol.2021.08.356","ISSN":"24058963","abstract":"We present a novel Deep Neural Network (DNN) architecture for non-linear system identification. We foster generalization by constraining DNN representational power. To do so, inspired by fading memory systems, we introduce inductive bias (on the architecture) and regularization (on the loss function). This architecture allows for automatic complexity selection based solely on available data, in this way the number of hyper-parameters that must be chosen by the user is reduced. Exploiting the highly parallelizable DNN framework (based on Stochastic optimization methods) we successfully apply our method to large scale datasets.","author":[{"dropping-particle":"","family":"Zancato","given":"Luca","non-dropping-particle":"","parse-names":false,"suffix":""},{"dropping-particle":"","family":"Chiuso","given":"Alessandro","non-dropping-particle":"","parse-names":false,"suffix":""}],"container-title":"IFAC-PapersOnLine","id":"ITEM-1","issue":"7","issued":{"date-parts":[["2021"]]},"page":"186-191","publisher":"Elsevier Ltd","title":"A novel deep neural network architecture for non-linear system identification","type":"article-journal","volume":"54"},"uris":["http://www.mendeley.com/documents/?uuid=91eda960-b5a3-4a2c-b3b9-4b089a0013a7"]}],"mendeley":{"formattedCitation":"(Zancato &amp; Chiuso, 2021)","plainTextFormattedCitation":"(Zancato &amp; Chiuso, 2021)","previouslyFormattedCitation":"(Zancato &amp; Chiuso, 2021)"},"properties":{"noteIndex":0},"schema":"https://github.com/citation-style-language/schema/raw/master/csl-citation.json"}</w:instrText>
      </w:r>
      <w:r w:rsidR="00006FC0">
        <w:rPr>
          <w:rFonts w:eastAsia="Times New Roman"/>
          <w:color w:val="auto"/>
          <w:kern w:val="0"/>
          <w:lang w:val="en-ID" w:eastAsia="en-ID"/>
          <w14:ligatures w14:val="none"/>
        </w:rPr>
        <w:fldChar w:fldCharType="separate"/>
      </w:r>
      <w:r w:rsidR="001C0D0D" w:rsidRPr="001C0D0D">
        <w:rPr>
          <w:rFonts w:eastAsia="Times New Roman"/>
          <w:noProof/>
          <w:color w:val="auto"/>
          <w:kern w:val="0"/>
          <w:lang w:val="en-ID" w:eastAsia="en-ID"/>
          <w14:ligatures w14:val="none"/>
        </w:rPr>
        <w:t>(Zancato &amp; Chiuso, 2021)</w:t>
      </w:r>
      <w:r w:rsidR="00006FC0">
        <w:rPr>
          <w:rFonts w:eastAsia="Times New Roman"/>
          <w:color w:val="auto"/>
          <w:kern w:val="0"/>
          <w:lang w:val="en-ID" w:eastAsia="en-ID"/>
          <w14:ligatures w14:val="none"/>
        </w:rPr>
        <w:fldChar w:fldCharType="end"/>
      </w:r>
      <w:r w:rsidR="00006FC0">
        <w:rPr>
          <w:rFonts w:eastAsia="Times New Roman"/>
          <w:color w:val="auto"/>
          <w:kern w:val="0"/>
          <w:lang w:val="en-ID" w:eastAsia="en-ID"/>
          <w14:ligatures w14:val="none"/>
        </w:rPr>
        <w:t xml:space="preserve">. </w:t>
      </w:r>
      <w:r w:rsidRPr="00387891">
        <w:rPr>
          <w:rFonts w:eastAsia="Times New Roman"/>
          <w:color w:val="auto"/>
          <w:kern w:val="0"/>
          <w:lang w:val="en-ID" w:eastAsia="en-ID"/>
          <w14:ligatures w14:val="none"/>
        </w:rPr>
        <w:t>Melalui penelitian ini diharapkan terbentuk model klasifikasi yang dapat memberikan rekomendasi jenis industri IKM yang tepat bagi individu maupun kelompok di Kota Makassar, sehingga hasil penelitian ini dapat mendukung pengembangan IKM yang lebih terarah, efisien, dan berdaya saing.</w:t>
      </w:r>
      <w:r w:rsidR="00F6148C">
        <w:rPr>
          <w:rFonts w:eastAsia="Times New Roman"/>
          <w:color w:val="auto"/>
          <w:kern w:val="0"/>
          <w:lang w:val="en-ID" w:eastAsia="en-ID"/>
          <w14:ligatures w14:val="none"/>
        </w:rPr>
        <w:t xml:space="preserve"> </w:t>
      </w:r>
    </w:p>
    <w:p w14:paraId="0A4661CD" w14:textId="77777777" w:rsidR="00A623D8" w:rsidRDefault="00A623D8" w:rsidP="00447EFD">
      <w:pPr>
        <w:pStyle w:val="NormalWeb"/>
        <w:spacing w:line="360" w:lineRule="auto"/>
        <w:jc w:val="both"/>
        <w:rPr>
          <w:rFonts w:eastAsia="Times New Roman"/>
          <w:color w:val="auto"/>
          <w:kern w:val="0"/>
          <w:lang w:val="en-ID" w:eastAsia="en-ID"/>
          <w14:ligatures w14:val="none"/>
        </w:rPr>
      </w:pPr>
    </w:p>
    <w:p w14:paraId="4E4D36AA" w14:textId="323A3060" w:rsidR="00A623D8" w:rsidRPr="00447EFD" w:rsidRDefault="00A623D8" w:rsidP="00447EFD">
      <w:pPr>
        <w:pStyle w:val="Judul2"/>
        <w:numPr>
          <w:ilvl w:val="0"/>
          <w:numId w:val="23"/>
        </w:numPr>
        <w:ind w:left="360"/>
        <w:rPr>
          <w:rFonts w:ascii="Times New Roman" w:hAnsi="Times New Roman" w:cs="Times New Roman"/>
          <w:b/>
          <w:bCs/>
          <w:color w:val="000000" w:themeColor="text1"/>
          <w:sz w:val="24"/>
          <w:szCs w:val="32"/>
          <w:lang w:eastAsia="en-ID"/>
        </w:rPr>
      </w:pPr>
      <w:bookmarkStart w:id="9" w:name="_Toc211945824"/>
      <w:r w:rsidRPr="00447EFD">
        <w:rPr>
          <w:rFonts w:ascii="Times New Roman" w:hAnsi="Times New Roman" w:cs="Times New Roman"/>
          <w:b/>
          <w:bCs/>
          <w:color w:val="000000" w:themeColor="text1"/>
          <w:sz w:val="24"/>
          <w:szCs w:val="32"/>
          <w:lang w:eastAsia="en-ID"/>
        </w:rPr>
        <w:t>Rumusan Masalah</w:t>
      </w:r>
      <w:bookmarkEnd w:id="9"/>
    </w:p>
    <w:p w14:paraId="1CB9B2CA" w14:textId="1490117C" w:rsidR="00B965FD" w:rsidRDefault="00B965FD" w:rsidP="0029753F">
      <w:pPr>
        <w:pStyle w:val="NormalWeb"/>
        <w:spacing w:line="360" w:lineRule="auto"/>
        <w:ind w:left="426" w:firstLine="425"/>
        <w:jc w:val="both"/>
        <w:rPr>
          <w:rFonts w:eastAsia="Times New Roman"/>
          <w:color w:val="auto"/>
          <w:kern w:val="0"/>
          <w:lang w:val="en-ID" w:eastAsia="en-ID"/>
          <w14:ligatures w14:val="none"/>
        </w:rPr>
      </w:pPr>
      <w:r>
        <w:rPr>
          <w:rFonts w:eastAsia="Times New Roman"/>
          <w:color w:val="auto"/>
          <w:kern w:val="0"/>
          <w:lang w:val="en-ID" w:eastAsia="en-ID"/>
          <w14:ligatures w14:val="none"/>
        </w:rPr>
        <w:t xml:space="preserve">Berdasarkan </w:t>
      </w:r>
      <w:r w:rsidR="00A0798F">
        <w:rPr>
          <w:rFonts w:eastAsia="Times New Roman"/>
          <w:color w:val="auto"/>
          <w:kern w:val="0"/>
          <w:lang w:val="en-ID" w:eastAsia="en-ID"/>
          <w14:ligatures w14:val="none"/>
        </w:rPr>
        <w:t>permasalahan</w:t>
      </w:r>
      <w:r>
        <w:rPr>
          <w:rFonts w:eastAsia="Times New Roman"/>
          <w:color w:val="auto"/>
          <w:kern w:val="0"/>
          <w:lang w:val="en-ID" w:eastAsia="en-ID"/>
          <w14:ligatures w14:val="none"/>
        </w:rPr>
        <w:t xml:space="preserve"> yang telah dipaparkan diatas, </w:t>
      </w:r>
      <w:r w:rsidR="00A623D8">
        <w:rPr>
          <w:rFonts w:eastAsia="Times New Roman"/>
          <w:color w:val="auto"/>
          <w:kern w:val="0"/>
          <w:lang w:val="en-ID" w:eastAsia="en-ID"/>
          <w14:ligatures w14:val="none"/>
        </w:rPr>
        <w:t>permasalahan pokok yang dihadapi adalah:</w:t>
      </w:r>
    </w:p>
    <w:p w14:paraId="2DC283CF" w14:textId="5C72F7D9" w:rsidR="00175EC3" w:rsidRDefault="00B965FD" w:rsidP="0029753F">
      <w:pPr>
        <w:pStyle w:val="NormalWeb"/>
        <w:numPr>
          <w:ilvl w:val="0"/>
          <w:numId w:val="4"/>
        </w:numPr>
        <w:spacing w:line="360" w:lineRule="auto"/>
        <w:jc w:val="both"/>
        <w:rPr>
          <w:rFonts w:eastAsia="Times New Roman"/>
          <w:color w:val="auto"/>
          <w:kern w:val="0"/>
          <w:lang w:val="en-ID" w:eastAsia="en-ID"/>
          <w14:ligatures w14:val="none"/>
        </w:rPr>
      </w:pPr>
      <w:r>
        <w:rPr>
          <w:rFonts w:eastAsia="Times New Roman"/>
          <w:color w:val="auto"/>
          <w:kern w:val="0"/>
          <w:lang w:val="en-ID" w:eastAsia="en-ID"/>
          <w14:ligatures w14:val="none"/>
        </w:rPr>
        <w:t>Bagaimana penerapan metode Deep Neural Network (DNN) dalam melakukan klasifikasi dan memeberikan hasil prediksi terhadap jenis industry kota Makassar?</w:t>
      </w:r>
    </w:p>
    <w:p w14:paraId="79370A7E" w14:textId="239DB4B7" w:rsidR="00B965FD" w:rsidRDefault="00B965FD" w:rsidP="0029753F">
      <w:pPr>
        <w:pStyle w:val="NormalWeb"/>
        <w:numPr>
          <w:ilvl w:val="0"/>
          <w:numId w:val="4"/>
        </w:numPr>
        <w:spacing w:line="360" w:lineRule="auto"/>
        <w:jc w:val="both"/>
        <w:rPr>
          <w:rFonts w:eastAsia="Times New Roman"/>
          <w:color w:val="auto"/>
          <w:kern w:val="0"/>
          <w:lang w:val="en-ID" w:eastAsia="en-ID"/>
          <w14:ligatures w14:val="none"/>
        </w:rPr>
      </w:pPr>
      <w:r>
        <w:rPr>
          <w:rFonts w:eastAsia="Times New Roman"/>
          <w:color w:val="auto"/>
          <w:kern w:val="0"/>
          <w:lang w:val="en-ID" w:eastAsia="en-ID"/>
          <w14:ligatures w14:val="none"/>
        </w:rPr>
        <w:t>Bagaimana hasil penerapan Deep Neural Network mampu menghasilkan prediksi yang akurat untuk mendukung pengambilan Keputusan dalam pengembangan IKM Kota Makassar?</w:t>
      </w:r>
    </w:p>
    <w:p w14:paraId="57117C8A" w14:textId="77777777" w:rsidR="003A7050" w:rsidRDefault="003A7050" w:rsidP="0029753F">
      <w:pPr>
        <w:pStyle w:val="NormalWeb"/>
        <w:spacing w:line="360" w:lineRule="auto"/>
        <w:jc w:val="both"/>
        <w:rPr>
          <w:rFonts w:eastAsia="Times New Roman"/>
          <w:color w:val="auto"/>
          <w:kern w:val="0"/>
          <w:lang w:val="en-ID" w:eastAsia="en-ID"/>
          <w14:ligatures w14:val="none"/>
        </w:rPr>
      </w:pPr>
    </w:p>
    <w:p w14:paraId="39D30794" w14:textId="7281537B" w:rsidR="003A7050" w:rsidRPr="00447EFD" w:rsidRDefault="003A7050" w:rsidP="00447EFD">
      <w:pPr>
        <w:pStyle w:val="Judul2"/>
        <w:numPr>
          <w:ilvl w:val="0"/>
          <w:numId w:val="23"/>
        </w:numPr>
        <w:ind w:left="360"/>
        <w:rPr>
          <w:rFonts w:ascii="Times New Roman" w:hAnsi="Times New Roman" w:cs="Times New Roman"/>
          <w:b/>
          <w:bCs/>
          <w:color w:val="000000" w:themeColor="text1"/>
          <w:sz w:val="24"/>
          <w:szCs w:val="32"/>
          <w:lang w:eastAsia="en-ID"/>
        </w:rPr>
      </w:pPr>
      <w:bookmarkStart w:id="10" w:name="_Toc211945825"/>
      <w:r w:rsidRPr="00447EFD">
        <w:rPr>
          <w:rFonts w:ascii="Times New Roman" w:hAnsi="Times New Roman" w:cs="Times New Roman"/>
          <w:b/>
          <w:bCs/>
          <w:color w:val="000000" w:themeColor="text1"/>
          <w:sz w:val="24"/>
          <w:szCs w:val="32"/>
          <w:lang w:eastAsia="en-ID"/>
        </w:rPr>
        <w:t>Tujuan Penelitian</w:t>
      </w:r>
      <w:bookmarkEnd w:id="10"/>
    </w:p>
    <w:p w14:paraId="65121188" w14:textId="09152C0F" w:rsidR="003A7050" w:rsidRDefault="00A623D8" w:rsidP="0029753F">
      <w:pPr>
        <w:pStyle w:val="DaftarParagraf"/>
        <w:spacing w:line="360" w:lineRule="auto"/>
        <w:ind w:left="426" w:firstLine="425"/>
      </w:pPr>
      <w:r>
        <w:t>Berdasarkan uraian rumusan maslah yang telah dipaparkan, t</w:t>
      </w:r>
      <w:r w:rsidR="003A7050" w:rsidRPr="00CC1902">
        <w:t>ujuan penelitian ini dirumuskan untuk menjawab pertanyaan penelitian, yaitu:</w:t>
      </w:r>
    </w:p>
    <w:p w14:paraId="43AAD1EE" w14:textId="7A7D764B" w:rsidR="003A7050" w:rsidRDefault="003A7050" w:rsidP="0029753F">
      <w:pPr>
        <w:pStyle w:val="DaftarParagraf"/>
        <w:numPr>
          <w:ilvl w:val="0"/>
          <w:numId w:val="5"/>
        </w:numPr>
        <w:spacing w:line="360" w:lineRule="auto"/>
      </w:pPr>
      <w:r>
        <w:t>Menerapkan metode Deep Neural Network dalam melakukan klasifikasi terhadap jenis industri kecil menengah atau IKM di Kota Makassar</w:t>
      </w:r>
    </w:p>
    <w:p w14:paraId="6B5B7F9F" w14:textId="7F98C630" w:rsidR="00C71EEA" w:rsidRDefault="003A7050" w:rsidP="0029753F">
      <w:pPr>
        <w:pStyle w:val="DaftarParagraf"/>
        <w:numPr>
          <w:ilvl w:val="0"/>
          <w:numId w:val="5"/>
        </w:numPr>
        <w:spacing w:line="360" w:lineRule="auto"/>
      </w:pPr>
      <w:r>
        <w:t>Menganalisis Tingkat akurasi dan kinerja Model DNN dalam menghasilkan prediksi yang dapat digunakan sebagai dasar pengambilan Keputusan dalam pengembangan IKM</w:t>
      </w:r>
    </w:p>
    <w:p w14:paraId="230DF1E6" w14:textId="77777777" w:rsidR="0006325E" w:rsidRDefault="0006325E" w:rsidP="0029753F">
      <w:pPr>
        <w:spacing w:line="360" w:lineRule="auto"/>
      </w:pPr>
    </w:p>
    <w:p w14:paraId="1A7F9589" w14:textId="77777777" w:rsidR="00D07CE6" w:rsidRDefault="00D07CE6" w:rsidP="0029753F">
      <w:pPr>
        <w:spacing w:line="360" w:lineRule="auto"/>
      </w:pPr>
    </w:p>
    <w:p w14:paraId="0D706D58" w14:textId="77777777" w:rsidR="00447EFD" w:rsidRDefault="00447EFD" w:rsidP="0029753F">
      <w:pPr>
        <w:spacing w:line="360" w:lineRule="auto"/>
      </w:pPr>
    </w:p>
    <w:p w14:paraId="673DD2AF" w14:textId="0CD88843" w:rsidR="003A7050" w:rsidRPr="00447EFD" w:rsidRDefault="003A7050" w:rsidP="00447EFD">
      <w:pPr>
        <w:pStyle w:val="Judul2"/>
        <w:numPr>
          <w:ilvl w:val="0"/>
          <w:numId w:val="23"/>
        </w:numPr>
        <w:ind w:left="360"/>
        <w:rPr>
          <w:rFonts w:ascii="Times New Roman" w:hAnsi="Times New Roman" w:cs="Times New Roman"/>
          <w:b/>
          <w:bCs/>
          <w:color w:val="000000" w:themeColor="text1"/>
          <w:sz w:val="24"/>
          <w:szCs w:val="32"/>
        </w:rPr>
      </w:pPr>
      <w:bookmarkStart w:id="11" w:name="_Toc211945826"/>
      <w:r w:rsidRPr="00447EFD">
        <w:rPr>
          <w:rFonts w:ascii="Times New Roman" w:hAnsi="Times New Roman" w:cs="Times New Roman"/>
          <w:b/>
          <w:bCs/>
          <w:color w:val="000000" w:themeColor="text1"/>
          <w:sz w:val="24"/>
          <w:szCs w:val="32"/>
        </w:rPr>
        <w:lastRenderedPageBreak/>
        <w:t>Manfaat Penelitian</w:t>
      </w:r>
      <w:bookmarkEnd w:id="11"/>
    </w:p>
    <w:p w14:paraId="400E5C2E" w14:textId="737847EF" w:rsidR="003A7050" w:rsidRDefault="003A7050" w:rsidP="0029753F">
      <w:pPr>
        <w:pStyle w:val="DaftarParagraf"/>
        <w:numPr>
          <w:ilvl w:val="0"/>
          <w:numId w:val="6"/>
        </w:numPr>
        <w:spacing w:line="360" w:lineRule="auto"/>
        <w:ind w:left="720"/>
      </w:pPr>
      <w:r>
        <w:t xml:space="preserve">Manfaat </w:t>
      </w:r>
      <w:r w:rsidR="00A623D8">
        <w:t>penelitian terhadap penulis</w:t>
      </w:r>
    </w:p>
    <w:p w14:paraId="1A963BF9" w14:textId="581F3378" w:rsidR="003A7050" w:rsidRDefault="00A623D8" w:rsidP="0029753F">
      <w:pPr>
        <w:pStyle w:val="DaftarParagraf"/>
        <w:spacing w:line="360" w:lineRule="auto"/>
        <w:ind w:firstLine="720"/>
      </w:pPr>
      <w:r>
        <w:t>Penelitian ini akan memberikan pemahaman yang kepada penulis dalam memperluas wawasan dalam bidang informatika khususnya kecerdasan buatan dalam hal ini Deep Neural Network (DNN) dan penerapannya dalam sektor industri Kota Makassar</w:t>
      </w:r>
      <w:r w:rsidR="003A7050">
        <w:t>.</w:t>
      </w:r>
      <w:r w:rsidR="006E44DF">
        <w:t xml:space="preserve"> Melalui peneletian ini pula peneliti akan memperoleh pemahaman lebih dalam pengolahan data, perancangan arsitektur jaringan saraf tiruan serta evaluasi model klasifikasi yang berbasis terhadap data industri. Selain itu, peneliti akan mendapat pengalaman langsung dalam menerapkan model deep learning dengan permasalahan nyata yang terjadi pada sektor ekonomi daerah sehingga dapat meeningkatkan kemampuan analisis, pemrograman dan penelitian ilmiah bagi penulis.</w:t>
      </w:r>
    </w:p>
    <w:p w14:paraId="69B05A7A" w14:textId="77777777" w:rsidR="000538C8" w:rsidRDefault="000538C8" w:rsidP="0029753F">
      <w:pPr>
        <w:pStyle w:val="DaftarParagraf"/>
        <w:spacing w:line="360" w:lineRule="auto"/>
        <w:ind w:firstLine="720"/>
      </w:pPr>
    </w:p>
    <w:p w14:paraId="3B41D4CE" w14:textId="66FD0635" w:rsidR="003A7050" w:rsidRPr="003A7050" w:rsidRDefault="003A7050" w:rsidP="0029753F">
      <w:pPr>
        <w:pStyle w:val="NormalWeb"/>
        <w:numPr>
          <w:ilvl w:val="0"/>
          <w:numId w:val="6"/>
        </w:numPr>
        <w:spacing w:line="360" w:lineRule="auto"/>
        <w:ind w:left="709" w:hanging="425"/>
        <w:jc w:val="both"/>
        <w:rPr>
          <w:rFonts w:eastAsia="Times New Roman"/>
          <w:color w:val="auto"/>
          <w:kern w:val="0"/>
          <w:lang w:val="en-ID" w:eastAsia="en-ID"/>
          <w14:ligatures w14:val="none"/>
        </w:rPr>
      </w:pPr>
      <w:r>
        <w:rPr>
          <w:rFonts w:eastAsia="Times New Roman"/>
          <w:color w:val="auto"/>
          <w:kern w:val="0"/>
          <w:lang w:val="en-ID" w:eastAsia="en-ID"/>
          <w14:ligatures w14:val="none"/>
        </w:rPr>
        <w:t xml:space="preserve">Manfaat </w:t>
      </w:r>
      <w:r w:rsidR="006E44DF">
        <w:rPr>
          <w:rFonts w:eastAsia="Times New Roman"/>
          <w:color w:val="auto"/>
          <w:kern w:val="0"/>
          <w:lang w:val="en-ID" w:eastAsia="en-ID"/>
          <w14:ligatures w14:val="none"/>
        </w:rPr>
        <w:t>dan Kontribusi Penelitian Masyarakat</w:t>
      </w:r>
    </w:p>
    <w:p w14:paraId="620DBE17" w14:textId="2E377EDA" w:rsidR="006E44DF" w:rsidRDefault="000538C8" w:rsidP="0029753F">
      <w:pPr>
        <w:pStyle w:val="DaftarParagraf"/>
        <w:spacing w:line="360" w:lineRule="auto"/>
        <w:ind w:left="709" w:firstLine="709"/>
      </w:pPr>
      <w:r>
        <w:t xml:space="preserve">Secara praktis, </w:t>
      </w:r>
      <w:r w:rsidR="006E44DF">
        <w:t>manfaat penelitian yang dilakukan oleh penulis memiliki manfaat yang sangat signifikan terhadap Masyarakat khususnya pelaku Industri Kecil dan Menengah I(KM) di Kota Makassar. Karena hasil dari pemodelan deep learning yang dilakukan dalam hal ini Deep Neural Network (DNN) dapat memberikan hasil klasifikasi berupa rekomendasi jenis industry yang sesuai dengan karakteristik yang sesuai dengan kebutuhan calon pengembang industri seperti Alamat, jumlah tenaga kerja, nilai investasi, dan badan usaha yang dapat menentukan arah bisnis industri dengan lebih tepat</w:t>
      </w:r>
      <w:r w:rsidR="000614A9">
        <w:t xml:space="preserve"> dan meminimalisir ketidaksesuaian hingga kegagalan usaha serta mendorong efisiensi dan daya saing yang tinggi di sektor IKM Tingkat kabupaten/kota diama secara tidak langsung penerapan model deep learning ini juha dapat mendukung pertumbuhan ekonomi Masyarakat dalam menciptakan lapangan kerja sesuai dengan potensi wilayah.</w:t>
      </w:r>
    </w:p>
    <w:p w14:paraId="6348E8D2" w14:textId="77777777" w:rsidR="000538C8" w:rsidRDefault="000538C8" w:rsidP="0029753F">
      <w:pPr>
        <w:spacing w:line="360" w:lineRule="auto"/>
      </w:pPr>
    </w:p>
    <w:p w14:paraId="27D5AE90" w14:textId="2BD4E1AF" w:rsidR="000538C8" w:rsidRDefault="000538C8" w:rsidP="0029753F">
      <w:pPr>
        <w:pStyle w:val="DaftarParagraf"/>
        <w:numPr>
          <w:ilvl w:val="0"/>
          <w:numId w:val="6"/>
        </w:numPr>
        <w:spacing w:line="360" w:lineRule="auto"/>
        <w:ind w:left="360" w:hanging="76"/>
      </w:pPr>
      <w:r>
        <w:lastRenderedPageBreak/>
        <w:t xml:space="preserve">Manfaat </w:t>
      </w:r>
      <w:r w:rsidR="000614A9">
        <w:t>Penelitian Terhadap Dinas Perindustrian dan Perdagangan</w:t>
      </w:r>
    </w:p>
    <w:p w14:paraId="08929D64" w14:textId="303BD83F" w:rsidR="000538C8" w:rsidRDefault="000538C8" w:rsidP="0029753F">
      <w:pPr>
        <w:pStyle w:val="DaftarParagraf"/>
        <w:spacing w:line="360" w:lineRule="auto"/>
        <w:ind w:left="709" w:firstLine="709"/>
      </w:pPr>
      <w:r>
        <w:t>Penelitian ini mem</w:t>
      </w:r>
      <w:r w:rsidR="000614A9">
        <w:t xml:space="preserve">berikan kontribusi yang nyata terhadap Dinas Perindustrian dan Perdagangan dalam pengeloalaan dan pengembangan sektor IKM </w:t>
      </w:r>
      <w:r w:rsidR="00C71EEA">
        <w:t>berbasis data. Model klasifikasi yang di hasilkan dari pemodelan Deep Neural Network dapat digunakan sebagai landasan dalam analisis pola dan tren perkembangan jenis industri, memetakan sektor unggulan di tiap wilayah Kota Makassar, Menyusun strategi pemberdayaan IKM yang lebih terarah serta mendukung pengambilan Keputusan terkait kebijakan ekonomi daerah dengan pendekatan kecerdasan buatan berbasis data yang komprehensif.</w:t>
      </w:r>
    </w:p>
    <w:p w14:paraId="13A58B70" w14:textId="77777777" w:rsidR="00A900B7" w:rsidRPr="00A859E3" w:rsidRDefault="00A900B7" w:rsidP="0029753F">
      <w:pPr>
        <w:spacing w:line="360" w:lineRule="auto"/>
      </w:pPr>
    </w:p>
    <w:p w14:paraId="1354D52A" w14:textId="3B47E256" w:rsidR="002F01E5" w:rsidRPr="00447EFD" w:rsidRDefault="00A900B7" w:rsidP="00447EFD">
      <w:pPr>
        <w:pStyle w:val="Judul2"/>
        <w:numPr>
          <w:ilvl w:val="0"/>
          <w:numId w:val="23"/>
        </w:numPr>
        <w:ind w:left="360"/>
        <w:rPr>
          <w:rFonts w:ascii="Times New Roman" w:hAnsi="Times New Roman" w:cs="Times New Roman"/>
          <w:b/>
          <w:bCs/>
          <w:color w:val="000000" w:themeColor="text1"/>
          <w:sz w:val="24"/>
          <w:szCs w:val="32"/>
        </w:rPr>
      </w:pPr>
      <w:bookmarkStart w:id="12" w:name="_Toc211945827"/>
      <w:r w:rsidRPr="00447EFD">
        <w:rPr>
          <w:rFonts w:ascii="Times New Roman" w:hAnsi="Times New Roman" w:cs="Times New Roman"/>
          <w:b/>
          <w:bCs/>
          <w:color w:val="000000" w:themeColor="text1"/>
          <w:sz w:val="24"/>
          <w:szCs w:val="32"/>
        </w:rPr>
        <w:t xml:space="preserve">Ruang </w:t>
      </w:r>
      <w:r w:rsidR="00C71EEA" w:rsidRPr="00447EFD">
        <w:rPr>
          <w:rFonts w:ascii="Times New Roman" w:hAnsi="Times New Roman" w:cs="Times New Roman"/>
          <w:b/>
          <w:bCs/>
          <w:color w:val="000000" w:themeColor="text1"/>
          <w:sz w:val="24"/>
          <w:szCs w:val="32"/>
        </w:rPr>
        <w:t>L</w:t>
      </w:r>
      <w:r w:rsidRPr="00447EFD">
        <w:rPr>
          <w:rFonts w:ascii="Times New Roman" w:hAnsi="Times New Roman" w:cs="Times New Roman"/>
          <w:b/>
          <w:bCs/>
          <w:color w:val="000000" w:themeColor="text1"/>
          <w:sz w:val="24"/>
          <w:szCs w:val="32"/>
        </w:rPr>
        <w:t xml:space="preserve">ingkup </w:t>
      </w:r>
      <w:r w:rsidR="00C71EEA" w:rsidRPr="00447EFD">
        <w:rPr>
          <w:rFonts w:ascii="Times New Roman" w:hAnsi="Times New Roman" w:cs="Times New Roman"/>
          <w:b/>
          <w:bCs/>
          <w:color w:val="000000" w:themeColor="text1"/>
          <w:sz w:val="24"/>
          <w:szCs w:val="32"/>
        </w:rPr>
        <w:t>P</w:t>
      </w:r>
      <w:r w:rsidRPr="00447EFD">
        <w:rPr>
          <w:rFonts w:ascii="Times New Roman" w:hAnsi="Times New Roman" w:cs="Times New Roman"/>
          <w:b/>
          <w:bCs/>
          <w:color w:val="000000" w:themeColor="text1"/>
          <w:sz w:val="24"/>
          <w:szCs w:val="32"/>
        </w:rPr>
        <w:t>enelitian</w:t>
      </w:r>
      <w:bookmarkEnd w:id="12"/>
    </w:p>
    <w:p w14:paraId="5581E1B1" w14:textId="7C0A07B1" w:rsidR="0063291C" w:rsidRPr="002F01E5" w:rsidRDefault="00C71EEA" w:rsidP="0029753F">
      <w:pPr>
        <w:pStyle w:val="DaftarParagraf"/>
        <w:tabs>
          <w:tab w:val="left" w:pos="4600"/>
        </w:tabs>
        <w:spacing w:line="360" w:lineRule="auto"/>
        <w:ind w:left="426" w:firstLine="491"/>
        <w:rPr>
          <w:b/>
          <w:bCs/>
        </w:rPr>
      </w:pPr>
      <w:r>
        <w:t xml:space="preserve">Ruang lingkup penelitian ini dibatasi pada penerapan metode Deep Neural Network untuk memeberikan klasisikasi jenis industri kecil menengah yang sesuai di Kota Makassar berdasarkan data IKM Kota Makassar. Data yang digunakan berasal dari Dinas Perindustrian Dan Perdagangan Sulawesi Selatan dan mencakup beberapa informasi utama seperti Alamat yang menjadi Lokasi usaha, jumlah tenaga kerja, nilai investasi, </w:t>
      </w:r>
      <w:r w:rsidR="002F01E5">
        <w:t>bentuk badan usaha, serta jenis industri. Data yang diteliti secara spesifik berfokus untuk wilayah Kota Makassar saja dan bersifat sekunder yang diperoleh resmi dari pemerintah daerah. Penelitian ini melalui berapa tahapan meliputi data preprocessing, normalisasi, split data, pelatihan model DNN, evaluasi menggunakan confusion matrix (akurasi, presisi,recall, F1-score) serta visualisasi SHAP untuk menjelaskan mengapa model DNN menghasilkan prediksi tertentu dan ruang lingkup penelitian ini juga berfokus pada pengembangan klasifikasi IKM menggunakan model DNN tanpa pembuatan system aplikasi atau website antarmuka.</w:t>
      </w:r>
    </w:p>
    <w:p w14:paraId="6785BCAB" w14:textId="77777777" w:rsidR="00AF10AB" w:rsidRDefault="00AF10AB" w:rsidP="0029753F">
      <w:pPr>
        <w:pStyle w:val="DaftarParagraf"/>
        <w:tabs>
          <w:tab w:val="left" w:pos="7937"/>
        </w:tabs>
        <w:spacing w:line="360" w:lineRule="auto"/>
        <w:ind w:left="1211"/>
      </w:pPr>
    </w:p>
    <w:p w14:paraId="5C508845" w14:textId="77777777" w:rsidR="002F01E5" w:rsidRDefault="002F01E5" w:rsidP="0029753F">
      <w:pPr>
        <w:pStyle w:val="DaftarParagraf"/>
        <w:tabs>
          <w:tab w:val="left" w:pos="7937"/>
        </w:tabs>
        <w:spacing w:line="360" w:lineRule="auto"/>
        <w:ind w:left="1211"/>
      </w:pPr>
    </w:p>
    <w:p w14:paraId="4E7B0A21" w14:textId="77777777" w:rsidR="002F01E5" w:rsidRPr="00A900B7" w:rsidRDefault="002F01E5" w:rsidP="0029753F">
      <w:pPr>
        <w:pStyle w:val="DaftarParagraf"/>
        <w:tabs>
          <w:tab w:val="left" w:pos="7937"/>
        </w:tabs>
        <w:spacing w:line="360" w:lineRule="auto"/>
        <w:ind w:left="1211"/>
      </w:pPr>
    </w:p>
    <w:p w14:paraId="0C011D31" w14:textId="76F86E88" w:rsidR="00A900B7" w:rsidRPr="00447EFD" w:rsidRDefault="0063291C" w:rsidP="00447EFD">
      <w:pPr>
        <w:pStyle w:val="Judul2"/>
        <w:numPr>
          <w:ilvl w:val="0"/>
          <w:numId w:val="23"/>
        </w:numPr>
        <w:ind w:left="360"/>
        <w:rPr>
          <w:rFonts w:ascii="Times New Roman" w:hAnsi="Times New Roman" w:cs="Times New Roman"/>
          <w:b/>
          <w:bCs/>
          <w:color w:val="000000" w:themeColor="text1"/>
          <w:sz w:val="24"/>
          <w:szCs w:val="32"/>
        </w:rPr>
      </w:pPr>
      <w:bookmarkStart w:id="13" w:name="_Toc211945828"/>
      <w:r w:rsidRPr="00447EFD">
        <w:rPr>
          <w:rFonts w:ascii="Times New Roman" w:hAnsi="Times New Roman" w:cs="Times New Roman"/>
          <w:b/>
          <w:bCs/>
          <w:color w:val="000000" w:themeColor="text1"/>
          <w:sz w:val="24"/>
          <w:szCs w:val="32"/>
        </w:rPr>
        <w:lastRenderedPageBreak/>
        <w:t>Sistematika Penulisan</w:t>
      </w:r>
      <w:bookmarkEnd w:id="13"/>
    </w:p>
    <w:p w14:paraId="1EA0FFB1" w14:textId="73A7066A" w:rsidR="0063291C" w:rsidRDefault="0063291C" w:rsidP="0029753F">
      <w:pPr>
        <w:pStyle w:val="DaftarParagraf"/>
        <w:spacing w:line="360" w:lineRule="auto"/>
        <w:ind w:firstLine="720"/>
      </w:pPr>
      <w:r w:rsidRPr="00A7697A">
        <w:t xml:space="preserve">Sistematika penulisan proposal penelitian ini </w:t>
      </w:r>
      <w:r w:rsidR="000A47B5">
        <w:t>dirancang dalam tiga bab komprehensif sebagai berikut:</w:t>
      </w:r>
    </w:p>
    <w:p w14:paraId="63CA7FB4" w14:textId="77777777" w:rsidR="0063291C" w:rsidRPr="00A7697A" w:rsidRDefault="0063291C" w:rsidP="0029753F">
      <w:pPr>
        <w:pStyle w:val="DaftarParagraf"/>
        <w:spacing w:line="360" w:lineRule="auto"/>
        <w:ind w:firstLine="720"/>
      </w:pPr>
    </w:p>
    <w:p w14:paraId="217DF4AE" w14:textId="77777777" w:rsidR="0063291C" w:rsidRPr="0063291C" w:rsidRDefault="0063291C" w:rsidP="0029753F">
      <w:pPr>
        <w:pStyle w:val="DaftarParagraf"/>
        <w:spacing w:line="360" w:lineRule="auto"/>
        <w:rPr>
          <w:b/>
          <w:bCs/>
        </w:rPr>
      </w:pPr>
      <w:r w:rsidRPr="0063291C">
        <w:rPr>
          <w:b/>
          <w:bCs/>
        </w:rPr>
        <w:t>BAB I PENDAHULUAN</w:t>
      </w:r>
    </w:p>
    <w:p w14:paraId="782086B5" w14:textId="59AC8D07" w:rsidR="0063291C" w:rsidRPr="0063291C" w:rsidRDefault="0063291C" w:rsidP="0029753F">
      <w:pPr>
        <w:pStyle w:val="DaftarParagraf"/>
        <w:spacing w:line="360" w:lineRule="auto"/>
        <w:ind w:firstLine="720"/>
        <w:rPr>
          <w:lang w:val="en-US"/>
        </w:rPr>
      </w:pPr>
      <w:r w:rsidRPr="0063291C">
        <w:rPr>
          <w:lang w:val="en-US"/>
        </w:rPr>
        <w:t xml:space="preserve">Bab ini menerangkang secara singkat dan jelas </w:t>
      </w:r>
      <w:r w:rsidR="000A47B5">
        <w:rPr>
          <w:lang w:val="en-US"/>
        </w:rPr>
        <w:t>dasar ilmiah dilaksanakannya penelitian. Mencakup l</w:t>
      </w:r>
      <w:r w:rsidRPr="0063291C">
        <w:rPr>
          <w:lang w:val="en-US"/>
        </w:rPr>
        <w:t>atar belakang penulisan penelitian , rumusan masalah, tujuan dan manfaat, batasan permasalahan metodologi yang digunakan dan sistematikan penulisan.</w:t>
      </w:r>
    </w:p>
    <w:p w14:paraId="12DCC33F" w14:textId="77777777" w:rsidR="0063291C" w:rsidRPr="0063291C" w:rsidRDefault="0063291C" w:rsidP="0029753F">
      <w:pPr>
        <w:pStyle w:val="DaftarParagraf"/>
        <w:spacing w:line="360" w:lineRule="auto"/>
        <w:rPr>
          <w:lang w:val="en-US"/>
        </w:rPr>
      </w:pPr>
    </w:p>
    <w:p w14:paraId="3A3AF42C" w14:textId="77777777" w:rsidR="0063291C" w:rsidRPr="0063291C" w:rsidRDefault="0063291C" w:rsidP="0029753F">
      <w:pPr>
        <w:pStyle w:val="DaftarParagraf"/>
        <w:spacing w:line="360" w:lineRule="auto"/>
        <w:rPr>
          <w:b/>
          <w:bCs/>
        </w:rPr>
      </w:pPr>
      <w:r w:rsidRPr="0063291C">
        <w:rPr>
          <w:b/>
          <w:bCs/>
        </w:rPr>
        <w:t>BAB II TINJAUAN PUSTAKA</w:t>
      </w:r>
    </w:p>
    <w:p w14:paraId="02B5FCE0" w14:textId="77777777" w:rsidR="0063291C" w:rsidRPr="0063291C" w:rsidRDefault="0063291C" w:rsidP="0029753F">
      <w:pPr>
        <w:pStyle w:val="DaftarParagraf"/>
        <w:spacing w:line="360" w:lineRule="auto"/>
        <w:ind w:firstLine="720"/>
        <w:rPr>
          <w:lang w:val="en-US"/>
        </w:rPr>
      </w:pPr>
      <w:r w:rsidRPr="0063291C">
        <w:rPr>
          <w:lang w:val="en-US"/>
        </w:rPr>
        <w:t>Pada bab ini membahas tentang teori-teori yang melandasi penulis dalam melaksanakan penelitian seperti metode dan algoritma yang terkait dengan peneliitian ini. Pada bab ini juga berisi penjelasan dari penelitian sebelumnya yang relevan dengan penelitian ini.</w:t>
      </w:r>
    </w:p>
    <w:p w14:paraId="1AB2DC64" w14:textId="77777777" w:rsidR="0063291C" w:rsidRPr="0063291C" w:rsidRDefault="0063291C" w:rsidP="0029753F">
      <w:pPr>
        <w:pStyle w:val="DaftarParagraf"/>
        <w:spacing w:line="360" w:lineRule="auto"/>
        <w:rPr>
          <w:lang w:val="en-US"/>
        </w:rPr>
      </w:pPr>
    </w:p>
    <w:p w14:paraId="5ABDB8F4" w14:textId="77777777" w:rsidR="0063291C" w:rsidRPr="0063291C" w:rsidRDefault="0063291C" w:rsidP="0029753F">
      <w:pPr>
        <w:pStyle w:val="DaftarParagraf"/>
        <w:spacing w:line="360" w:lineRule="auto"/>
        <w:rPr>
          <w:b/>
          <w:bCs/>
        </w:rPr>
      </w:pPr>
      <w:r w:rsidRPr="0063291C">
        <w:rPr>
          <w:b/>
          <w:bCs/>
        </w:rPr>
        <w:t>BAB III METODE PENELITIAN</w:t>
      </w:r>
    </w:p>
    <w:p w14:paraId="3B6D4434" w14:textId="212548F7" w:rsidR="0063291C" w:rsidRPr="0063291C" w:rsidRDefault="0063291C" w:rsidP="0029753F">
      <w:pPr>
        <w:pStyle w:val="DaftarParagraf"/>
        <w:spacing w:line="360" w:lineRule="auto"/>
        <w:ind w:firstLine="720"/>
        <w:rPr>
          <w:lang w:val="en-US"/>
        </w:rPr>
      </w:pPr>
      <w:r w:rsidRPr="0063291C">
        <w:rPr>
          <w:lang w:val="en-US"/>
        </w:rPr>
        <w:t xml:space="preserve">Pada bab ini membahas </w:t>
      </w:r>
      <w:r w:rsidR="000A47B5">
        <w:rPr>
          <w:lang w:val="en-US"/>
        </w:rPr>
        <w:t xml:space="preserve">dengan detail </w:t>
      </w:r>
      <w:r w:rsidRPr="0063291C">
        <w:rPr>
          <w:lang w:val="en-US"/>
        </w:rPr>
        <w:t xml:space="preserve">tentang </w:t>
      </w:r>
      <w:r w:rsidR="000A47B5">
        <w:rPr>
          <w:lang w:val="en-US"/>
        </w:rPr>
        <w:t xml:space="preserve">tahapan pelaksanaan penelitian, </w:t>
      </w:r>
      <w:r w:rsidRPr="0063291C">
        <w:rPr>
          <w:lang w:val="en-US"/>
        </w:rPr>
        <w:t>metode yang digunakan dalam meelakukan penelitian, waktu dan tempat penelitia</w:t>
      </w:r>
      <w:r w:rsidR="000A47B5">
        <w:rPr>
          <w:lang w:val="en-US"/>
        </w:rPr>
        <w:t>n</w:t>
      </w:r>
      <w:r w:rsidRPr="0063291C">
        <w:rPr>
          <w:lang w:val="en-US"/>
        </w:rPr>
        <w:t>, alat dan bahan penelitian, rancangan sistem penelitian dan teknik analisis data.</w:t>
      </w:r>
    </w:p>
    <w:p w14:paraId="3A4C5D38" w14:textId="77777777" w:rsidR="0063291C" w:rsidRPr="0063291C" w:rsidRDefault="0063291C" w:rsidP="0029753F">
      <w:pPr>
        <w:pStyle w:val="DaftarParagraf"/>
        <w:tabs>
          <w:tab w:val="left" w:pos="4600"/>
        </w:tabs>
        <w:spacing w:line="360" w:lineRule="auto"/>
      </w:pPr>
    </w:p>
    <w:p w14:paraId="0F5D78B8" w14:textId="77777777" w:rsidR="00A859E3" w:rsidRDefault="00A859E3" w:rsidP="0029753F">
      <w:pPr>
        <w:tabs>
          <w:tab w:val="left" w:pos="4600"/>
        </w:tabs>
        <w:spacing w:line="360" w:lineRule="auto"/>
        <w:jc w:val="center"/>
        <w:rPr>
          <w:b/>
          <w:bCs/>
          <w:sz w:val="28"/>
          <w:szCs w:val="28"/>
        </w:rPr>
      </w:pPr>
    </w:p>
    <w:p w14:paraId="0FFF6019" w14:textId="77777777" w:rsidR="00A859E3" w:rsidRDefault="00A859E3" w:rsidP="0029753F">
      <w:pPr>
        <w:tabs>
          <w:tab w:val="left" w:pos="4600"/>
        </w:tabs>
        <w:spacing w:line="360" w:lineRule="auto"/>
        <w:jc w:val="center"/>
        <w:rPr>
          <w:b/>
          <w:bCs/>
          <w:sz w:val="28"/>
          <w:szCs w:val="28"/>
        </w:rPr>
      </w:pPr>
    </w:p>
    <w:p w14:paraId="21737EB5" w14:textId="77777777" w:rsidR="0063291C" w:rsidRDefault="0063291C" w:rsidP="0029753F">
      <w:pPr>
        <w:tabs>
          <w:tab w:val="left" w:pos="4600"/>
        </w:tabs>
        <w:spacing w:line="360" w:lineRule="auto"/>
        <w:rPr>
          <w:b/>
          <w:bCs/>
          <w:sz w:val="28"/>
          <w:szCs w:val="28"/>
        </w:rPr>
      </w:pPr>
    </w:p>
    <w:p w14:paraId="31A7937E" w14:textId="77777777" w:rsidR="0006325E" w:rsidRDefault="0006325E" w:rsidP="0029753F">
      <w:pPr>
        <w:tabs>
          <w:tab w:val="left" w:pos="4600"/>
        </w:tabs>
        <w:spacing w:line="360" w:lineRule="auto"/>
        <w:jc w:val="center"/>
        <w:rPr>
          <w:b/>
          <w:bCs/>
          <w:sz w:val="28"/>
          <w:szCs w:val="28"/>
        </w:rPr>
      </w:pPr>
    </w:p>
    <w:p w14:paraId="0CDCEED5" w14:textId="77777777" w:rsidR="0006325E" w:rsidRDefault="0006325E" w:rsidP="0029753F">
      <w:pPr>
        <w:tabs>
          <w:tab w:val="left" w:pos="4600"/>
        </w:tabs>
        <w:spacing w:line="360" w:lineRule="auto"/>
        <w:jc w:val="center"/>
        <w:rPr>
          <w:b/>
          <w:bCs/>
          <w:sz w:val="28"/>
          <w:szCs w:val="28"/>
        </w:rPr>
      </w:pPr>
    </w:p>
    <w:p w14:paraId="5FAAF6BF" w14:textId="77777777" w:rsidR="0006325E" w:rsidRDefault="0006325E" w:rsidP="0029753F">
      <w:pPr>
        <w:tabs>
          <w:tab w:val="left" w:pos="4600"/>
        </w:tabs>
        <w:spacing w:line="360" w:lineRule="auto"/>
        <w:jc w:val="center"/>
        <w:rPr>
          <w:b/>
          <w:bCs/>
          <w:sz w:val="28"/>
          <w:szCs w:val="28"/>
        </w:rPr>
      </w:pPr>
    </w:p>
    <w:p w14:paraId="6CC9B023" w14:textId="12C30BDE" w:rsidR="0063291C" w:rsidRPr="00447EFD" w:rsidRDefault="0063291C" w:rsidP="00447EFD">
      <w:pPr>
        <w:pStyle w:val="Judul1"/>
        <w:jc w:val="center"/>
        <w:rPr>
          <w:rFonts w:ascii="Times New Roman" w:hAnsi="Times New Roman" w:cs="Times New Roman"/>
          <w:b/>
          <w:bCs/>
          <w:color w:val="000000" w:themeColor="text1"/>
          <w:sz w:val="28"/>
          <w:szCs w:val="40"/>
        </w:rPr>
      </w:pPr>
      <w:bookmarkStart w:id="14" w:name="_Toc211945829"/>
      <w:r w:rsidRPr="00447EFD">
        <w:rPr>
          <w:rFonts w:ascii="Times New Roman" w:hAnsi="Times New Roman" w:cs="Times New Roman"/>
          <w:b/>
          <w:bCs/>
          <w:color w:val="000000" w:themeColor="text1"/>
          <w:sz w:val="28"/>
          <w:szCs w:val="40"/>
        </w:rPr>
        <w:lastRenderedPageBreak/>
        <w:t>BAB II</w:t>
      </w:r>
      <w:bookmarkEnd w:id="14"/>
    </w:p>
    <w:p w14:paraId="1921CD16" w14:textId="34B08E57" w:rsidR="0063291C" w:rsidRPr="00447EFD" w:rsidRDefault="0063291C" w:rsidP="00447EFD">
      <w:pPr>
        <w:pStyle w:val="Judul1"/>
        <w:jc w:val="center"/>
        <w:rPr>
          <w:rFonts w:ascii="Times New Roman" w:hAnsi="Times New Roman" w:cs="Times New Roman"/>
          <w:b/>
          <w:bCs/>
          <w:color w:val="000000" w:themeColor="text1"/>
          <w:sz w:val="28"/>
          <w:szCs w:val="40"/>
        </w:rPr>
      </w:pPr>
      <w:bookmarkStart w:id="15" w:name="_Toc211945830"/>
      <w:r w:rsidRPr="00447EFD">
        <w:rPr>
          <w:rFonts w:ascii="Times New Roman" w:hAnsi="Times New Roman" w:cs="Times New Roman"/>
          <w:b/>
          <w:bCs/>
          <w:color w:val="000000" w:themeColor="text1"/>
          <w:sz w:val="28"/>
          <w:szCs w:val="40"/>
        </w:rPr>
        <w:t>TINJAUAN PUSTAKA</w:t>
      </w:r>
      <w:bookmarkEnd w:id="15"/>
    </w:p>
    <w:p w14:paraId="73A467FB" w14:textId="66CFE5CE" w:rsidR="0063291C" w:rsidRPr="00447EFD" w:rsidRDefault="0063291C" w:rsidP="00447EFD">
      <w:pPr>
        <w:pStyle w:val="Judul2"/>
        <w:numPr>
          <w:ilvl w:val="0"/>
          <w:numId w:val="24"/>
        </w:numPr>
        <w:ind w:left="360"/>
        <w:rPr>
          <w:rFonts w:ascii="Times New Roman" w:hAnsi="Times New Roman" w:cs="Times New Roman"/>
          <w:b/>
          <w:bCs/>
          <w:color w:val="000000" w:themeColor="text1"/>
          <w:sz w:val="24"/>
          <w:szCs w:val="32"/>
        </w:rPr>
      </w:pPr>
      <w:bookmarkStart w:id="16" w:name="_Toc211945831"/>
      <w:r w:rsidRPr="00447EFD">
        <w:rPr>
          <w:rFonts w:ascii="Times New Roman" w:hAnsi="Times New Roman" w:cs="Times New Roman"/>
          <w:b/>
          <w:bCs/>
          <w:color w:val="000000" w:themeColor="text1"/>
          <w:sz w:val="24"/>
          <w:szCs w:val="32"/>
        </w:rPr>
        <w:t>Landasan Teori</w:t>
      </w:r>
      <w:bookmarkEnd w:id="16"/>
    </w:p>
    <w:p w14:paraId="3638C2C8" w14:textId="289C3AF6" w:rsidR="0050573C" w:rsidRPr="00102C67" w:rsidRDefault="0050573C" w:rsidP="0029753F">
      <w:pPr>
        <w:pStyle w:val="DaftarParagraf"/>
        <w:numPr>
          <w:ilvl w:val="0"/>
          <w:numId w:val="10"/>
        </w:numPr>
        <w:tabs>
          <w:tab w:val="left" w:pos="4600"/>
        </w:tabs>
        <w:spacing w:line="360" w:lineRule="auto"/>
      </w:pPr>
      <w:r w:rsidRPr="00102C67">
        <w:t>Industri Kecil Menengah (IKM)</w:t>
      </w:r>
    </w:p>
    <w:p w14:paraId="582C5D14" w14:textId="487DF970" w:rsidR="0050573C" w:rsidRDefault="0050573C" w:rsidP="0029753F">
      <w:pPr>
        <w:tabs>
          <w:tab w:val="left" w:pos="7937"/>
        </w:tabs>
        <w:spacing w:line="360" w:lineRule="auto"/>
        <w:ind w:left="851" w:firstLine="425"/>
      </w:pPr>
      <w:r>
        <w:t>Industri Kecil Menengah (IKM) merupakan sektor usaha yang di kategorikan berdasarkan jumlah tenaga kerja dan nilai investasi berdasarkan jumlah tenaga kerja dan nilai investasi sesuai dengan peraturan mentri perindustrian di tahun 2016. Menerangkan bahwa industri kecil merupakan indsutri yang memiliki tenaga kerja maksimal 19 orang dan nilai investasinya bernilai dibawah 1 milliar, sedangkan industri menengah mempekerjakan 20 hingga 99 tenaga kerja serta memiliki nilai investasi antara 1 milliar hingga kurang dari 10 milliar. Defenisi diatas menegaskan bahwa IKM memiliki skala usaha terbatas tetapi memegang peran penting dalam proses produksi yang memberikan nilai tambah pada bahan baku yang digunakan</w:t>
      </w:r>
      <w:r w:rsidR="00DA53DD">
        <w:fldChar w:fldCharType="begin" w:fldLock="1"/>
      </w:r>
      <w:r w:rsidR="000F20A6">
        <w:instrText>ADDIN CSL_CITATION {"citationItems":[{"id":"ITEM-1","itemData":{"author":[{"dropping-particle":"","family":"Andri","given":"Ratnasari","non-dropping-particle":"","parse-names":false,"suffix":""}],"id":"ITEM-1","issued":{"date-parts":[["2013"]]},"page":"17-29","title":"Andri Ratnasari, \"Peranan Industri Kecil Menengah (IKM) Dalam Penyerapan TenagaKerja Di Kabupaten Ponogoro\" , Universitas Negeri Surabay a , 2013, hal 5. 17","type":"article-journal"},"uris":["http://www.mendeley.com/documents/?uuid=b787d3eb-03fd-43c2-83ea-a39d380730da"]}],"mendeley":{"formattedCitation":"(Andri, 2013)","plainTextFormattedCitation":"(Andri, 2013)","previouslyFormattedCitation":"(Andri, 2013)"},"properties":{"noteIndex":0},"schema":"https://github.com/citation-style-language/schema/raw/master/csl-citation.json"}</w:instrText>
      </w:r>
      <w:r w:rsidR="00DA53DD">
        <w:fldChar w:fldCharType="separate"/>
      </w:r>
      <w:r w:rsidR="001C0D0D" w:rsidRPr="001C0D0D">
        <w:rPr>
          <w:noProof/>
        </w:rPr>
        <w:t>(Andri, 2013)</w:t>
      </w:r>
      <w:r w:rsidR="00DA53DD">
        <w:fldChar w:fldCharType="end"/>
      </w:r>
      <w:r w:rsidR="00DA53DD">
        <w:t>.</w:t>
      </w:r>
    </w:p>
    <w:p w14:paraId="3DBAE6E2" w14:textId="6828F02C" w:rsidR="00F804AC" w:rsidRDefault="00DA53DD" w:rsidP="0029753F">
      <w:pPr>
        <w:tabs>
          <w:tab w:val="left" w:pos="7937"/>
        </w:tabs>
        <w:spacing w:line="360" w:lineRule="auto"/>
        <w:ind w:left="851" w:firstLine="425"/>
      </w:pPr>
      <w:r>
        <w:t>IKM memiliki karakteristik yang sangat khas, meliputi skala tenaga kerja yang relative kecil, penggunaan modal yang terbatas, dan jenis usaha yang beragam mulai dari kerajianan tangan, makanan dan minuman hingga manufaktur sederhana. IKM biasanya mengoperasikan teknologi yang sederhana bersifat padat karya dan lebih mengandalkan sumber daya yang ada di sekitar atau local. Modal yang relative terbatas membuat IKM lebih mengutamakan efisinesi dalam pengelolaan tenga kerja dan sumber daya yang ada</w:t>
      </w:r>
      <w:r w:rsidR="007B58AC">
        <w:fldChar w:fldCharType="begin" w:fldLock="1"/>
      </w:r>
      <w:r w:rsidR="000F20A6">
        <w:instrText>ADDIN CSL_CITATION {"citationItems":[{"id":"ITEM-1","itemData":{"abstract":"Pertumbuhan ekonomi adalah suatu kondisi di mana terjadinya perkembangan GNP yang mencerminkan adanya pertumbuhan output per kapita dan meningkatnya standar hidup masyarakat. Penelitian ini bertujuan untuk melihat pengaruh harapan hidup, tingkat pendidikan dan pengeluaran perkapita terhadap pertumbuhan ekonomi di Sulawesi Utara pada tahun 2003-2017. Penelitian ini menggunakan metode Analisis Regresi Berganda. Hasil penelitian ini menunjukan bahwa indikator tingkat pendidikan berpegaruh positif dan signifikan terhadap pertumbuhan ekonomi, indikator kesehatan berpengaruh positif dan signifikan terhadap pertumbuhan ekonomi, dan pengeluaran per kapita berpengaruh positif dan signifikan terhadap pertumbuhan ekonomi.","author":[{"dropping-particle":"","family":"Muda","given":"Riyan","non-dropping-particle":"","parse-names":false,"suffix":""},{"dropping-particle":"","family":"Koleangan","given":"Rosalina","non-dropping-particle":"","parse-names":false,"suffix":""},{"dropping-particle":"","family":"Kalangi","given":"Josep Bintang","non-dropping-particle":"","parse-names":false,"suffix":""}],"container-title":"Jurnal Berkala Ilmiah Efisiensi","id":"ITEM-1","issue":"01","issued":{"date-parts":[["2019"]]},"page":"44-55","title":"Pertumbuhan Ekonomi Di Sulawesi Utara Pada","type":"article-journal","volume":"19"},"uris":["http://www.mendeley.com/documents/?uuid=5a8ad684-c1ca-4f78-9996-b7c870de51b9"]}],"mendeley":{"formattedCitation":"(Muda et al., 2019)","plainTextFormattedCitation":"(Muda et al., 2019)","previouslyFormattedCitation":"(Muda et al., 2019)"},"properties":{"noteIndex":0},"schema":"https://github.com/citation-style-language/schema/raw/master/csl-citation.json"}</w:instrText>
      </w:r>
      <w:r w:rsidR="007B58AC">
        <w:fldChar w:fldCharType="separate"/>
      </w:r>
      <w:r w:rsidR="001C0D0D" w:rsidRPr="001C0D0D">
        <w:rPr>
          <w:noProof/>
        </w:rPr>
        <w:t>(Muda et al., 2019)</w:t>
      </w:r>
      <w:r w:rsidR="007B58AC">
        <w:fldChar w:fldCharType="end"/>
      </w:r>
      <w:r>
        <w:t>. Industri Kecil biasanya memiliki struktur organisasi sederhana dan pembiayaan modal yang bergantung pada keluarga atau kerabat sedangkan industri menengah memiliki manajemen usaha yang lebih baik dan lengkap.</w:t>
      </w:r>
    </w:p>
    <w:p w14:paraId="22738A0B" w14:textId="24D0640A" w:rsidR="001C0D0D" w:rsidRPr="0006325E" w:rsidRDefault="007B58AC" w:rsidP="0029753F">
      <w:pPr>
        <w:tabs>
          <w:tab w:val="left" w:pos="7937"/>
        </w:tabs>
        <w:spacing w:line="360" w:lineRule="auto"/>
        <w:ind w:left="851" w:firstLine="425"/>
      </w:pPr>
      <w:r>
        <w:t xml:space="preserve">Peranan Industri Kecil Menengah dalam membangun perekonomian daerah sangat strategis karena sektor ini mampu menyerap tenaga kerja dalam jumlah yang tergolong besar sehingga memiliki kontribusi dalam </w:t>
      </w:r>
      <w:r>
        <w:lastRenderedPageBreak/>
        <w:t>Upaya meminimalisir pengangguran dan kemiskinan di tiap daerah. IKM juga berperan dalam pemerataan distribusi ekonomi di berbagai daerah dan memberikan dampak yang sangat besar produk produk domesti</w:t>
      </w:r>
      <w:r w:rsidR="00523A0A">
        <w:t>k</w:t>
      </w:r>
      <w:r>
        <w:t xml:space="preserve"> bruto (PDB). Selain itu, IKM sering menjadi sumber inovasi dan pengembangan ide dengan kemampuan beradaptasi dalam menghadapi kebutuhan pasar yang menjadikannya sebagai penggerak ekomomi local yang strategis</w:t>
      </w:r>
      <w:r w:rsidR="00F804AC">
        <w:t>.</w:t>
      </w:r>
    </w:p>
    <w:p w14:paraId="7EECA7F1" w14:textId="382A387A" w:rsidR="001C0D0D" w:rsidRDefault="001C0D0D" w:rsidP="0029753F">
      <w:pPr>
        <w:tabs>
          <w:tab w:val="left" w:pos="7937"/>
        </w:tabs>
        <w:spacing w:line="360" w:lineRule="auto"/>
        <w:ind w:left="851" w:firstLine="425"/>
      </w:pPr>
      <w:r w:rsidRPr="00387891">
        <w:rPr>
          <w:rFonts w:eastAsia="Times New Roman"/>
          <w:kern w:val="0"/>
          <w:lang w:eastAsia="en-ID"/>
          <w14:ligatures w14:val="none"/>
        </w:rPr>
        <w:t xml:space="preserve">Industri kecil menengah (IKM) memiliki peran penting dalam pertumbuhan ekonomi </w:t>
      </w:r>
      <w:r>
        <w:rPr>
          <w:rFonts w:eastAsia="Times New Roman"/>
          <w:kern w:val="0"/>
          <w:lang w:eastAsia="en-ID"/>
          <w14:ligatures w14:val="none"/>
        </w:rPr>
        <w:fldChar w:fldCharType="begin" w:fldLock="1"/>
      </w:r>
      <w:r w:rsidR="000F20A6">
        <w:rPr>
          <w:rFonts w:eastAsia="Times New Roman"/>
          <w:kern w:val="0"/>
          <w:lang w:eastAsia="en-ID"/>
          <w14:ligatures w14:val="none"/>
        </w:rPr>
        <w:instrText>ADDIN CSL_CITATION {"citationItems":[{"id":"ITEM-1","itemData":{"DOI":"10.33772/jpep.v9i2.790","abstract":"This research aims to analyze the influence of SME characteristics on business profits in small and medium industries in Konawe Regency, Southeast Sulawesi Province. This research uses primary data obtained from the results of questionnaires filled out by respondents. The population in this study was 1,359 respondents and the sample size was 300 respondents. The sample determination method uses stratified random sampling. Data analysis uses multiple linear regression. The research results show 1) Labor has a positive and significant effect on increasing profits of SME businesses in Konawe Regency; 2) Investment value has a positive and significant effect on increasing profits of IKM businesses in Konawe Regency and 3) Financial Recording has a positive and significant effect on increasing profits of IKM businesses in Konawe Regency.","author":[{"dropping-particle":"","family":"Yusniati","given":"","non-dropping-particle":"","parse-names":false,"suffix":""},{"dropping-particle":"","family":"Aya Rumbia","given":"Wali","non-dropping-particle":"","parse-names":false,"suffix":""},{"dropping-particle":"","family":"Pipi","given":"La","non-dropping-particle":"","parse-names":false,"suffix":""}],"container-title":"Jurnal Progres Ekonomi Pembangunan (JPEP)","id":"ITEM-1","issue":"2","issued":{"date-parts":[["2024"]]},"page":"128-138","title":"Pengaruh Karakteristik Industri Kecil Menengah Terhadap Keuntungan Usaha di Kabupaten Konawe","type":"article-journal","volume":"9"},"uris":["http://www.mendeley.com/documents/?uuid=8bd06172-06af-4903-83a9-192e65a6406d"]}],"mendeley":{"formattedCitation":"(Yusniati et al., 2024)","plainTextFormattedCitation":"(Yusniati et al., 2024)","previouslyFormattedCitation":"(Yusniati et al., 2024)"},"properties":{"noteIndex":0},"schema":"https://github.com/citation-style-language/schema/raw/master/csl-citation.json"}</w:instrText>
      </w:r>
      <w:r>
        <w:rPr>
          <w:rFonts w:eastAsia="Times New Roman"/>
          <w:kern w:val="0"/>
          <w:lang w:eastAsia="en-ID"/>
          <w14:ligatures w14:val="none"/>
        </w:rPr>
        <w:fldChar w:fldCharType="separate"/>
      </w:r>
      <w:r w:rsidRPr="001C0D0D">
        <w:rPr>
          <w:rFonts w:eastAsia="Times New Roman"/>
          <w:noProof/>
          <w:kern w:val="0"/>
          <w:lang w:eastAsia="en-ID"/>
          <w14:ligatures w14:val="none"/>
        </w:rPr>
        <w:t>(Yusniati et al., 2024)</w:t>
      </w:r>
      <w:r>
        <w:rPr>
          <w:rFonts w:eastAsia="Times New Roman"/>
          <w:kern w:val="0"/>
          <w:lang w:eastAsia="en-ID"/>
          <w14:ligatures w14:val="none"/>
        </w:rPr>
        <w:fldChar w:fldCharType="end"/>
      </w:r>
      <w:r>
        <w:rPr>
          <w:rFonts w:eastAsia="Times New Roman"/>
          <w:kern w:val="0"/>
          <w:lang w:eastAsia="en-ID"/>
          <w14:ligatures w14:val="none"/>
        </w:rPr>
        <w:t xml:space="preserve"> </w:t>
      </w:r>
      <w:r w:rsidRPr="00387891">
        <w:rPr>
          <w:rFonts w:eastAsia="Times New Roman"/>
          <w:kern w:val="0"/>
          <w:lang w:eastAsia="en-ID"/>
          <w14:ligatures w14:val="none"/>
        </w:rPr>
        <w:t>di Kota Makassar karena mampu menyerap tenaga kerja dan meningkatkan daya saing produk lokal. Sektor ini menjadi pilar utama pembangunan ekonomi daerah karena kontribusinya yang besar dalam penyerapan tenaga kerja dan pengurangan angka kemiskinan</w:t>
      </w:r>
      <w:r>
        <w:rPr>
          <w:rFonts w:eastAsia="Times New Roman"/>
          <w:kern w:val="0"/>
          <w:lang w:eastAsia="en-ID"/>
          <w14:ligatures w14:val="none"/>
        </w:rPr>
        <w:t xml:space="preserve"> </w:t>
      </w:r>
      <w:r>
        <w:rPr>
          <w:rFonts w:eastAsia="Times New Roman"/>
          <w:kern w:val="0"/>
          <w:lang w:eastAsia="en-ID"/>
          <w14:ligatures w14:val="none"/>
        </w:rPr>
        <w:fldChar w:fldCharType="begin" w:fldLock="1"/>
      </w:r>
      <w:r w:rsidR="000F20A6">
        <w:rPr>
          <w:rFonts w:eastAsia="Times New Roman"/>
          <w:kern w:val="0"/>
          <w:lang w:eastAsia="en-ID"/>
          <w14:ligatures w14:val="none"/>
        </w:rPr>
        <w:instrText>ADDIN CSL_CITATION {"citationItems":[{"id":"ITEM-1","itemData":{"DOI":"10.30872/jatri.v2i1.1234","abstract":"Sektor industri dapat digolongkan menjadi beberapa jenis, tapi yang utama sektor industri dibagi menjadi tiga yaitu industri besar, industri sedang, dan industri kecil proses industrialisasi dan pembangunan industri ini sebenarnya merupakan satu jalur kegiatan untuk meningkatkan kesejahtraan rakyat dalam arti tingkat hidup yang lebih maju maupun taraf hidup yang lebih bermutu. Dengan kata lain pembangunan industri itu merupakan suatu fungsi dari tujuan pokok kesejahtraan rakyat bukan merupakan kegiatan yang mandiri untuk hanya sekedar mencapai fisik saja. Hal ini berarti pula sebagai suatu usaha untuk meningkatkan produktivitas tenaga manusia disertai untuk meluaskan ruang lingkup kegiatan manusia. Dengan demikaian dapat diusahakan secara “vertical” semakin besarnya nilai tambah pada kegiatan ekonomi dan sekaligus secara “horizontal” semakin luasnya lapangan kerja produktif bagi penduduk yang semakin bertambah. Industrialisasi tidak terlepas dari usaha untuk meningkatkan mutu sumber daya manusia dan kemampuan memanfaatkan secara optimal sumber daya alam dan sumberdaya lainnya. Sinkronisasi ini merupakan bentuk bantuan kepada para pelaku ikm dalam bentuk pendataan oleh pihak dinas perindutsrian, perdagangan, koperasi dan IKM provinsi kalimantan timur. Tujuan yang ingin dicapai adalah (1) Meningkatkan pengetahuan masyarakat pada daftar IKM yang menjadi sarana pengembangan (2) meningkatkan kemampuan IKM dalam hal perkenalan industri mereka ke masyararakat luas. (3) memberikan respon positif terhadap perkembangan industri khususnya di Kaltim. Tugas bidang industri mempunyai fungsi seperti penyiapan bahan perumusan kebijakan di bidang industri, penyiapan bahan koordinasi perencanaan program di bidang industri, penyiapan bahan pembinaan, bimbingan, pengendalian dan pengaturan teknis perencanaan industri, penyiapan bahan pembinaan, bimbingan, pengendalian dan pengaturan teknis pembinaan usaha industri, penyiapan bahan pembinaan, bimbingan, pengendalian dan pengaturan teknis informasi industri dan Pelaksanaan tugas lain yang diberikan oleh kepala bidang sesuai dengan tugas dan fungsinya. Dalam pengerjaanya dimana para pelaku memberikan data baik produk maupun dimana produk tersebut bisa didapatkan dengan contoh alamat dan juga profil sosial media. Pada pengerjaan kali ini sinkronisasi dilakukan guna adanya pembaharuan terhadap data yang sudah ada maupun data terbaru yang telah didapat dari pelaku ikm itu sendiri.","author":[{"dropping-particle":"","family":"Alfarisi","given":"Naufal","non-dropping-particle":"","parse-names":false,"suffix":""},{"dropping-particle":"","family":"Sitania","given":"Farida Djumiati","non-dropping-particle":"","parse-names":false,"suffix":""}],"container-title":"Jurnal Teknik Industri (JATRI)","id":"ITEM-1","issue":"1","issued":{"date-parts":[["2024"]]},"page":"63-70","title":"Sinkronisasi Data Terhadap Industri Kecil Menengah (IKM) Pada Dinas Perindutsrian, Perdagangan, Koperasi, Dan IKM Provinsi Kalimantan Timur","type":"article-journal","volume":"2"},"uris":["http://www.mendeley.com/documents/?uuid=89b9ed13-862a-4d50-af40-8cca0dd66e1c"]}],"mendeley":{"formattedCitation":"(Alfarisi &amp; Sitania, 2024)","plainTextFormattedCitation":"(Alfarisi &amp; Sitania, 2024)","previouslyFormattedCitation":"(Alfarisi &amp; Sitania, 2024)"},"properties":{"noteIndex":0},"schema":"https://github.com/citation-style-language/schema/raw/master/csl-citation.json"}</w:instrText>
      </w:r>
      <w:r>
        <w:rPr>
          <w:rFonts w:eastAsia="Times New Roman"/>
          <w:kern w:val="0"/>
          <w:lang w:eastAsia="en-ID"/>
          <w14:ligatures w14:val="none"/>
        </w:rPr>
        <w:fldChar w:fldCharType="separate"/>
      </w:r>
      <w:r w:rsidRPr="001C0D0D">
        <w:rPr>
          <w:rFonts w:eastAsia="Times New Roman"/>
          <w:noProof/>
          <w:kern w:val="0"/>
          <w:lang w:eastAsia="en-ID"/>
          <w14:ligatures w14:val="none"/>
        </w:rPr>
        <w:t>(Alfarisi &amp; Sitania, 2024)</w:t>
      </w:r>
      <w:r>
        <w:rPr>
          <w:rFonts w:eastAsia="Times New Roman"/>
          <w:kern w:val="0"/>
          <w:lang w:eastAsia="en-ID"/>
          <w14:ligatures w14:val="none"/>
        </w:rPr>
        <w:fldChar w:fldCharType="end"/>
      </w:r>
      <w:r w:rsidRPr="00387891">
        <w:rPr>
          <w:rFonts w:eastAsia="Times New Roman"/>
          <w:kern w:val="0"/>
          <w:lang w:eastAsia="en-ID"/>
          <w14:ligatures w14:val="none"/>
        </w:rPr>
        <w:t>.</w:t>
      </w:r>
      <w:r>
        <w:rPr>
          <w:rFonts w:eastAsia="Times New Roman"/>
          <w:kern w:val="0"/>
          <w:lang w:eastAsia="en-ID"/>
          <w14:ligatures w14:val="none"/>
        </w:rPr>
        <w:t xml:space="preserve"> Selain itu IKM juga merupakan tulang punggung sutu negara karena berperan sebagai slaah satu penyedia lapangan kerja bagi populasi usia yang produktif sekaligus menjadi penggerak utama dalam Pembangunan ekonomi. </w:t>
      </w:r>
    </w:p>
    <w:p w14:paraId="630FA3BC" w14:textId="47B361DC" w:rsidR="007B58AC" w:rsidRDefault="00F804AC" w:rsidP="0029753F">
      <w:pPr>
        <w:tabs>
          <w:tab w:val="left" w:pos="7937"/>
        </w:tabs>
        <w:spacing w:line="360" w:lineRule="auto"/>
        <w:ind w:left="851" w:firstLine="425"/>
      </w:pPr>
      <w:r>
        <w:t>IKM di Kota makassar tergolong aktif dengan ribuan pelaku usaha kecil dan menengah yang tersevbar di berbagai sektor. Banyak usaha yang di dominasi ileh kerajianan dan kulineryang menjadi ciri khas ekonomi local</w:t>
      </w:r>
      <w:r>
        <w:fldChar w:fldCharType="begin" w:fldLock="1"/>
      </w:r>
      <w:r w:rsidR="000F20A6">
        <w:instrText>ADDIN CSL_CITATION {"citationItems":[{"id":"ITEM-1","itemData":{"DOI":"10.61722/jiem.v3i4.4380","ISSN":"3025-7972","abstract":"Abstrak. Penelitian ini bertujuan untuk mengkaji karakteristik serta pola penyebaran spasial Industri Kecil Menengah (IKM) dan Industri Rumah Tangga (IRT) di kawasan kabupaten dan kota. Selain itu, penelitian ini juga mengungkap faktor-faktor utama yang mempengaruhi persebaran spasial kedua jenis industri tersebut, serta menilai dampaknya terhadap pertumbuhan ekonomi dan pembangunan wilayah. Metode yang digunakan adalah deskriptif kualitatif dengan pendekatan studi literatur yang merujuk pada berbagai penelitian sebelumnya. Temuan penelitian mengindikasikan bahwa IKM umumnya terpusat di wilayah perkotaan karena dukungan infrastruktur dan akses pasar yang lebih baik, sedangkan IRT lebih banyak tersebar di wilayah kabupaten yang memiliki jaringan sosial masyarakat yang kuat. Pemerataan distribusi spasial IKM dan IRT diyakini dapat mengurangi ketimpangan ekonomi antar wilayah, sekaligus mendukung peningkatan pendapatan masyarakat dan pembangunan wilayah yang berkelanjutan.\r Kata Kunci: Distribusi spasial; industri kecil; industri rumah tangga; pembangunan wilayah; pertumbuhan ekonomi.","author":[{"dropping-particle":"","family":"Muzzaila Esta","given":"Nalazah","non-dropping-particle":"","parse-names":false,"suffix":""},{"dropping-particle":"","family":"Jagad Samudra","given":"Dewa Sukma","non-dropping-particle":"","parse-names":false,"suffix":""},{"dropping-particle":"","family":"Yasin","given":"Muhammad","non-dropping-particle":"","parse-names":false,"suffix":""}],"container-title":"Jurnal Ilmiah Ekonomi Dan Manajemen","id":"ITEM-1","issue":"4","issued":{"date-parts":[["2025"]]},"page":"55-66","title":"Analisis Pola Spasial Industri Kecil Menengah (Ikm) Dan Industri Rumah Tangga (Irt) Di Kabupaten Dan Kota","type":"article-journal","volume":"3"},"uris":["http://www.mendeley.com/documents/?uuid=59a8f0a2-7e71-4fc8-89a8-2ee5aac4a9a6"]}],"mendeley":{"formattedCitation":"(Muzzaila Esta et al., 2025)","plainTextFormattedCitation":"(Muzzaila Esta et al., 2025)","previouslyFormattedCitation":"(Muzzaila Esta et al., 2025)"},"properties":{"noteIndex":0},"schema":"https://github.com/citation-style-language/schema/raw/master/csl-citation.json"}</w:instrText>
      </w:r>
      <w:r>
        <w:fldChar w:fldCharType="separate"/>
      </w:r>
      <w:r w:rsidR="001C0D0D" w:rsidRPr="001C0D0D">
        <w:rPr>
          <w:noProof/>
        </w:rPr>
        <w:t>(Muzzaila Esta et al., 2025)</w:t>
      </w:r>
      <w:r>
        <w:fldChar w:fldCharType="end"/>
      </w:r>
      <w:r>
        <w:t>. Dinas koperasi dan UMKM kota Makassar mencatat pertumbuhan positif meskipun masih dihadapkan pada keterbatasan modal dan juga teknologi yang memadai untuk meningkattkan produktivitas. Hal ini menunjukkan bahwa IKM di Kota Makassar masih berkembang dan memliki potensi pengembangan di masa mendatang</w:t>
      </w:r>
      <w:r>
        <w:fldChar w:fldCharType="begin" w:fldLock="1"/>
      </w:r>
      <w:r w:rsidR="000F20A6">
        <w:instrText>ADDIN CSL_CITATION {"citationItems":[{"id":"ITEM-1","itemData":{"DOI":"10.14710/j.gauss.12.3.340-351","abstract":"Industri Kecil dan Menengah (IKM) have important roles in economic development. The large number of IKM cannot be separated from various problems. The basic problems faced by IKM in Kendari are limited capital, inadequate human resources, difficulty in obtaining raw materials, and the Indonesian economy which has slumped due to the impact of the COVID-19 pandemic. This research was conducted with the aim of classifying the characteristics of the IKM with the optimal number of clusters. The method used is k Prototypes Clustering with values of k = 2, 3, 4, ..., and 10. The k Prototypes method is a clustering method that maintains the efficiency of the k-Means algorithm in handling large data when compared to the hierarchical clustering method. This method can group mixed type data (consisting of numeric type data and categorical type data). Based on the analysis, the optimal number of clusters is five clusters, with a Silhouette Index value of 0.461. Cluster 5 is the best IKM cluster with the highest average number of workers and the highest average investment value, while cluster 2 has the lowest average investment value and IKM in this cluster is relatively new compared to IKM in other clusters.","author":[{"dropping-particle":"","family":"Reihanah","given":"Khalifah Nadya","non-dropping-particle":"","parse-names":false,"suffix":""},{"dropping-particle":"","family":"I Maruddani","given":"Di Asih","non-dropping-particle":"","parse-names":false,"suffix":""},{"dropping-particle":"","family":"Widiharih","given":"Tatik","non-dropping-particle":"","parse-names":false,"suffix":""}],"container-title":"Jurnal Gaussian","id":"ITEM-1","issue":"3","issued":{"date-parts":[["2024"]]},"page":"340-351","title":"CLUSTERING KARAKTERISTIK INDUSTRI KECIL DAN MENENGAH DI KOTA KENDARI MENGGUNAKAN ALGORITMA k-PROTOTYPES","type":"article-journal","volume":"12"},"uris":["http://www.mendeley.com/documents/?uuid=4247e66c-0154-4e65-86a5-66dce71c0724"]}],"mendeley":{"formattedCitation":"(Reihanah et al., 2024)","plainTextFormattedCitation":"(Reihanah et al., 2024)","previouslyFormattedCitation":"(Reihanah et al., 2024)"},"properties":{"noteIndex":0},"schema":"https://github.com/citation-style-language/schema/raw/master/csl-citation.json"}</w:instrText>
      </w:r>
      <w:r>
        <w:fldChar w:fldCharType="separate"/>
      </w:r>
      <w:r w:rsidR="001C0D0D" w:rsidRPr="001C0D0D">
        <w:rPr>
          <w:noProof/>
        </w:rPr>
        <w:t>(Reihanah et al., 2024)</w:t>
      </w:r>
      <w:r>
        <w:fldChar w:fldCharType="end"/>
      </w:r>
      <w:r w:rsidR="001C0D0D">
        <w:t>.</w:t>
      </w:r>
    </w:p>
    <w:p w14:paraId="3A276C46" w14:textId="77777777" w:rsidR="0029753F" w:rsidRDefault="0029753F" w:rsidP="00447EFD">
      <w:pPr>
        <w:tabs>
          <w:tab w:val="left" w:pos="7937"/>
        </w:tabs>
        <w:spacing w:line="360" w:lineRule="auto"/>
      </w:pPr>
    </w:p>
    <w:p w14:paraId="3FF002AC" w14:textId="370F771A" w:rsidR="00102C67" w:rsidRDefault="00102C67" w:rsidP="0029753F">
      <w:pPr>
        <w:pStyle w:val="DaftarParagraf"/>
        <w:numPr>
          <w:ilvl w:val="0"/>
          <w:numId w:val="10"/>
        </w:numPr>
        <w:tabs>
          <w:tab w:val="left" w:pos="7937"/>
        </w:tabs>
        <w:spacing w:line="360" w:lineRule="auto"/>
      </w:pPr>
      <w:r w:rsidRPr="00102C67">
        <w:t xml:space="preserve">Klasifikasi </w:t>
      </w:r>
    </w:p>
    <w:p w14:paraId="06981A4A" w14:textId="6C97C47B" w:rsidR="00102C67" w:rsidRDefault="00102C67" w:rsidP="0029753F">
      <w:pPr>
        <w:pStyle w:val="DaftarParagraf"/>
        <w:tabs>
          <w:tab w:val="left" w:pos="7937"/>
        </w:tabs>
        <w:spacing w:line="360" w:lineRule="auto"/>
        <w:ind w:left="851" w:firstLine="425"/>
      </w:pPr>
      <w:r>
        <w:t xml:space="preserve">Klasifikasi Adalah salah satu metode utama yang digunakan dalam supervised learning. Dimana klasifikasi merupakan sebuah metode pendekatan berbasis pembelajaran mesin yang menggunakan data berlabel </w:t>
      </w:r>
      <w:r>
        <w:lastRenderedPageBreak/>
        <w:t>dalam proses melatih model sehingga mampu mengenali sebuah pola dan memberikan hasil prediksi terhadap data yang bar</w:t>
      </w:r>
      <w:r w:rsidR="000F20A6">
        <w:t>u</w:t>
      </w:r>
      <w:r w:rsidR="000F20A6">
        <w:fldChar w:fldCharType="begin" w:fldLock="1"/>
      </w:r>
      <w:r w:rsidR="00847006">
        <w:instrText>ADDIN CSL_CITATION {"citationItems":[{"id":"ITEM-1","itemData":{"DOI":"10.57152/predatecs.v1i1.806","ISSN":"3024-921X","abstract":"MMR is the number of women who die due to disorders during pregnancy or their treatment (excluding accidents, suicides, or incidental cases) during pregnancy, childbirth, and during the puerperium or 42 days after giving birth. This research aims to classify pregnancy risk datasets, namely to compare the performance of the NBC, K-NN, and SVM methods on the pregnancy risk status dataset and to find out the accuracy comparison of the algorithm results above. From the results of the analysis, it was found that of the three algorithms it resulted in a classification of pregnancy risk levels with the highest value occurring at a high level. To determine the accuracy of the data, a comparison was made between the three algorithms. Based on the confusion matrix namely Accuracy, Precision, and Recall. The results of the comparison can be concluded that the KNN algorithm provides the highest accuracy of 77.55%, NBC of 69.39%, and the lowest accuracy by SVM of 67.35%. These results state that the KNN algorithm classifies pregnancy risk level data better than the other two algorithms","author":[{"dropping-particle":"","family":"Dwinnie","given":"Zairy Cindy","non-dropping-particle":"","parse-names":false,"suffix":""},{"dropping-particle":"","family":"Khairani","given":"Luthfia","non-dropping-particle":"","parse-names":false,"suffix":""},{"dropping-particle":"","family":"Putri","given":"Margareta Amalia Miranti","non-dropping-particle":"","parse-names":false,"suffix":""},{"dropping-particle":"","family":"Adhiva","given":"Jeni","non-dropping-particle":"","parse-names":false,"suffix":""},{"dropping-particle":"","family":"Tsamarah","given":"Muhammad Inas Farras","non-dropping-particle":"","parse-names":false,"suffix":""}],"container-title":"Public Research Journal of Engineering, Data Technology and Computer Science","id":"ITEM-1","issue":"1","issued":{"date-parts":[["2023"]]},"page":"26-33","title":"Application of the Supervised Learning Algorithm for Classification of Pregnancy Risk Levels","type":"article-journal","volume":"1"},"uris":["http://www.mendeley.com/documents/?uuid=3d934223-9e98-4720-a924-95a387064951"]}],"mendeley":{"formattedCitation":"(Dwinnie et al., 2023)","plainTextFormattedCitation":"(Dwinnie et al., 2023)","previouslyFormattedCitation":"(Dwinnie et al., 2023)"},"properties":{"noteIndex":0},"schema":"https://github.com/citation-style-language/schema/raw/master/csl-citation.json"}</w:instrText>
      </w:r>
      <w:r w:rsidR="000F20A6">
        <w:fldChar w:fldCharType="separate"/>
      </w:r>
      <w:r w:rsidR="000F20A6" w:rsidRPr="000F20A6">
        <w:rPr>
          <w:noProof/>
        </w:rPr>
        <w:t>(Dwinnie et al., 2023)</w:t>
      </w:r>
      <w:r w:rsidR="000F20A6">
        <w:fldChar w:fldCharType="end"/>
      </w:r>
      <w:r w:rsidR="000F20A6">
        <w:t>.</w:t>
      </w:r>
    </w:p>
    <w:p w14:paraId="41EF33C0" w14:textId="2F59381E" w:rsidR="00102C67" w:rsidRDefault="00102C67" w:rsidP="0029753F">
      <w:pPr>
        <w:pStyle w:val="DaftarParagraf"/>
        <w:tabs>
          <w:tab w:val="left" w:pos="7937"/>
        </w:tabs>
        <w:spacing w:line="360" w:lineRule="auto"/>
        <w:ind w:left="851" w:firstLine="425"/>
        <w:rPr>
          <w:rFonts w:eastAsiaTheme="minorEastAsia"/>
        </w:rPr>
      </w:pPr>
      <w:r>
        <w:t>Dalam supervised learning, setiap data memiliki pasangan yakni fitur input dan juga fitur output atau yang biasa dikenal dengan label atau kelas target, sehingga algoritma dapat mempelajari hubungan dari fitur input dan output tersebut</w:t>
      </w:r>
      <w:r w:rsidR="00847006">
        <w:fldChar w:fldCharType="begin" w:fldLock="1"/>
      </w:r>
      <w:r w:rsidR="00847006">
        <w:instrText>ADDIN CSL_CITATION {"citationItems":[{"id":"ITEM-1","itemData":{"ISSN":"2686-4185","abstract":"Permasalahan dalam penelitian ini adalah belum adanya sistem prediksi penyakit jantung yang dapat memudahkan proses\npenanganan dan identifikasi gejala penyakit jantung. Oleh karena itu, dilakukan proses ekstraksi pola gejala penyakit jantung\nberdasarkan data medis menggunakan model K-Nearest Neighbor (KNN). Proses pengolahan data penyakit jantung dengan\nalgoritma KNN ini bertujuan untuk menganalisis data penyakit jantung berbasis machine learning. Dalam prediksi penyakit\njantung, diperlukan sistem yang dapat membantu mengelola data terkait pengolahan citra medis. Tujuan dari penelitian ini adalah\nuntuk membantu melakukan klasifikasi jenis penyakit jantung, sehingga memudahkan proses penanganan medis. Analisis\ndilakukan menggunakan sistem machine learning dengan tools Python, di mana dalam pengolahan data terdapat tahapan yang\nberhubungan dengan pembagian data (splitting data) untuk menghasilkan akurasi yang optimal.","author":[{"dropping-particle":"","family":"Hakim","given":"Lukman","non-dropping-particle":"","parse-names":false,"suffix":""},{"dropping-particle":"","family":"Sobri","given":"Ahmad","non-dropping-particle":"","parse-names":false,"suffix":""},{"dropping-particle":"","family":"Sunardi","given":"Lukman","non-dropping-particle":"","parse-names":false,"suffix":""},{"dropping-particle":"","family":"Nurdiansyah","given":"Deni","non-dropping-particle":"","parse-names":false,"suffix":""}],"container-title":"Jurnal Digital Teknologi Informasi","id":"ITEM-1","issue":"02","issued":{"date-parts":[["2024"]]},"page":"14-20","title":"Prediksi Penyakit Jantung Berbasis Mesin Learning Dengan Menggunakan Metode K-NN","type":"article-journal","volume":"07"},"uris":["http://www.mendeley.com/documents/?uuid=b8b400fe-6ef6-4395-a752-3d24a1afcda7"]}],"mendeley":{"formattedCitation":"(Hakim et al., 2024)","plainTextFormattedCitation":"(Hakim et al., 2024)","previouslyFormattedCitation":"(Hakim et al., 2024)"},"properties":{"noteIndex":0},"schema":"https://github.com/citation-style-language/schema/raw/master/csl-citation.json"}</w:instrText>
      </w:r>
      <w:r w:rsidR="00847006">
        <w:fldChar w:fldCharType="separate"/>
      </w:r>
      <w:r w:rsidR="00847006" w:rsidRPr="00847006">
        <w:rPr>
          <w:noProof/>
        </w:rPr>
        <w:t>(Hakim et al., 2024)</w:t>
      </w:r>
      <w:r w:rsidR="00847006">
        <w:fldChar w:fldCharType="end"/>
      </w:r>
      <w:r>
        <w:t xml:space="preserve">. Proses ini menghasilkan fungsi pemetaan yang berawal dari ruang input ke output yang dinyatakan sebagai </w:t>
      </w:r>
      <m:oMath>
        <m:r>
          <w:rPr>
            <w:rFonts w:ascii="Cambria Math" w:hAnsi="Cambria Math"/>
          </w:rPr>
          <m:t>f</m:t>
        </m:r>
      </m:oMath>
      <w:r>
        <w:rPr>
          <w:rFonts w:eastAsiaTheme="minorEastAsia"/>
        </w:rPr>
        <w:t>:</w:t>
      </w:r>
      <w:r w:rsidR="00EC06B2">
        <w:rPr>
          <w:rFonts w:eastAsiaTheme="minorEastAsia"/>
        </w:rPr>
        <w:t xml:space="preserve"> X</w:t>
      </w:r>
      <m:oMath>
        <m:r>
          <w:rPr>
            <w:rFonts w:ascii="Cambria Math" w:eastAsiaTheme="minorEastAsia" w:hAnsi="Cambria Math"/>
          </w:rPr>
          <m:t>→</m:t>
        </m:r>
      </m:oMath>
      <w:r w:rsidR="00EC06B2">
        <w:rPr>
          <w:rFonts w:eastAsiaTheme="minorEastAsia"/>
        </w:rPr>
        <w:t>Y, Dimana huruf X merupakan symbol untuk himpunan fitur sedangkan Y merupakan label atau target kelas misalnya jenis industri</w:t>
      </w:r>
      <w:r w:rsidR="00847006">
        <w:rPr>
          <w:rFonts w:eastAsiaTheme="minorEastAsia"/>
        </w:rPr>
        <w:fldChar w:fldCharType="begin" w:fldLock="1"/>
      </w:r>
      <w:r w:rsidR="00631721">
        <w:rPr>
          <w:rFonts w:eastAsiaTheme="minorEastAsia"/>
        </w:rPr>
        <w:instrText>ADDIN CSL_CITATION {"citationItems":[{"id":"ITEM-1","itemData":{"DOI":"10.26418/justin.v13i1.86639","author":[{"dropping-particle":"","family":"Nopebrian","given":"Adliani Awalia","non-dropping-particle":"","parse-names":false,"suffix":""},{"dropping-particle":"","family":"Shofa","given":"Rahmi Nur","non-dropping-particle":"","parse-names":false,"suffix":""},{"dropping-particle":"","family":"Yuliyanti","given":"Siti","non-dropping-particle":"","parse-names":false,"suffix":""}],"id":"ITEM-1","issue":"1","issued":{"date-parts":[["2025"]]},"page":"166-172","title":"86639-75676751783-1-Pb","type":"article-journal","volume":"13"},"uris":["http://www.mendeley.com/documents/?uuid=1a08052f-5a51-4baa-a9c0-396d21a29135"]}],"mendeley":{"formattedCitation":"(Nopebrian et al., 2025)","plainTextFormattedCitation":"(Nopebrian et al., 2025)","previouslyFormattedCitation":"(Nopebrian et al., 2025)"},"properties":{"noteIndex":0},"schema":"https://github.com/citation-style-language/schema/raw/master/csl-citation.json"}</w:instrText>
      </w:r>
      <w:r w:rsidR="00847006">
        <w:rPr>
          <w:rFonts w:eastAsiaTheme="minorEastAsia"/>
        </w:rPr>
        <w:fldChar w:fldCharType="separate"/>
      </w:r>
      <w:r w:rsidR="00847006" w:rsidRPr="00847006">
        <w:rPr>
          <w:rFonts w:eastAsiaTheme="minorEastAsia"/>
          <w:noProof/>
        </w:rPr>
        <w:t>(Nopebrian et al., 2025)</w:t>
      </w:r>
      <w:r w:rsidR="00847006">
        <w:rPr>
          <w:rFonts w:eastAsiaTheme="minorEastAsia"/>
        </w:rPr>
        <w:fldChar w:fldCharType="end"/>
      </w:r>
      <w:r w:rsidR="00EC06B2">
        <w:rPr>
          <w:rFonts w:eastAsiaTheme="minorEastAsia"/>
        </w:rPr>
        <w:t>.</w:t>
      </w:r>
    </w:p>
    <w:p w14:paraId="16649AD9" w14:textId="6649C110" w:rsidR="00EC06B2" w:rsidRDefault="00EC06B2" w:rsidP="0029753F">
      <w:pPr>
        <w:pStyle w:val="DaftarParagraf"/>
        <w:tabs>
          <w:tab w:val="left" w:pos="7937"/>
        </w:tabs>
        <w:spacing w:line="360" w:lineRule="auto"/>
        <w:ind w:left="851" w:firstLine="425"/>
        <w:rPr>
          <w:rFonts w:eastAsiaTheme="minorEastAsia"/>
        </w:rPr>
      </w:pPr>
      <w:r>
        <w:rPr>
          <w:rFonts w:eastAsiaTheme="minorEastAsia"/>
        </w:rPr>
        <w:t>Tujuan utama klasifikasi membuat agar system dapat mengenali pola pola yang terdapat di dalam data historis dan memberikan prediksi kelas dari data baru dengan Tingkat akurasi yang tinggi</w:t>
      </w:r>
      <w:r w:rsidR="00631721">
        <w:rPr>
          <w:rFonts w:eastAsiaTheme="minorEastAsia"/>
        </w:rPr>
        <w:fldChar w:fldCharType="begin" w:fldLock="1"/>
      </w:r>
      <w:r w:rsidR="00631721">
        <w:rPr>
          <w:rFonts w:eastAsiaTheme="minorEastAsia"/>
        </w:rPr>
        <w:instrText>ADDIN CSL_CITATION {"citationItems":[{"id":"ITEM-1","itemData":{"DOI":"10.52620/sainsdata.v1i2.31","abstract":"Machine learning merupakan suatu pendekatan kecerdasan buatan yang mempunyai kegunaan dalam meniru sikap manusia dalam pengambilan keputusan berdasarkan pengalaman data yang dimiliki. Dataset yang digunakan dalam penelitian ini digunakan untuk proses inputan program yang berguna untuk menganalisis data target dengan benar. Dataset yang digunakan yaitu dataset iris yang diperoleh dari repository dataset publik oleh UCI Repository. Metodologi penelitian yang digunakan yaitu harus melalui empat tahapan yaitu: 1) tahap pemahaman masalah, yaitu masalah mengenai bunga iris yang memiliki macam warna dan memiliki panjang sepal dan petal untuk dikaegorikan ke dalam spesies bunga iris sesuai dengan kecocokan data; 2) tahap pemilihan teknik, yaitu pemilihan teknik yang sesuai dengan tujuan dari pengelompokan bunga-bunga iris ke dalam spesiesnya iris sentosa, iris versicolor, atau iris virginica; 3) tahap persiapan data, yaitu menyiapkan dataset, kemudian menggunakan bahasa python dengan platform Jupiter Notebook atau Pycharm yang  menyediakan beberapa library untuk membuat machie learning, dan; 4) tahap implementasi, yaitu merupakan tahap akhir dalam menyelesaikan permasalahan. Proses implementasi machine learning menggunakan teknik supervised learning antara lain digunakan pada jenis klasifikasi dengan menggunakan algoritma K-Neighbors Classifier  dan pada jenis regresi menggunakan algoritma Linier Regression, sedangkan teknik unsupevised learning antara lain digunakan pada jenis reduksi dimensi dengan menggunakan algoritma PCA dan pada jenis klasterisasi/pengelompokan dengan menggunakan algoritma K-Means. Kedua teknik tersebut memanfaatkan library scikit-learn. Sehingga bahasa pemrograman Python yang diprogram memiliki keahlian yaitu memberikan hasil keluaran sesuai input dari dataset, metode dan algoritma yang digunakan","author":[{"dropping-particle":"","family":"Fahmi","given":"Muhammad Naufal","non-dropping-particle":"","parse-names":false,"suffix":""}],"container-title":"Sains Data Jurnal Studi Matematika dan Teknologi","id":"ITEM-1","issue":"2","issued":{"date-parts":[["2023"]]},"page":"87-96","title":"Implementasi Mechine Learning menggunakan Python Library : Scikit-Learn (Supervised dan Unsupervised Learning)","type":"article-journal","volume":"1"},"uris":["http://www.mendeley.com/documents/?uuid=0b0ed20e-7cf5-4003-a6ea-190a3a476625"]}],"mendeley":{"formattedCitation":"(Fahmi, 2023)","plainTextFormattedCitation":"(Fahmi, 2023)","previouslyFormattedCitation":"(Fahmi, 2023)"},"properties":{"noteIndex":0},"schema":"https://github.com/citation-style-language/schema/raw/master/csl-citation.json"}</w:instrText>
      </w:r>
      <w:r w:rsidR="00631721">
        <w:rPr>
          <w:rFonts w:eastAsiaTheme="minorEastAsia"/>
        </w:rPr>
        <w:fldChar w:fldCharType="separate"/>
      </w:r>
      <w:r w:rsidR="00631721" w:rsidRPr="00631721">
        <w:rPr>
          <w:rFonts w:eastAsiaTheme="minorEastAsia"/>
          <w:noProof/>
        </w:rPr>
        <w:t>(Fahmi, 2023)</w:t>
      </w:r>
      <w:r w:rsidR="00631721">
        <w:rPr>
          <w:rFonts w:eastAsiaTheme="minorEastAsia"/>
        </w:rPr>
        <w:fldChar w:fldCharType="end"/>
      </w:r>
      <w:r>
        <w:rPr>
          <w:rFonts w:eastAsiaTheme="minorEastAsia"/>
        </w:rPr>
        <w:t xml:space="preserve">. Pendekatan klasifikasi banyak digunakan di berbagai bidang seperti industri dan Kesehatan karena mampu menangani data yang kompleks dan beragam. Selain itu, dalam konteks supervised learning klasifikasi bertujuan agar meminimalisir kesalahan prediksi dengan menyesuaikan bobot model terhadap pola data pelatihan yang digunakan. </w:t>
      </w:r>
      <w:r w:rsidRPr="00EC06B2">
        <w:rPr>
          <w:rFonts w:eastAsiaTheme="minorEastAsia"/>
        </w:rPr>
        <w:t>Secara harfiah, tujuan klasifikasi mencakup point point sebagai berikut:</w:t>
      </w:r>
    </w:p>
    <w:p w14:paraId="7894F51B" w14:textId="64317363" w:rsidR="00EC06B2" w:rsidRDefault="00EC06B2" w:rsidP="0029753F">
      <w:pPr>
        <w:pStyle w:val="DaftarParagraf"/>
        <w:numPr>
          <w:ilvl w:val="1"/>
          <w:numId w:val="6"/>
        </w:numPr>
        <w:tabs>
          <w:tab w:val="left" w:pos="7937"/>
        </w:tabs>
        <w:spacing w:line="360" w:lineRule="auto"/>
        <w:rPr>
          <w:rFonts w:eastAsiaTheme="minorEastAsia"/>
        </w:rPr>
      </w:pPr>
      <w:r>
        <w:rPr>
          <w:rFonts w:eastAsiaTheme="minorEastAsia"/>
        </w:rPr>
        <w:t>Menghasilkan prediksi kelas secara otomatis untuk kedepannya berdasarkan data lampau yang telah dipelajari.</w:t>
      </w:r>
    </w:p>
    <w:p w14:paraId="0ACEC46D" w14:textId="2B9AE6D5" w:rsidR="00EC06B2" w:rsidRDefault="00EC06B2" w:rsidP="0029753F">
      <w:pPr>
        <w:pStyle w:val="DaftarParagraf"/>
        <w:numPr>
          <w:ilvl w:val="1"/>
          <w:numId w:val="6"/>
        </w:numPr>
        <w:tabs>
          <w:tab w:val="left" w:pos="7937"/>
        </w:tabs>
        <w:spacing w:line="360" w:lineRule="auto"/>
        <w:rPr>
          <w:rFonts w:eastAsiaTheme="minorEastAsia"/>
        </w:rPr>
      </w:pPr>
      <w:r>
        <w:rPr>
          <w:rFonts w:eastAsiaTheme="minorEastAsia"/>
        </w:rPr>
        <w:t xml:space="preserve">Meningkatkan kestabilan dan efisiensi dalam proses pengambilan sebuah Keputusan atau </w:t>
      </w:r>
      <w:r w:rsidR="00001B77">
        <w:rPr>
          <w:rFonts w:eastAsiaTheme="minorEastAsia"/>
        </w:rPr>
        <w:t>kebijakan agar mengurangi intervensi manual manusia.</w:t>
      </w:r>
    </w:p>
    <w:p w14:paraId="4EC78243" w14:textId="78CDDFAE" w:rsidR="00001B77" w:rsidRDefault="00001B77" w:rsidP="0029753F">
      <w:pPr>
        <w:pStyle w:val="DaftarParagraf"/>
        <w:numPr>
          <w:ilvl w:val="1"/>
          <w:numId w:val="6"/>
        </w:numPr>
        <w:tabs>
          <w:tab w:val="left" w:pos="7937"/>
        </w:tabs>
        <w:spacing w:line="360" w:lineRule="auto"/>
        <w:rPr>
          <w:rFonts w:eastAsiaTheme="minorEastAsia"/>
        </w:rPr>
      </w:pPr>
      <w:r>
        <w:rPr>
          <w:rFonts w:eastAsiaTheme="minorEastAsia"/>
        </w:rPr>
        <w:t>Mendukung proses analisis berbasis data dan memberikan hasil yang objektif, terukur dan juga konsisten dalam penerapannya.</w:t>
      </w:r>
    </w:p>
    <w:p w14:paraId="20E8A9AB" w14:textId="5B80752F" w:rsidR="00001B77" w:rsidRDefault="00001B77" w:rsidP="0029753F">
      <w:pPr>
        <w:pStyle w:val="DaftarParagraf"/>
        <w:numPr>
          <w:ilvl w:val="1"/>
          <w:numId w:val="6"/>
        </w:numPr>
        <w:tabs>
          <w:tab w:val="left" w:pos="7937"/>
        </w:tabs>
        <w:spacing w:line="360" w:lineRule="auto"/>
        <w:rPr>
          <w:rFonts w:eastAsiaTheme="minorEastAsia"/>
        </w:rPr>
      </w:pPr>
      <w:r>
        <w:rPr>
          <w:rFonts w:eastAsiaTheme="minorEastAsia"/>
        </w:rPr>
        <w:t>Meningkatkan akurasi rekomendasi dan pemetaan kategori dalam konteks prekenomian, industri, maupun bagi Masyarakat sekitar</w:t>
      </w:r>
      <w:r w:rsidR="00631721">
        <w:rPr>
          <w:rFonts w:eastAsiaTheme="minorEastAsia"/>
        </w:rPr>
        <w:fldChar w:fldCharType="begin" w:fldLock="1"/>
      </w:r>
      <w:r w:rsidR="00204069">
        <w:rPr>
          <w:rFonts w:eastAsiaTheme="minorEastAsia"/>
        </w:rPr>
        <w:instrText>ADDIN CSL_CITATION {"citationItems":[{"id":"ITEM-1","itemData":{"author":[{"dropping-particle":"","family":"Wijaya","given":"Gefy Fitry","non-dropping-particle":"","parse-names":false,"suffix":""},{"dropping-particle":"","family":"Yuniarto","given":"Dwi","non-dropping-particle":"","parse-names":false,"suffix":""}],"container-title":"Populer: Jurnal Penelitian Mahasiswa","id":"ITEM-1","issue":"4","issued":{"date-parts":[["2024"]]},"page":"144-153","title":"Tinjauan Penerapan Machine Learning pada Sistem Rekomendasi Menggunakan Model Klasifikasi","type":"article-journal","volume":"3"},"uris":["http://www.mendeley.com/documents/?uuid=d5098193-942b-42fc-9567-a7350ac2e91e"]}],"mendeley":{"formattedCitation":"(Wijaya &amp; Yuniarto, 2024)","plainTextFormattedCitation":"(Wijaya &amp; Yuniarto, 2024)","previouslyFormattedCitation":"(Wijaya &amp; Yuniarto, 2024)"},"properties":{"noteIndex":0},"schema":"https://github.com/citation-style-language/schema/raw/master/csl-citation.json"}</w:instrText>
      </w:r>
      <w:r w:rsidR="00631721">
        <w:rPr>
          <w:rFonts w:eastAsiaTheme="minorEastAsia"/>
        </w:rPr>
        <w:fldChar w:fldCharType="separate"/>
      </w:r>
      <w:r w:rsidR="00631721" w:rsidRPr="00631721">
        <w:rPr>
          <w:rFonts w:eastAsiaTheme="minorEastAsia"/>
          <w:noProof/>
        </w:rPr>
        <w:t>(Wijaya &amp; Yuniarto, 2024)</w:t>
      </w:r>
      <w:r w:rsidR="00631721">
        <w:rPr>
          <w:rFonts w:eastAsiaTheme="minorEastAsia"/>
        </w:rPr>
        <w:fldChar w:fldCharType="end"/>
      </w:r>
      <w:r w:rsidR="00631721">
        <w:rPr>
          <w:rFonts w:eastAsiaTheme="minorEastAsia"/>
        </w:rPr>
        <w:t>.</w:t>
      </w:r>
    </w:p>
    <w:p w14:paraId="1E1E914A" w14:textId="77777777" w:rsidR="00447EFD" w:rsidRPr="000F20A6" w:rsidRDefault="00447EFD" w:rsidP="00447EFD">
      <w:pPr>
        <w:pStyle w:val="DaftarParagraf"/>
        <w:tabs>
          <w:tab w:val="left" w:pos="7937"/>
        </w:tabs>
        <w:spacing w:line="360" w:lineRule="auto"/>
        <w:ind w:left="1800"/>
        <w:rPr>
          <w:rFonts w:eastAsiaTheme="minorEastAsia"/>
        </w:rPr>
      </w:pPr>
    </w:p>
    <w:p w14:paraId="762B010A" w14:textId="0A602509" w:rsidR="00001B77" w:rsidRDefault="00001B77" w:rsidP="0029753F">
      <w:pPr>
        <w:pStyle w:val="DaftarParagraf"/>
        <w:tabs>
          <w:tab w:val="left" w:pos="7937"/>
        </w:tabs>
        <w:spacing w:line="360" w:lineRule="auto"/>
        <w:ind w:left="851" w:firstLine="425"/>
        <w:rPr>
          <w:rFonts w:eastAsiaTheme="minorEastAsia"/>
        </w:rPr>
      </w:pPr>
      <w:r>
        <w:rPr>
          <w:rFonts w:eastAsiaTheme="minorEastAsia"/>
        </w:rPr>
        <w:lastRenderedPageBreak/>
        <w:t xml:space="preserve">Penerapan klasifikasi sangat relevan dengan analisis data industri kecil menengah yang umumnya memiliki sifat yang terstruktur. Dengan klasifiksi, </w:t>
      </w:r>
      <w:r w:rsidR="000F20A6">
        <w:rPr>
          <w:rFonts w:eastAsiaTheme="minorEastAsia"/>
        </w:rPr>
        <w:t xml:space="preserve">model dapat memberikan kategori industri yang paling sesuai berdasarkan variabel variabel yang digunakan. </w:t>
      </w:r>
    </w:p>
    <w:p w14:paraId="5BE2FA0A" w14:textId="77777777" w:rsidR="00001B77" w:rsidRDefault="00001B77" w:rsidP="0029753F">
      <w:pPr>
        <w:pStyle w:val="DaftarParagraf"/>
        <w:tabs>
          <w:tab w:val="left" w:pos="7937"/>
        </w:tabs>
        <w:spacing w:line="360" w:lineRule="auto"/>
        <w:ind w:left="851" w:firstLine="425"/>
        <w:rPr>
          <w:rFonts w:eastAsiaTheme="minorEastAsia"/>
        </w:rPr>
      </w:pPr>
    </w:p>
    <w:p w14:paraId="20CFCECB" w14:textId="21D469C8" w:rsidR="00001B77" w:rsidRDefault="00001B77" w:rsidP="0029753F">
      <w:pPr>
        <w:pStyle w:val="DaftarParagraf"/>
        <w:tabs>
          <w:tab w:val="left" w:pos="7937"/>
        </w:tabs>
        <w:spacing w:line="360" w:lineRule="auto"/>
        <w:ind w:left="851" w:firstLine="425"/>
        <w:rPr>
          <w:rFonts w:eastAsiaTheme="minorEastAsia"/>
        </w:rPr>
      </w:pPr>
      <w:r>
        <w:rPr>
          <w:rFonts w:eastAsiaTheme="minorEastAsia"/>
        </w:rPr>
        <w:t>Berdasarkan penelitian yang dilakukan oleh penulis, klasifikasi digunakan untuk mengelompokkan jenis industri yang sesuai serta memiliki Tingkat resiko kegagalan dan ketidaksesuaian yang rendah berdasarkan atribut atribut seperti alamat, jumlah tenaga kerja, nilai investasi dan juga badan usaha. Proses ini diharapkan memungkinkan system untuk memberikan hasil hail klasifikasi yang akurat dan guna mendukung perencanaan serta pengembangan IKM secara optimal dan tepat sasaran</w:t>
      </w:r>
      <w:r w:rsidR="00204069">
        <w:rPr>
          <w:rFonts w:eastAsiaTheme="minorEastAsia"/>
        </w:rPr>
        <w:fldChar w:fldCharType="begin" w:fldLock="1"/>
      </w:r>
      <w:r w:rsidR="00204069">
        <w:rPr>
          <w:rFonts w:eastAsiaTheme="minorEastAsia"/>
        </w:rPr>
        <w:instrText>ADDIN CSL_CITATION {"citationItems":[{"id":"ITEM-1","itemData":{"DOI":"10.61722/jiem.v3i4.4380","ISSN":"3025-7972","abstract":"Abstrak. Penelitian ini bertujuan untuk mengkaji karakteristik serta pola penyebaran spasial Industri Kecil Menengah (IKM) dan Industri Rumah Tangga (IRT) di kawasan kabupaten dan kota. Selain itu, penelitian ini juga mengungkap faktor-faktor utama yang mempengaruhi persebaran spasial kedua jenis industri tersebut, serta menilai dampaknya terhadap pertumbuhan ekonomi dan pembangunan wilayah. Metode yang digunakan adalah deskriptif kualitatif dengan pendekatan studi literatur yang merujuk pada berbagai penelitian sebelumnya. Temuan penelitian mengindikasikan bahwa IKM umumnya terpusat di wilayah perkotaan karena dukungan infrastruktur dan akses pasar yang lebih baik, sedangkan IRT lebih banyak tersebar di wilayah kabupaten yang memiliki jaringan sosial masyarakat yang kuat. Pemerataan distribusi spasial IKM dan IRT diyakini dapat mengurangi ketimpangan ekonomi antar wilayah, sekaligus mendukung peningkatan pendapatan masyarakat dan pembangunan wilayah yang berkelanjutan.\r Kata Kunci: Distribusi spasial; industri kecil; industri rumah tangga; pembangunan wilayah; pertumbuhan ekonomi.","author":[{"dropping-particle":"","family":"Muzzaila Esta","given":"Nalazah","non-dropping-particle":"","parse-names":false,"suffix":""},{"dropping-particle":"","family":"Jagad Samudra","given":"Dewa Sukma","non-dropping-particle":"","parse-names":false,"suffix":""},{"dropping-particle":"","family":"Yasin","given":"Muhammad","non-dropping-particle":"","parse-names":false,"suffix":""}],"container-title":"Jurnal Ilmiah Ekonomi Dan Manajemen","id":"ITEM-1","issue":"4","issued":{"date-parts":[["2025"]]},"page":"55-66","title":"Analisis Pola Spasial Industri Kecil Menengah (Ikm) Dan Industri Rumah Tangga (Irt) Di Kabupaten Dan Kota","type":"article-journal","volume":"3"},"uris":["http://www.mendeley.com/documents/?uuid=59a8f0a2-7e71-4fc8-89a8-2ee5aac4a9a6"]}],"mendeley":{"formattedCitation":"(Muzzaila Esta et al., 2025)","plainTextFormattedCitation":"(Muzzaila Esta et al., 2025)","previouslyFormattedCitation":"(Muzzaila Esta et al., 2025)"},"properties":{"noteIndex":0},"schema":"https://github.com/citation-style-language/schema/raw/master/csl-citation.json"}</w:instrText>
      </w:r>
      <w:r w:rsidR="00204069">
        <w:rPr>
          <w:rFonts w:eastAsiaTheme="minorEastAsia"/>
        </w:rPr>
        <w:fldChar w:fldCharType="separate"/>
      </w:r>
      <w:r w:rsidR="00204069" w:rsidRPr="00204069">
        <w:rPr>
          <w:rFonts w:eastAsiaTheme="minorEastAsia"/>
          <w:noProof/>
        </w:rPr>
        <w:t>(Muzzaila Esta et al., 2025)</w:t>
      </w:r>
      <w:r w:rsidR="00204069">
        <w:rPr>
          <w:rFonts w:eastAsiaTheme="minorEastAsia"/>
        </w:rPr>
        <w:fldChar w:fldCharType="end"/>
      </w:r>
      <w:r w:rsidR="00204069">
        <w:rPr>
          <w:rFonts w:eastAsiaTheme="minorEastAsia"/>
        </w:rPr>
        <w:t>.</w:t>
      </w:r>
    </w:p>
    <w:p w14:paraId="718A100A" w14:textId="77777777" w:rsidR="00F83EDC" w:rsidRPr="00EC06B2" w:rsidRDefault="00F83EDC" w:rsidP="0029753F">
      <w:pPr>
        <w:pStyle w:val="DaftarParagraf"/>
        <w:tabs>
          <w:tab w:val="left" w:pos="7937"/>
        </w:tabs>
        <w:spacing w:line="360" w:lineRule="auto"/>
        <w:ind w:left="851" w:firstLine="425"/>
        <w:rPr>
          <w:rFonts w:eastAsiaTheme="minorEastAsia"/>
        </w:rPr>
      </w:pPr>
    </w:p>
    <w:p w14:paraId="72569A31" w14:textId="77777777" w:rsidR="00F83EDC" w:rsidRDefault="00F83EDC" w:rsidP="0029753F">
      <w:pPr>
        <w:pStyle w:val="DaftarParagraf"/>
        <w:numPr>
          <w:ilvl w:val="0"/>
          <w:numId w:val="10"/>
        </w:numPr>
        <w:tabs>
          <w:tab w:val="left" w:pos="7937"/>
        </w:tabs>
        <w:spacing w:line="360" w:lineRule="auto"/>
      </w:pPr>
      <w:r>
        <w:t>Kecerdasan Buatan</w:t>
      </w:r>
    </w:p>
    <w:p w14:paraId="503FD493" w14:textId="0731DABE" w:rsidR="00F83EDC" w:rsidRDefault="00F83EDC" w:rsidP="0029753F">
      <w:pPr>
        <w:pStyle w:val="DaftarParagraf"/>
        <w:tabs>
          <w:tab w:val="left" w:pos="7937"/>
        </w:tabs>
        <w:spacing w:line="360" w:lineRule="auto"/>
        <w:ind w:left="851" w:firstLine="425"/>
      </w:pPr>
      <w:r w:rsidRPr="00102C67">
        <w:t xml:space="preserve"> </w:t>
      </w:r>
      <w:r>
        <w:t>Kecerdasan buatan atau artificial Intelegence (AI) merupakan cabang dari ilmu computer yang berfokus pada pengembangan system yang mampu meniru kemampuan dalam berfikir dan mengambil keputusan layaknya yang dilakukan manusia. Sistem kecerdasan buatan dirancang untuk melakukan tugas tugas yang memerlukan kecerdasan manusia seperti pengenalan pola, pembelajaran, analisis dan juga adaptasi terhadap lingkungan.</w:t>
      </w:r>
    </w:p>
    <w:p w14:paraId="310936C9" w14:textId="02436C5D" w:rsidR="00F83EDC" w:rsidRDefault="00834510" w:rsidP="0029753F">
      <w:pPr>
        <w:pStyle w:val="DaftarParagraf"/>
        <w:tabs>
          <w:tab w:val="left" w:pos="7937"/>
        </w:tabs>
        <w:spacing w:line="360" w:lineRule="auto"/>
        <w:ind w:left="851" w:firstLine="425"/>
      </w:pPr>
      <w:r>
        <w:t xml:space="preserve">Pada penelitian yang dilakukan </w:t>
      </w:r>
      <w:r>
        <w:fldChar w:fldCharType="begin" w:fldLock="1"/>
      </w:r>
      <w:r w:rsidR="007A3A3E">
        <w:instrText>ADDIN CSL_CITATION {"citationItems":[{"id":"ITEM-1","itemData":{"DOI":"10.1016/j.bushor.2018.08.004","ISSN":"00076813","abstract":"Artificial intelligence (AI)—defined as a system's ability to correctly interpret external data, to learn from such data, and to use those learnings to achieve specific goals and tasks through flexible adaptation—is a topic in nearly every boardroom and at many dinner tables. Yet, despite this prominence, AI is still a surprisingly fuzzy concept and a lot of questions surrounding it are still open. In this article, we analyze how AI is different from related concepts, such as the Internet of Things and big data, and suggest that AI is not one monolithic term but instead needs to be seen in a more nuanced way. This can either be achieved by looking at AI through the lens of evolutionary stages (artificial narrow intelligence, artificial general intelligence, and artificial super intelligence) or by focusing on different types of AI systems (analytical AI, human-inspired AI, and humanized AI). Based on this classification, we show the potential and risk of AI using a series of case studies regarding universities, corporations, and governments. Finally, we present a framework that helps organizations think about the internal and external implications of AI, which we label the Three C Model of Confidence, Change, and Control.","author":[{"dropping-particle":"","family":"Kaplan","given":"Andreas","non-dropping-particle":"","parse-names":false,"suffix":""},{"dropping-particle":"","family":"Haenlein","given":"Michael","non-dropping-particle":"","parse-names":false,"suffix":""}],"container-title":"Business Horizons","id":"ITEM-1","issue":"1","issued":{"date-parts":[["2019"]]},"page":"15-25","publisher":"\"Kelley School of Business, Indiana University\"","title":"Siri, Siri, in my hand: Who's the fairest in the land? On the interpretations, illustrations, and implications of artificial intelligence","type":"article-journal","volume":"62"},"uris":["http://www.mendeley.com/documents/?uuid=d8f3aff8-7664-410b-b390-106cfcbcba7a"]}],"mendeley":{"formattedCitation":"(Kaplan &amp; Haenlein, 2019)","plainTextFormattedCitation":"(Kaplan &amp; Haenlein, 2019)","previouslyFormattedCitation":"(Kaplan &amp; Haenlein, 2019)"},"properties":{"noteIndex":0},"schema":"https://github.com/citation-style-language/schema/raw/master/csl-citation.json"}</w:instrText>
      </w:r>
      <w:r>
        <w:fldChar w:fldCharType="separate"/>
      </w:r>
      <w:r w:rsidRPr="00834510">
        <w:rPr>
          <w:noProof/>
        </w:rPr>
        <w:t>(Kaplan &amp; Haenlein, 2019)</w:t>
      </w:r>
      <w:r>
        <w:fldChar w:fldCharType="end"/>
      </w:r>
      <w:r w:rsidR="00D67C7C">
        <w:t xml:space="preserve"> AI dapat di defenisikan sebagai kemampuan yang dimiliki computer untuk melakukan fungsi kognitif seperti reasoning, learning dan problem solving yang biasanya melakukan intervensi manusia. Dalam konteks modern, AI tidak hanya mencakup algoritma tetapi juga mencakup system pembelajaran mandiri berdasarkan data atau yang biasa dibut machine learning dan deep learning.</w:t>
      </w:r>
    </w:p>
    <w:p w14:paraId="000DD1F0" w14:textId="0BEB2BB0" w:rsidR="00D67C7C" w:rsidRDefault="00D67C7C" w:rsidP="0029753F">
      <w:pPr>
        <w:pStyle w:val="DaftarParagraf"/>
        <w:tabs>
          <w:tab w:val="left" w:pos="7937"/>
        </w:tabs>
        <w:spacing w:line="360" w:lineRule="auto"/>
        <w:ind w:left="851" w:firstLine="425"/>
      </w:pPr>
      <w:r>
        <w:t xml:space="preserve">Dalam perkembanganyya, kecerdasan buatan pertama kali diperkenalkan pada tahun 1956 oleh John McCharty yang sekarang disebut </w:t>
      </w:r>
      <w:r>
        <w:lastRenderedPageBreak/>
        <w:t>bapak AI pada konferensi Darmouth College. Sejak itu AI berkembang pesat melalui beberapa genarasi:</w:t>
      </w:r>
    </w:p>
    <w:p w14:paraId="6D75F82A" w14:textId="77777777" w:rsidR="00F95CFF" w:rsidRDefault="00F95CFF" w:rsidP="0029753F">
      <w:pPr>
        <w:pStyle w:val="DaftarParagraf"/>
        <w:tabs>
          <w:tab w:val="left" w:pos="7937"/>
        </w:tabs>
        <w:spacing w:line="360" w:lineRule="auto"/>
        <w:ind w:left="851" w:firstLine="425"/>
      </w:pPr>
    </w:p>
    <w:p w14:paraId="32E39C87" w14:textId="25F169EA" w:rsidR="00834510" w:rsidRDefault="00834510" w:rsidP="0029753F">
      <w:pPr>
        <w:pStyle w:val="DaftarParagraf"/>
        <w:numPr>
          <w:ilvl w:val="0"/>
          <w:numId w:val="11"/>
        </w:numPr>
        <w:tabs>
          <w:tab w:val="left" w:pos="7937"/>
        </w:tabs>
        <w:spacing w:line="360" w:lineRule="auto"/>
      </w:pPr>
      <w:r>
        <w:t>Tahun 1950 hingga 1970 dimana AI berfokus pada pemrograman simbolik dan logika yang formal.</w:t>
      </w:r>
    </w:p>
    <w:p w14:paraId="70095B8D" w14:textId="3DBB7281" w:rsidR="00834510" w:rsidRDefault="00834510" w:rsidP="0029753F">
      <w:pPr>
        <w:pStyle w:val="DaftarParagraf"/>
        <w:numPr>
          <w:ilvl w:val="0"/>
          <w:numId w:val="11"/>
        </w:numPr>
        <w:tabs>
          <w:tab w:val="left" w:pos="7937"/>
        </w:tabs>
        <w:spacing w:line="360" w:lineRule="auto"/>
      </w:pPr>
      <w:r>
        <w:t>Tahun 1980 sampai tahun 1990 menandai munculmya konsep machine learning yang memungkinkan system belajar dari data bukan sekedar aturan manual.</w:t>
      </w:r>
    </w:p>
    <w:p w14:paraId="2787119B" w14:textId="42BDEFAA" w:rsidR="00834510" w:rsidRDefault="00834510" w:rsidP="0029753F">
      <w:pPr>
        <w:pStyle w:val="DaftarParagraf"/>
        <w:numPr>
          <w:ilvl w:val="0"/>
          <w:numId w:val="11"/>
        </w:numPr>
        <w:tabs>
          <w:tab w:val="left" w:pos="7937"/>
        </w:tabs>
        <w:spacing w:line="360" w:lineRule="auto"/>
      </w:pPr>
      <w:r>
        <w:t>Tahun 2000 sampai sekarang kemunculan big data peningkatan komputasi dan algoritma deep learning membawa smuanya ke era yang lebih modern dan AI digunakan dalan berbagai bidang baik Kesehatan,industri dan pemerintahan</w:t>
      </w:r>
      <w:r w:rsidR="007A3A3E">
        <w:fldChar w:fldCharType="begin" w:fldLock="1"/>
      </w:r>
      <w:r w:rsidR="007D4479">
        <w:instrText>ADDIN CSL_CITATION {"citationItems":[{"id":"ITEM-1","itemData":{"author":[{"dropping-particle":"","family":"Prayitno","given":"Dio Eka","non-dropping-particle":"","parse-names":false,"suffix":""},{"dropping-particle":"","family":"Fathurohman","given":"Zaki","non-dropping-particle":"","parse-names":false,"suffix":""},{"dropping-particle":"","family":"Putri","given":"Soraya Hariyani","non-dropping-particle":"","parse-names":false,"suffix":""},{"dropping-particle":"","family":"Isniwati","given":"Arif","non-dropping-particle":"","parse-names":false,"suffix":""},{"dropping-particle":"","family":"Nasional","given":"Perpustakaan","non-dropping-particle":"","parse-names":false,"suffix":""},{"dropping-particle":"","family":"Indonesia","given":"Republik","non-dropping-particle":"","parse-names":false,"suffix":""}],"id":"ITEM-1","issue":"2","issued":{"date-parts":[["2024"]]},"title":"REVOLUSI PENELITIAN Dio Eka Prayitno , Zaki Fathurohman , Soraya Hariyani Putri , Arif Isniwati","type":"article-journal","volume":"26"},"uris":["http://www.mendeley.com/documents/?uuid=94407492-1906-4ade-878a-5ed9b620e655"]}],"mendeley":{"formattedCitation":"(Prayitno et al., 2024)","plainTextFormattedCitation":"(Prayitno et al., 2024)","previouslyFormattedCitation":"(Prayitno et al., 2024)"},"properties":{"noteIndex":0},"schema":"https://github.com/citation-style-language/schema/raw/master/csl-citation.json"}</w:instrText>
      </w:r>
      <w:r w:rsidR="007A3A3E">
        <w:fldChar w:fldCharType="separate"/>
      </w:r>
      <w:r w:rsidR="007A3A3E" w:rsidRPr="007A3A3E">
        <w:rPr>
          <w:noProof/>
        </w:rPr>
        <w:t>(Prayitno et al., 2024)</w:t>
      </w:r>
      <w:r w:rsidR="007A3A3E">
        <w:fldChar w:fldCharType="end"/>
      </w:r>
      <w:r>
        <w:t>.</w:t>
      </w:r>
    </w:p>
    <w:p w14:paraId="47C3F6C2" w14:textId="07F980FA" w:rsidR="00F83EDC" w:rsidRDefault="00834510" w:rsidP="0029753F">
      <w:pPr>
        <w:tabs>
          <w:tab w:val="left" w:pos="7937"/>
        </w:tabs>
        <w:spacing w:line="360" w:lineRule="auto"/>
        <w:ind w:left="851" w:firstLine="425"/>
      </w:pPr>
      <w:r>
        <w:t xml:space="preserve">Kecerdasan buatan memiliki beberpa komponen yang saling berinteraksi untuk meniru cara kerja manusia baik dalam berfikir ataupun belajar. Menurut </w:t>
      </w:r>
      <w:r w:rsidR="007D4479">
        <w:fldChar w:fldCharType="begin" w:fldLock="1"/>
      </w:r>
      <w:r w:rsidR="007D4479">
        <w:instrText>ADDIN CSL_CITATION {"citationItems":[{"id":"ITEM-1","itemData":{"DOI":"10.11591/ijeecs.v19.i2.pp1000-1009","ISSN":"25024760","abstract":"Every language has unique characteristics, structures, and grammar. Thus, different styles will have different processes and result in processed in Natural Language Processing (NLP) research area. In the current NLP research area, Data Mining (DM) or Machine Learning (ML) technique is popular, especially for Deep Learning (DL) method. This research aims to classify text data in the Indonesian language using Convolutional Neural Network (CNN) as one of the DL algorithms. The CNN algorithm used modified following the Indonesian language characteristics. Thereby, in the text pre-processing phase, stopword removal and stemming are particularly suitable for the Indonesian language. The experiment conducted using 472 Indonesian News text data from various sources with four categories: .,hiburan? (entertainment), .,olahraga? (sport), .,tajuk utama? (headline news), and .,teknologi? (technology). Based on the experiment and evaluation using 377 training data and 95 testing data, producing five models with ten epoch for each model, CNN has the best percentage of accuracy around 90,74% and loss value around 29,05% for 300 hidden layers in classifying the Indonesian News data.","author":[{"dropping-particle":"","family":"Ramdhani","given":"Muhammad Ali","non-dropping-particle":"","parse-names":false,"suffix":""},{"dropping-particle":"","family":"Ramdhani","given":"Muhammad Ali","non-dropping-particle":"","parse-names":false,"suffix":""},{"dropping-particle":"","family":"Maylawati","given":"Dian Sa adillah","non-dropping-particle":"","parse-names":false,"suffix":""},{"dropping-particle":"","family":"Mantoro","given":"Teddy","non-dropping-particle":"","parse-names":false,"suffix":""}],"container-title":"Indonesian Journal of Electrical Engineering and Computer Science","id":"ITEM-1","issue":"2","issued":{"date-parts":[["2020"]]},"page":"1000-1009","title":"Indonesian news classification using convolutional neural network","type":"article-journal","volume":"19"},"uris":["http://www.mendeley.com/documents/?uuid=31547a96-d478-4d6b-aae1-93ae21c362f5"]}],"mendeley":{"formattedCitation":"(Ramdhani et al., 2020)","plainTextFormattedCitation":"(Ramdhani et al., 2020)","previouslyFormattedCitation":"(Ramdhani et al., 2020)"},"properties":{"noteIndex":0},"schema":"https://github.com/citation-style-language/schema/raw/master/csl-citation.json"}</w:instrText>
      </w:r>
      <w:r w:rsidR="007D4479">
        <w:fldChar w:fldCharType="separate"/>
      </w:r>
      <w:r w:rsidR="007D4479" w:rsidRPr="007D4479">
        <w:rPr>
          <w:noProof/>
        </w:rPr>
        <w:t>(Ramdhani et al., 2020)</w:t>
      </w:r>
      <w:r w:rsidR="007D4479">
        <w:fldChar w:fldCharType="end"/>
      </w:r>
      <w:r>
        <w:t xml:space="preserve"> komponen tersebut meliputi </w:t>
      </w:r>
      <w:r w:rsidR="00C95A35">
        <w:t>persepsi, penalaran, pembelajaran, perencaan dan Tindakan yang Dimana masing masing komponen memiliki peran masing masing seperti persepsi yang mengenali dan menafsirkan data, komponen pembelajaran yang meningkatkan kinerja system berdasarkan data ataupun aturan, perencanaan mencerminkan kemapuan system dalam menentukan Langkah yang optimal, yang terakhir atau Tindakan merupakan bentuk eksekusi dari keputusan yang direncanakan oleh system dan menghasilkan output terhadap suatu kondisi.</w:t>
      </w:r>
    </w:p>
    <w:p w14:paraId="125FE243" w14:textId="15B888BF" w:rsidR="00F95CFF" w:rsidRDefault="00C95A35" w:rsidP="00447EFD">
      <w:pPr>
        <w:tabs>
          <w:tab w:val="left" w:pos="7937"/>
        </w:tabs>
        <w:spacing w:line="360" w:lineRule="auto"/>
        <w:ind w:left="851" w:firstLine="425"/>
      </w:pPr>
      <w:r>
        <w:t xml:space="preserve">Kecerdasan buatan memiliki beberapa cabang uatama yang mendukung pengembangan system cerdas. Salah satu cabang penting Adalah machine learning yang memungkinkan computer belajar tanpa menggunakan eksplisit berdasarkan data. Cabang lanjutan dari machine learning Adalah deep learning yang memiliki banyak lapisan tersembunyi untuk mengnali pola pola yang kompleks </w:t>
      </w:r>
      <w:r w:rsidR="007A3A3E">
        <w:t>dan menghasilkan prediksi atau kasifikasi yang lebih akurat</w:t>
      </w:r>
      <w:r w:rsidR="007D4479">
        <w:fldChar w:fldCharType="begin" w:fldLock="1"/>
      </w:r>
      <w:r w:rsidR="007D4479">
        <w:instrText>ADDIN CSL_CITATION {"citationItems":[{"id":"ITEM-1","itemData":{"DOI":"10.1016/B978-0-323-96104-2.00002-6","ISBN":"9780323961042","abstract":"The success of deep learning depends on finding an architecture to fit the task. As deep learning has scaled up to more challenging tasks, the architectures have become difficult to design by hand. This chapter proposes an automated method, CoDeepNEAT, for optimizing deep learning architectures through evolution. By extending existing neuroevolution methods to topology, components, and hyperparameters, this method achieves results comparable to the best human designs in standard benchmarks in object recognition and language modeling. It also supports building a real-world application of automated image captioning on a magazine website. Given the anticipated increases in available computing power, the evolution of deep networks is a promising approach to constructing deep learning applications in the future.","author":[{"dropping-particle":"","family":"Miikkulainen","given":"Risto","non-dropping-particle":"","parse-names":false,"suffix":""},{"dropping-particle":"","family":"Liang","given":"Jason","non-dropping-particle":"","parse-names":false,"suffix":""},{"dropping-particle":"","family":"Meyerson","given":"Elliot","non-dropping-particle":"","parse-names":false,"suffix":""},{"dropping-particle":"","family":"Rawal","given":"Aditya","non-dropping-particle":"","parse-names":false,"suffix":""},{"dropping-particle":"","family":"Fink","given":"Dan","non-dropping-particle":"","parse-names":false,"suffix":""},{"dropping-particle":"","family":"Francon","given":"Olivier","non-dropping-particle":"","parse-names":false,"suffix":""},{"dropping-particle":"","family":"Raju","given":"Bala","non-dropping-particle":"","parse-names":false,"suffix":""},{"dropping-particle":"","family":"Shahrzad","given":"Hormoz","non-dropping-particle":"","parse-names":false,"suffix":""},{"dropping-particle":"","family":"Navruzyan","given":"Arshak","non-dropping-particle":"","parse-names":false,"suffix":""},{"dropping-particle":"","family":"Duffy","given":"Nigel","non-dropping-particle":"","parse-names":false,"suffix":""},{"dropping-particle":"","family":"Hodjat","given":"Babak","non-dropping-particle":"","parse-names":false,"suffix":""}],"container-title":"Artificial Intelligence in the Age of Neural Networks and Brain Computing, Second Edition","id":"ITEM-1","issued":{"date-parts":[["2023"]]},"page":"269-287","title":"Evolving deep neural networks","type":"article-journal"},"uris":["http://www.mendeley.com/documents/?uuid=7ff9ed75-7e2d-4a1c-a01f-00720f8799a1"]}],"mendeley":{"formattedCitation":"(Miikkulainen et al., 2023)","plainTextFormattedCitation":"(Miikkulainen et al., 2023)","previouslyFormattedCitation":"(Miikkulainen et al., 2023)"},"properties":{"noteIndex":0},"schema":"https://github.com/citation-style-language/schema/raw/master/csl-citation.json"}</w:instrText>
      </w:r>
      <w:r w:rsidR="007D4479">
        <w:fldChar w:fldCharType="separate"/>
      </w:r>
      <w:r w:rsidR="007D4479" w:rsidRPr="007D4479">
        <w:rPr>
          <w:noProof/>
        </w:rPr>
        <w:t>(Miikkulainen et al., 2023)</w:t>
      </w:r>
      <w:r w:rsidR="007D4479">
        <w:fldChar w:fldCharType="end"/>
      </w:r>
      <w:r w:rsidR="007A3A3E">
        <w:t>.</w:t>
      </w:r>
    </w:p>
    <w:p w14:paraId="235E50D6" w14:textId="7E0C1B3C" w:rsidR="00901F2D" w:rsidRDefault="00E33537" w:rsidP="0029753F">
      <w:pPr>
        <w:pStyle w:val="DaftarParagraf"/>
        <w:numPr>
          <w:ilvl w:val="0"/>
          <w:numId w:val="10"/>
        </w:numPr>
        <w:tabs>
          <w:tab w:val="left" w:pos="7937"/>
        </w:tabs>
        <w:spacing w:line="360" w:lineRule="auto"/>
      </w:pPr>
      <w:r>
        <w:lastRenderedPageBreak/>
        <w:t>Deep Neural Network (DNN)</w:t>
      </w:r>
      <w:r w:rsidR="00901F2D">
        <w:t xml:space="preserve"> </w:t>
      </w:r>
    </w:p>
    <w:p w14:paraId="50D2F239" w14:textId="6D5C6721" w:rsidR="00E33537" w:rsidRDefault="00E33537" w:rsidP="0029753F">
      <w:pPr>
        <w:pStyle w:val="DaftarParagraf"/>
        <w:numPr>
          <w:ilvl w:val="0"/>
          <w:numId w:val="12"/>
        </w:numPr>
        <w:tabs>
          <w:tab w:val="left" w:pos="7937"/>
        </w:tabs>
        <w:spacing w:line="360" w:lineRule="auto"/>
      </w:pPr>
      <w:r>
        <w:t>Defenisi dan konsep dasar Deep Neural Network</w:t>
      </w:r>
    </w:p>
    <w:p w14:paraId="409BDCDA" w14:textId="7B57497B" w:rsidR="00E33537" w:rsidRDefault="00E33537" w:rsidP="0029753F">
      <w:pPr>
        <w:pStyle w:val="DaftarParagraf"/>
        <w:tabs>
          <w:tab w:val="left" w:pos="7937"/>
        </w:tabs>
        <w:spacing w:line="360" w:lineRule="auto"/>
        <w:ind w:left="1080" w:firstLine="338"/>
      </w:pPr>
      <w:r>
        <w:t xml:space="preserve">Deep Neural Network (DNN) merupakan salah satu arsitektur dari deep learning yang dirancang untuk meniru kemempuan bekerja otak manusia dalam mengenali dan memproses sebuah informasi. DNN termasuk ke dalam kategori supervised learning, Dimana model latih menggunakan data yang sudah ada berlabel untuk mempelajari pola dan hubungan antar variabel. Selain itu, menurut </w:t>
      </w:r>
      <w:r w:rsidR="00BE3620">
        <w:fldChar w:fldCharType="begin" w:fldLock="1"/>
      </w:r>
      <w:r w:rsidR="00BE3620">
        <w:instrText>ADDIN CSL_CITATION {"citationItems":[{"id":"ITEM-1","itemData":{"DOI":"10.23887/jstundiksha.v12i3.53437","ISSN":"2303-3142","abstract":"Peningkatan jumlah kasus Covid-19 hampir terjadi di seluruh dunia penting dikaji karena pola persebarannya yang masif.   Metode analisis yang digunakan adalah ANN.  Penelitian ini mencakup dua hal, yaitu model ANN algoritma Backpropagation Neural Network (BPNN) dan kombinasi algoritma Backpropagation Neural Network dan Particle Swarm Optimization (BPNN-PSO).  Masing-masing model ANN algoritma BPNN dan BPNN-PSO dilakukan 18 kali pengujian.  Hasil pengujian menunjukkan kombinasi parameter terbaik ANN dengan algoritma BPNN diperoleh MAPE sebesar 16.29% dengan arsitektur 14-5-1 dengan learning rate 0.3.  Kombinasi parameter ANN terbaik algoritma BPNN-PSO MAPE sebesar 15.45% pada arsitektur 14-10-1 dengan learning rate 0,2.  Berdasarkan algoritma BPNN dan BPNN-PSO, model ANN terbaik adalah model ANN dengan algoritma BPNN-PSO.  Dengan kata lain, nilai MAPE yang cenderung lebih besar dibandingkan MAPE dari hasil algoritma BPNN-PSO.  Hal ini mengindikasikan bahwa kombinasi BPNN-PSO berhasil untuk meningkatkan akurasi hasil prediksi. Implementasi algoritma Particle Swarm Optimization (PSO) yang berperan sebagai penentu nilai bobot dan bias awal dalam proses pelatihan metode Backpropagation Neural Network (BPNN) dapat meningkatkan performa model ANN untuk memprediksi jumlah kumulatif kasus positif Covid-19 di Indonesia, dengan peningkatan akurasi yang signifikan. Sehingga penggunaan model ANN dengan algoritma BPNN-PSO dapat diterapkan dalam situasi ini untuk memprediksi jumlah kumulatif kasus positif Covid-19 di Indonesia.","author":[{"dropping-particle":"","family":"Kurniati","given":"Alfi Bella","non-dropping-particle":"","parse-names":false,"suffix":""},{"dropping-particle":"","family":"Sidik","given":"Wuryatmo A.","non-dropping-particle":"","parse-names":false,"suffix":""},{"dropping-particle":"","family":"Jajang","given":"","non-dropping-particle":"","parse-names":false,"suffix":""}],"container-title":"JST (Jurnal Sains dan Teknologi)","id":"ITEM-1","issue":"3","issued":{"date-parts":[["2024"]]},"page":"833-844","title":"Model Artificial Neural Networks (ANN) untuk Prediksi COVID-19 di Indonesia","type":"article-journal","volume":"12"},"uris":["http://www.mendeley.com/documents/?uuid=04e780d1-66ab-4b3e-b31b-69d468286a38"]}],"mendeley":{"formattedCitation":"(Kurniati et al., 2024)","plainTextFormattedCitation":"(Kurniati et al., 2024)","previouslyFormattedCitation":"(Kurniati et al., 2024)"},"properties":{"noteIndex":0},"schema":"https://github.com/citation-style-language/schema/raw/master/csl-citation.json"}</w:instrText>
      </w:r>
      <w:r w:rsidR="00BE3620">
        <w:fldChar w:fldCharType="separate"/>
      </w:r>
      <w:r w:rsidR="00BE3620" w:rsidRPr="00BE3620">
        <w:rPr>
          <w:noProof/>
        </w:rPr>
        <w:t>(Kurniati et al., 2024)</w:t>
      </w:r>
      <w:r w:rsidR="00BE3620">
        <w:fldChar w:fldCharType="end"/>
      </w:r>
      <w:r>
        <w:t xml:space="preserve"> DNN merupakan pengembangan dari Artifical Neural Network (ANN) dengan lebih dari satu lapisan tersembunyi antara input dan output yang memungkinkan struktur berlapis ini mempelajari representasi data yang lebih dalam.</w:t>
      </w:r>
    </w:p>
    <w:p w14:paraId="70229B11" w14:textId="643991F8" w:rsidR="00C33A1A" w:rsidRPr="00C33A1A" w:rsidRDefault="00E33537" w:rsidP="0029753F">
      <w:pPr>
        <w:pStyle w:val="DaftarParagraf"/>
        <w:tabs>
          <w:tab w:val="left" w:pos="7937"/>
        </w:tabs>
        <w:spacing w:line="360" w:lineRule="auto"/>
        <w:ind w:left="1080" w:firstLine="338"/>
        <w:rPr>
          <w:rFonts w:eastAsiaTheme="minorEastAsia"/>
        </w:rPr>
      </w:pPr>
      <w:r>
        <w:t>Setiap neuron dalam jaringan Deep Neural Network</w:t>
      </w:r>
      <w:r w:rsidR="00FB1B1D">
        <w:t xml:space="preserve"> menerima sinyal dari neuron sebelumnya, lalu mengalikannya dengan nilai bobot tertentu, menambahkan bias kemudian memproses hasilnya melalui fungsi aktivitas untuk menghasilkan sebuah output. Dalam proses ini, jaringan mempelajari hubungan non-linear yang kompleks</w:t>
      </w:r>
      <w:r w:rsidR="00BE3620">
        <w:fldChar w:fldCharType="begin" w:fldLock="1"/>
      </w:r>
      <w:r w:rsidR="00BE3620">
        <w:instrText>ADDIN CSL_CITATION {"citationItems":[{"id":"ITEM-1","itemData":{"abstract":"… dilakukan didapatkan hasil model terbaik adalah Xception, DenseNet121 dan ResNet50. … Model arsitektur CNN akan menggunakan pengetahuan yang telah diperoleh untuk klasifikasi …","author":[{"dropping-particle":"","family":"Ariawan","given":"Eko","non-dropping-particle":"","parse-names":false,"suffix":""}],"container-title":"Jurnal of Business and Audit Information System (JBASE)","id":"ITEM-1","issue":"1","issued":{"date-parts":[["2025"]]},"page":"1-12","title":"Perbandingan Performa Arsitektur Convolutional Neural Network Menggunakan Transfer Learning untuk Model Deteksi Kesehatan Daun","type":"article-journal","volume":"8"},"uris":["http://www.mendeley.com/documents/?uuid=45c63430-4aa5-42f8-9baa-4b5417a94681"]}],"mendeley":{"formattedCitation":"(Ariawan, 2025)","plainTextFormattedCitation":"(Ariawan, 2025)","previouslyFormattedCitation":"(Ariawan, 2025)"},"properties":{"noteIndex":0},"schema":"https://github.com/citation-style-language/schema/raw/master/csl-citation.json"}</w:instrText>
      </w:r>
      <w:r w:rsidR="00BE3620">
        <w:fldChar w:fldCharType="separate"/>
      </w:r>
      <w:r w:rsidR="00BE3620" w:rsidRPr="00BE3620">
        <w:rPr>
          <w:noProof/>
        </w:rPr>
        <w:t>(Ariawan, 2025)</w:t>
      </w:r>
      <w:r w:rsidR="00BE3620">
        <w:fldChar w:fldCharType="end"/>
      </w:r>
      <w:r w:rsidR="00FB1B1D">
        <w:t xml:space="preserve"> antara variabel masukan dan keluaran. Dalam penelitian </w:t>
      </w:r>
      <w:r w:rsidR="00BE3620">
        <w:fldChar w:fldCharType="begin" w:fldLock="1"/>
      </w:r>
      <w:r w:rsidR="00BE3620">
        <w:instrText>ADDIN CSL_CITATION {"citationItems":[{"id":"ITEM-1","itemData":{"DOI":"10.23887/jstundiksha.v12i3.53437","ISSN":"2303-3142","abstract":"Peningkatan jumlah kasus Covid-19 hampir terjadi di seluruh dunia penting dikaji karena pola persebarannya yang masif.   Metode analisis yang digunakan adalah ANN.  Penelitian ini mencakup dua hal, yaitu model ANN algoritma Backpropagation Neural Network (BPNN) dan kombinasi algoritma Backpropagation Neural Network dan Particle Swarm Optimization (BPNN-PSO).  Masing-masing model ANN algoritma BPNN dan BPNN-PSO dilakukan 18 kali pengujian.  Hasil pengujian menunjukkan kombinasi parameter terbaik ANN dengan algoritma BPNN diperoleh MAPE sebesar 16.29% dengan arsitektur 14-5-1 dengan learning rate 0.3.  Kombinasi parameter ANN terbaik algoritma BPNN-PSO MAPE sebesar 15.45% pada arsitektur 14-10-1 dengan learning rate 0,2.  Berdasarkan algoritma BPNN dan BPNN-PSO, model ANN terbaik adalah model ANN dengan algoritma BPNN-PSO.  Dengan kata lain, nilai MAPE yang cenderung lebih besar dibandingkan MAPE dari hasil algoritma BPNN-PSO.  Hal ini mengindikasikan bahwa kombinasi BPNN-PSO berhasil untuk meningkatkan akurasi hasil prediksi. Implementasi algoritma Particle Swarm Optimization (PSO) yang berperan sebagai penentu nilai bobot dan bias awal dalam proses pelatihan metode Backpropagation Neural Network (BPNN) dapat meningkatkan performa model ANN untuk memprediksi jumlah kumulatif kasus positif Covid-19 di Indonesia, dengan peningkatan akurasi yang signifikan. Sehingga penggunaan model ANN dengan algoritma BPNN-PSO dapat diterapkan dalam situasi ini untuk memprediksi jumlah kumulatif kasus positif Covid-19 di Indonesia.","author":[{"dropping-particle":"","family":"Kurniati","given":"Alfi Bella","non-dropping-particle":"","parse-names":false,"suffix":""},{"dropping-particle":"","family":"Sidik","given":"Wuryatmo A.","non-dropping-particle":"","parse-names":false,"suffix":""},{"dropping-particle":"","family":"Jajang","given":"","non-dropping-particle":"","parse-names":false,"suffix":""}],"container-title":"JST (Jurnal Sains dan Teknologi)","id":"ITEM-1","issue":"3","issued":{"date-parts":[["2024"]]},"page":"833-844","title":"Model Artificial Neural Networks (ANN) untuk Prediksi COVID-19 di Indonesia","type":"article-journal","volume":"12"},"uris":["http://www.mendeley.com/documents/?uuid=04e780d1-66ab-4b3e-b31b-69d468286a38"]}],"mendeley":{"formattedCitation":"(Kurniati et al., 2024)","plainTextFormattedCitation":"(Kurniati et al., 2024)","previouslyFormattedCitation":"(Kurniati et al., 2024)"},"properties":{"noteIndex":0},"schema":"https://github.com/citation-style-language/schema/raw/master/csl-citation.json"}</w:instrText>
      </w:r>
      <w:r w:rsidR="00BE3620">
        <w:fldChar w:fldCharType="separate"/>
      </w:r>
      <w:r w:rsidR="00BE3620" w:rsidRPr="00BE3620">
        <w:rPr>
          <w:noProof/>
        </w:rPr>
        <w:t>(Kurniati et al., 2024)</w:t>
      </w:r>
      <w:r w:rsidR="00BE3620">
        <w:fldChar w:fldCharType="end"/>
      </w:r>
      <w:r w:rsidR="00FB1B1D">
        <w:t xml:space="preserve"> menegaskan bahwa Deep Neural Network memiliki keunggulan utama dibandingkan dengan machine learning tradisional yaitu mampu mengekstraksi fitur kompleks tanpa intervensi manual.</w:t>
      </w:r>
      <w:r w:rsidR="00C33A1A">
        <w:t xml:space="preserve"> Dalam hal ini rumus yang terjadi dalam prhitungan neuron </w:t>
      </w:r>
      <w:r w:rsidR="005E2B32">
        <w:t>Adalah:</w:t>
      </w:r>
    </w:p>
    <w:p w14:paraId="5B894DDA" w14:textId="71A2EF9F" w:rsidR="00FB1B1D" w:rsidRDefault="00C33A1A" w:rsidP="0029753F">
      <w:pPr>
        <w:pStyle w:val="DaftarParagraf"/>
        <w:tabs>
          <w:tab w:val="left" w:pos="7937"/>
        </w:tabs>
        <w:spacing w:line="360" w:lineRule="auto"/>
        <w:ind w:left="1080" w:firstLine="338"/>
        <w:jc w:val="center"/>
        <w:rPr>
          <w:rFonts w:eastAsiaTheme="minorEastAsia"/>
        </w:rPr>
      </w:pPr>
      <m:oMath>
        <m:r>
          <w:rPr>
            <w:rFonts w:ascii="Cambria Math" w:hAnsi="Cambria Math"/>
          </w:rPr>
          <m:t>z=</m:t>
        </m:r>
        <m:sSubSup>
          <m:sSubSupPr>
            <m:ctrlPr>
              <w:rPr>
                <w:rFonts w:ascii="Cambria Math" w:hAnsi="Cambria Math"/>
                <w:i/>
              </w:rPr>
            </m:ctrlPr>
          </m:sSubSupPr>
          <m:e>
            <m:r>
              <w:rPr>
                <w:rFonts w:ascii="Cambria Math" w:hAnsi="Cambria Math"/>
              </w:rPr>
              <m:t>Σ</m:t>
            </m:r>
          </m:e>
          <m:sub>
            <m:r>
              <w:rPr>
                <w:rFonts w:ascii="Cambria Math" w:hAnsi="Cambria Math"/>
              </w:rPr>
              <m:t>ⅈ=1</m:t>
            </m:r>
          </m:sub>
          <m:sup>
            <m:r>
              <w:rPr>
                <w:rFonts w:ascii="Cambria Math" w:hAnsi="Cambria Math"/>
              </w:rPr>
              <m:t>n</m:t>
            </m:r>
          </m:sup>
        </m:sSubSup>
      </m:oMath>
      <w:r w:rsidR="005E2B32">
        <w:rPr>
          <w:rFonts w:eastAsiaTheme="minorEastAsia"/>
        </w:rPr>
        <w:t>(</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 xml:space="preserve">i  X  </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sidR="005E2B32">
        <w:rPr>
          <w:rFonts w:eastAsiaTheme="minorEastAsia"/>
        </w:rPr>
        <w:t>) +b</w:t>
      </w:r>
    </w:p>
    <w:p w14:paraId="0A09B9C8" w14:textId="3DEB48BA" w:rsidR="005E2B32" w:rsidRDefault="005E2B32" w:rsidP="0029753F">
      <w:pPr>
        <w:pStyle w:val="DaftarParagraf"/>
        <w:tabs>
          <w:tab w:val="left" w:pos="7937"/>
        </w:tabs>
        <w:spacing w:line="360" w:lineRule="auto"/>
        <w:ind w:left="1080" w:firstLine="338"/>
        <w:jc w:val="center"/>
        <w:rPr>
          <w:rFonts w:eastAsiaTheme="minorEastAsia"/>
        </w:rPr>
      </w:pPr>
      <m:oMath>
        <m:r>
          <w:rPr>
            <w:rFonts w:ascii="Cambria Math" w:hAnsi="Cambria Math"/>
          </w:rPr>
          <m:t>a=f</m:t>
        </m:r>
      </m:oMath>
      <w:r>
        <w:rPr>
          <w:rFonts w:eastAsiaTheme="minorEastAsia"/>
        </w:rPr>
        <w:t xml:space="preserve"> (z)</w:t>
      </w:r>
    </w:p>
    <w:p w14:paraId="72A5CFBD" w14:textId="77777777" w:rsidR="005E2B32" w:rsidRDefault="005E2B32" w:rsidP="0029753F">
      <w:pPr>
        <w:pStyle w:val="DaftarParagraf"/>
        <w:tabs>
          <w:tab w:val="left" w:pos="7937"/>
        </w:tabs>
        <w:spacing w:line="360" w:lineRule="auto"/>
        <w:ind w:left="1080" w:firstLine="338"/>
      </w:pPr>
      <w:r>
        <w:t>Dimana:</w:t>
      </w:r>
    </w:p>
    <w:p w14:paraId="797D272A" w14:textId="2EACA385" w:rsidR="005E2B32" w:rsidRDefault="00000000" w:rsidP="0029753F">
      <w:pPr>
        <w:pStyle w:val="DaftarParagraf"/>
        <w:tabs>
          <w:tab w:val="left" w:pos="7937"/>
        </w:tabs>
        <w:spacing w:line="360" w:lineRule="auto"/>
        <w:ind w:left="1080" w:firstLine="338"/>
        <w:rPr>
          <w:rFonts w:eastAsiaTheme="minorEastAsia"/>
        </w:rPr>
      </w:p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sidR="005E2B32">
        <w:rPr>
          <w:rFonts w:eastAsiaTheme="minorEastAsia"/>
        </w:rPr>
        <w:t xml:space="preserve"> = input ke-i</w:t>
      </w:r>
    </w:p>
    <w:p w14:paraId="4B36DEB9" w14:textId="371B7504" w:rsidR="005E2B32" w:rsidRDefault="00000000" w:rsidP="0029753F">
      <w:pPr>
        <w:pStyle w:val="DaftarParagraf"/>
        <w:tabs>
          <w:tab w:val="left" w:pos="7937"/>
        </w:tabs>
        <w:spacing w:line="360" w:lineRule="auto"/>
        <w:ind w:left="1080" w:firstLine="338"/>
        <w:rPr>
          <w:rFonts w:eastAsiaTheme="minorEastAsia"/>
        </w:rPr>
      </w:pP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 xml:space="preserve">i       </m:t>
            </m:r>
          </m:sub>
        </m:sSub>
      </m:oMath>
      <w:r w:rsidR="005E2B32">
        <w:rPr>
          <w:rFonts w:eastAsiaTheme="minorEastAsia"/>
        </w:rPr>
        <w:t xml:space="preserve"> = weight untuk input ke-i</w:t>
      </w:r>
    </w:p>
    <w:p w14:paraId="4011548B" w14:textId="1E02E091" w:rsidR="005E2B32" w:rsidRDefault="005E2B32" w:rsidP="0029753F">
      <w:pPr>
        <w:pStyle w:val="DaftarParagraf"/>
        <w:tabs>
          <w:tab w:val="left" w:pos="7937"/>
        </w:tabs>
        <w:spacing w:line="360" w:lineRule="auto"/>
        <w:ind w:left="1080" w:firstLine="338"/>
        <w:rPr>
          <w:rFonts w:eastAsiaTheme="minorEastAsia"/>
        </w:rPr>
      </w:pPr>
      <m:oMath>
        <m:r>
          <w:rPr>
            <w:rFonts w:ascii="Cambria Math" w:eastAsiaTheme="minorEastAsia" w:hAnsi="Cambria Math"/>
          </w:rPr>
          <m:t>b</m:t>
        </m:r>
      </m:oMath>
      <w:r>
        <w:rPr>
          <w:rFonts w:eastAsiaTheme="minorEastAsia"/>
        </w:rPr>
        <w:t xml:space="preserve"> = bias</w:t>
      </w:r>
    </w:p>
    <w:p w14:paraId="652841B4" w14:textId="7EAC47A4" w:rsidR="005E2B32" w:rsidRDefault="005E2B32" w:rsidP="0029753F">
      <w:pPr>
        <w:pStyle w:val="DaftarParagraf"/>
        <w:tabs>
          <w:tab w:val="left" w:pos="7937"/>
        </w:tabs>
        <w:spacing w:line="360" w:lineRule="auto"/>
        <w:ind w:left="1080" w:firstLine="338"/>
        <w:rPr>
          <w:rFonts w:eastAsiaTheme="minorEastAsia"/>
        </w:rPr>
      </w:pPr>
      <m:oMath>
        <m:r>
          <w:rPr>
            <w:rFonts w:ascii="Cambria Math" w:eastAsiaTheme="minorEastAsia" w:hAnsi="Cambria Math"/>
          </w:rPr>
          <m:t>z</m:t>
        </m:r>
      </m:oMath>
      <w:r>
        <w:rPr>
          <w:rFonts w:eastAsiaTheme="minorEastAsia"/>
        </w:rPr>
        <w:t xml:space="preserve"> = weighted sum (net input)</w:t>
      </w:r>
    </w:p>
    <w:p w14:paraId="09E1FAF7" w14:textId="77777777" w:rsidR="005E2B32" w:rsidRDefault="005E2B32" w:rsidP="0029753F">
      <w:pPr>
        <w:pStyle w:val="DaftarParagraf"/>
        <w:tabs>
          <w:tab w:val="left" w:pos="7937"/>
        </w:tabs>
        <w:spacing w:line="360" w:lineRule="auto"/>
        <w:ind w:left="1080" w:firstLine="338"/>
      </w:pPr>
    </w:p>
    <w:p w14:paraId="3FCB0706" w14:textId="77777777" w:rsidR="00F95CFF" w:rsidRDefault="00F95CFF" w:rsidP="0029753F">
      <w:pPr>
        <w:pStyle w:val="DaftarParagraf"/>
        <w:tabs>
          <w:tab w:val="left" w:pos="7937"/>
        </w:tabs>
        <w:spacing w:line="360" w:lineRule="auto"/>
        <w:ind w:left="1080" w:firstLine="338"/>
      </w:pPr>
    </w:p>
    <w:p w14:paraId="368DD889" w14:textId="0C43D697" w:rsidR="00FB1B1D" w:rsidRDefault="00FB1B1D" w:rsidP="0029753F">
      <w:pPr>
        <w:pStyle w:val="DaftarParagraf"/>
        <w:numPr>
          <w:ilvl w:val="0"/>
          <w:numId w:val="12"/>
        </w:numPr>
        <w:tabs>
          <w:tab w:val="left" w:pos="7937"/>
        </w:tabs>
        <w:spacing w:line="360" w:lineRule="auto"/>
      </w:pPr>
      <w:r>
        <w:lastRenderedPageBreak/>
        <w:t>Arsitektur dan komponen utama Deep Neural Network</w:t>
      </w:r>
    </w:p>
    <w:p w14:paraId="2BE20AEF" w14:textId="6D0697C0" w:rsidR="005C68B7" w:rsidRDefault="005C68B7" w:rsidP="0029753F">
      <w:pPr>
        <w:pStyle w:val="DaftarParagraf"/>
        <w:tabs>
          <w:tab w:val="left" w:pos="7937"/>
        </w:tabs>
        <w:spacing w:line="360" w:lineRule="auto"/>
        <w:ind w:left="1080" w:firstLine="338"/>
      </w:pPr>
      <w:r>
        <w:t xml:space="preserve">Secara umum, arsitektur Deep Neural Network terdiri atas 3 lapisan utama yaitu lapisan input yang berfungsi menerima data mentah yang akan di proses oleh jaringan. </w:t>
      </w:r>
      <w:r w:rsidRPr="00BE3620">
        <w:rPr>
          <w:b/>
          <w:bCs/>
        </w:rPr>
        <w:t>Setian neuron</w:t>
      </w:r>
      <w:r>
        <w:t xml:space="preserve"> dalam input mewakili fitur dari dataset. Kedua yaitu </w:t>
      </w:r>
      <w:r w:rsidRPr="00BE3620">
        <w:rPr>
          <w:b/>
          <w:bCs/>
        </w:rPr>
        <w:t>lapisan tersembuny</w:t>
      </w:r>
      <w:r w:rsidR="00523A0A">
        <w:rPr>
          <w:b/>
          <w:bCs/>
        </w:rPr>
        <w:t>i</w:t>
      </w:r>
      <w:r w:rsidRPr="00BE3620">
        <w:rPr>
          <w:b/>
          <w:bCs/>
        </w:rPr>
        <w:t xml:space="preserve"> atau hidden layer</w:t>
      </w:r>
      <w:r>
        <w:t xml:space="preserve"> yang metupakan inti dari Deep Neural Network Dimana proses pembelajaran dilakukan. Neuron dalam lapisan tersembunyi melakukan proses yang matematis berupa perhitungan untuk mengahsilkan sebuah bias</w:t>
      </w:r>
      <w:r w:rsidR="00D100D6">
        <w:t xml:space="preserve"> </w:t>
      </w:r>
      <w:r w:rsidR="00BE3620">
        <w:fldChar w:fldCharType="begin" w:fldLock="1"/>
      </w:r>
      <w:r w:rsidR="00D100D6">
        <w:instrText>ADDIN CSL_CITATION {"citationItems":[{"id":"ITEM-1","itemData":{"abstract":"Tumor otak merupakan penyakit yang ditandai dengan pertumbuhan sel yang tidak normal pada jaringan otak. Salah satu cara yang dapat dilakukan dokter dalam pendeteksian tumor otak yaitu pengamatan langsung dengan diagnosis secara manual yang memiliki resikoterjadinya kesalahan. Beberapa jenis tumor otak antara lain Glioma, Pituitary dan Meningioma. 3 jenis tumor otak ini jika dilihat dari citranya ketiganya hampir mirip. Tetapi para ahli radiologi dan juga dokter spesialis bedah berhasil menemukan bahwa adaperbedaan antara citra Glioma, Pituitary dan Meningioma. Penelitian ini menggunakan algoritma deep learning yaitu Convolutional Neural Network (CNN) yang ditambahkan dengan  model  arsitektur  model  MobileNetV2untuk  melakukan  klasifikasi  penyakit  tumor  otak.Data  citra  yang digunakan adalah data citra penyakit otak yang diperoleh dari Kaggledengan total 186 data citra yang terbagi atas 3 kategori, yaitu penyakit otak Glioma, Meningioma, dan Pituitary.Dari hasil pengujian dengan data testing didapat nilai evaluasi akurasi sebesar 0.7833atau 78% dan hasil pengujian dengan data validasididapat nilaievaluasi akurasi sebesar 0.83atau 83% dalam melakukan klasifikasi penyakit tumor otak Glioma, Pituitary dan Meningioma.Keywords:Klasifikasi, Convolutional Neural Network, Tumor Otak, MobileNetV2","author":[{"dropping-particle":"","family":"Nada Nafisa","given":"Anti","non-dropping-particle":"","parse-names":false,"suffix":""},{"dropping-particle":"","family":"Nia Devina Br Purba","given":"Erika","non-dropping-particle":"","parse-names":false,"suffix":""},{"dropping-particle":"","family":"Aulia Alfarisi Harahap","given":"Fahri","non-dropping-particle":"","parse-names":false,"suffix":""},{"dropping-particle":"","family":"Adawiyah Putri","given":"Nurul","non-dropping-particle":"","parse-names":false,"suffix":""}],"container-title":"Jurnal Teknologi Informasi, Komputer dan Aplikasinya (JTIKA)","id":"ITEM-1","issue":"1","issued":{"date-parts":[["2023"]]},"page":"53-61","title":"Implementasi Algoritma Convolutional Neural Network Arsitektur Model MobileNetV2 dalam Klasifikasi Penyakit Tumor Otak Glioma, Pituitary dan Meningioma","type":"article-journal","volume":"5"},"uris":["http://www.mendeley.com/documents/?uuid=56ae297d-5223-4980-9ec9-1de2f476a2f0"]}],"mendeley":{"formattedCitation":"(Nada Nafisa et al., 2023)","plainTextFormattedCitation":"(Nada Nafisa et al., 2023)","previouslyFormattedCitation":"(Nada Nafisa et al., 2023)"},"properties":{"noteIndex":0},"schema":"https://github.com/citation-style-language/schema/raw/master/csl-citation.json"}</w:instrText>
      </w:r>
      <w:r w:rsidR="00BE3620">
        <w:fldChar w:fldCharType="separate"/>
      </w:r>
      <w:r w:rsidR="00BE3620" w:rsidRPr="00BE3620">
        <w:rPr>
          <w:noProof/>
        </w:rPr>
        <w:t>(Nada Nafisa et al., 2023)</w:t>
      </w:r>
      <w:r w:rsidR="00BE3620">
        <w:fldChar w:fldCharType="end"/>
      </w:r>
      <w:r>
        <w:t>. Proses ini membuat jaringan memepelajari fitur yang acak seiring bertambahnya kedalaman lapisan</w:t>
      </w:r>
      <w:r w:rsidR="002734EE">
        <w:t xml:space="preserve"> dan mampu mengenali pola yang lebih kompleks. Terakhir yaitu </w:t>
      </w:r>
      <w:r w:rsidR="002734EE" w:rsidRPr="00BE3620">
        <w:rPr>
          <w:b/>
          <w:bCs/>
        </w:rPr>
        <w:t>output layer</w:t>
      </w:r>
      <w:r w:rsidR="002734EE">
        <w:t xml:space="preserve"> yang memebrikan kelauaran berdasarkan input dan proses yang terjadi pada lapisan tersembunyi. Selain 3 struktur tama diatas Deep Neural Network juga meiliki komponen uatama yaitu bobot dan bias dengan fungsi menyesuaikan kekuatan dalam mengaitkan hubungan antar neuron</w:t>
      </w:r>
      <w:r w:rsidR="00D100D6">
        <w:t xml:space="preserve"> </w:t>
      </w:r>
      <w:r w:rsidR="00D100D6">
        <w:fldChar w:fldCharType="begin" w:fldLock="1"/>
      </w:r>
      <w:r w:rsidR="00D100D6">
        <w:instrText>ADDIN CSL_CITATION {"citationItems":[{"id":"ITEM-1","itemData":{"DOI":"10.29303/jcosine.v6i1.431","ISSN":"2540-8895","abstract":"Historical manuscripts are one of documents that important to be preserved because they contain a lot of information, one example of them is script as the historical documents . Historical document mostly still use handwriting in so many reserch. Currently, there are many research regarding the preservation of characters. One way of preservation that can be used is the digitization process. Digitizing’s process tanable by recognizing existing information using technology. The technology that can be used is machine learning. Handwriting is a complex case because of the many variations of these characters and the output of the author where variations of the author will produce different writings. The relevant fields for text and documents are Optical Chacarter Recognition (OCR) and handwriting recognition. There are several methods that can be used in the machine learning process, including Artificial Neural Network (ANN) and Convolutional Neural Network (CNN). Both of these methods are methods that can accept complex image input to be processed and recognized, therefore this method is highly recommended for processing handwriting.","author":[{"dropping-particle":"","family":"A. A. SG. Mas Karunia Maharani","given":"","non-dropping-particle":"","parse-names":false,"suffix":""},{"dropping-particle":"","family":"Komang Oka Saputra","given":"","non-dropping-particle":"","parse-names":false,"suffix":""},{"dropping-particle":"","family":"Ni Made Ary Esta Dewi Wirastuti","given":"","non-dropping-particle":"","parse-names":false,"suffix":""}],"container-title":"Journal of Computer Science and Informatics Engineering (J-Cosine)","id":"ITEM-1","issue":"1","issued":{"date-parts":[["2022"]]},"page":"56-63","title":"Komparasi Metode Backpropagation Neural Network dan Convolutional Neural Network Pada Pengenalan Pola Tulisan Tangan","type":"article-journal","volume":"6"},"uris":["http://www.mendeley.com/documents/?uuid=ed51a93f-083b-47d6-bc80-0c074f596816"]}],"mendeley":{"formattedCitation":"(A. A. SG. Mas Karunia Maharani et al., 2022)","plainTextFormattedCitation":"(A. A. SG. Mas Karunia Maharani et al., 2022)","previouslyFormattedCitation":"(A. A. SG. Mas Karunia Maharani et al., 2022)"},"properties":{"noteIndex":0},"schema":"https://github.com/citation-style-language/schema/raw/master/csl-citation.json"}</w:instrText>
      </w:r>
      <w:r w:rsidR="00D100D6">
        <w:fldChar w:fldCharType="separate"/>
      </w:r>
      <w:r w:rsidR="00D100D6" w:rsidRPr="00D100D6">
        <w:rPr>
          <w:noProof/>
        </w:rPr>
        <w:t>(A. A. SG. Mas Karunia Maharani et al., 2022)</w:t>
      </w:r>
      <w:r w:rsidR="00D100D6">
        <w:fldChar w:fldCharType="end"/>
      </w:r>
      <w:r w:rsidR="002734EE">
        <w:t xml:space="preserve"> serta proses aktivasi yang menentukan Langkah selanjutnya yang akan diteruskan.</w:t>
      </w:r>
    </w:p>
    <w:p w14:paraId="19294E79" w14:textId="79964554" w:rsidR="005E2B32" w:rsidRDefault="005E2B32" w:rsidP="0029753F">
      <w:pPr>
        <w:pStyle w:val="DaftarParagraf"/>
        <w:tabs>
          <w:tab w:val="left" w:pos="7937"/>
        </w:tabs>
        <w:spacing w:line="360" w:lineRule="auto"/>
        <w:ind w:left="1080" w:firstLine="338"/>
      </w:pPr>
      <w:r>
        <w:t>Dalam hal ini hidden layer memberikan perhitungan tersendiri menggunakan rumus yaitu:</w:t>
      </w:r>
    </w:p>
    <w:p w14:paraId="20D92449" w14:textId="1E90E27F" w:rsidR="005E2B32" w:rsidRDefault="00000000" w:rsidP="0029753F">
      <w:pPr>
        <w:pStyle w:val="DaftarParagraf"/>
        <w:tabs>
          <w:tab w:val="left" w:pos="7937"/>
        </w:tabs>
        <w:spacing w:line="360" w:lineRule="auto"/>
        <w:ind w:left="1080" w:firstLine="338"/>
        <w:jc w:val="center"/>
      </w:pPr>
      <m:oMath>
        <m:sSub>
          <m:sSubPr>
            <m:ctrlPr>
              <w:rPr>
                <w:rFonts w:ascii="Cambria Math" w:hAnsi="Cambria Math"/>
                <w:i/>
              </w:rPr>
            </m:ctrlPr>
          </m:sSubPr>
          <m:e>
            <m:r>
              <w:rPr>
                <w:rFonts w:ascii="Cambria Math" w:hAnsi="Cambria Math"/>
              </w:rPr>
              <m:t>h</m:t>
            </m:r>
          </m:e>
          <m:sub>
            <m:r>
              <w:rPr>
                <w:rFonts w:ascii="Cambria Math" w:hAnsi="Cambria Math"/>
              </w:rPr>
              <m:t>j</m:t>
            </m:r>
          </m:sub>
        </m:sSub>
      </m:oMath>
      <w:r w:rsidR="005E2B32">
        <w:rPr>
          <w:rFonts w:eastAsiaTheme="minorEastAsia"/>
        </w:rPr>
        <w:t xml:space="preserve"> = </w:t>
      </w:r>
      <m:oMath>
        <m:r>
          <w:rPr>
            <w:rFonts w:ascii="Cambria Math" w:hAnsi="Cambria Math"/>
          </w:rPr>
          <m:t>f</m:t>
        </m:r>
      </m:oMath>
      <w:r w:rsidR="005E2B32">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 xml:space="preserve">ⅈ=1 </m:t>
            </m:r>
          </m:sub>
          <m:sup>
            <m:r>
              <w:rPr>
                <w:rFonts w:ascii="Cambria Math" w:hAnsi="Cambria Math"/>
              </w:rPr>
              <m:t>n</m:t>
            </m:r>
          </m:sup>
        </m:sSubSup>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 xml:space="preserve">ij  X  </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sidR="00CB4F60">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j</m:t>
            </m:r>
          </m:sub>
        </m:sSub>
      </m:oMath>
      <w:r w:rsidR="005E2B32">
        <w:rPr>
          <w:rFonts w:eastAsiaTheme="minorEastAsia"/>
        </w:rPr>
        <w:t>)</w:t>
      </w:r>
    </w:p>
    <w:p w14:paraId="2F505745" w14:textId="7F5E96A3" w:rsidR="00F95CFF" w:rsidRDefault="00CB4F60" w:rsidP="0029753F">
      <w:pPr>
        <w:pStyle w:val="DaftarParagraf"/>
        <w:tabs>
          <w:tab w:val="left" w:pos="7937"/>
        </w:tabs>
        <w:spacing w:line="360" w:lineRule="auto"/>
        <w:ind w:left="1080" w:firstLine="338"/>
      </w:pPr>
      <w:r>
        <w:t>Dimana:</w:t>
      </w:r>
    </w:p>
    <w:p w14:paraId="6C37163A" w14:textId="77777777" w:rsidR="00CB4F60" w:rsidRDefault="00000000" w:rsidP="0029753F">
      <w:pPr>
        <w:pStyle w:val="DaftarParagraf"/>
        <w:tabs>
          <w:tab w:val="left" w:pos="7937"/>
        </w:tabs>
        <w:spacing w:line="360" w:lineRule="auto"/>
        <w:ind w:left="1080" w:firstLine="338"/>
        <w:rPr>
          <w:rFonts w:eastAsiaTheme="minorEastAsia"/>
        </w:rPr>
      </w:pPr>
      <m:oMath>
        <m:sSub>
          <m:sSubPr>
            <m:ctrlPr>
              <w:rPr>
                <w:rFonts w:ascii="Cambria Math" w:hAnsi="Cambria Math"/>
                <w:i/>
              </w:rPr>
            </m:ctrlPr>
          </m:sSubPr>
          <m:e>
            <m:r>
              <w:rPr>
                <w:rFonts w:ascii="Cambria Math" w:hAnsi="Cambria Math"/>
              </w:rPr>
              <m:t>h</m:t>
            </m:r>
          </m:e>
          <m:sub>
            <m:r>
              <w:rPr>
                <w:rFonts w:ascii="Cambria Math" w:hAnsi="Cambria Math"/>
              </w:rPr>
              <m:t>j</m:t>
            </m:r>
          </m:sub>
        </m:sSub>
      </m:oMath>
      <w:r w:rsidR="00CB4F60">
        <w:rPr>
          <w:rFonts w:eastAsiaTheme="minorEastAsia"/>
        </w:rPr>
        <w:t xml:space="preserve"> = output neuron ke-j di hidden layer</w:t>
      </w:r>
    </w:p>
    <w:p w14:paraId="61F9EB39" w14:textId="2E874493" w:rsidR="00CB4F60" w:rsidRDefault="00000000" w:rsidP="0029753F">
      <w:pPr>
        <w:pStyle w:val="DaftarParagraf"/>
        <w:tabs>
          <w:tab w:val="left" w:pos="7937"/>
        </w:tabs>
        <w:spacing w:line="360" w:lineRule="auto"/>
        <w:ind w:left="1080" w:firstLine="338"/>
        <w:rPr>
          <w:rFonts w:eastAsiaTheme="minorEastAsia"/>
        </w:rPr>
      </w:pP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 xml:space="preserve">ij    </m:t>
            </m:r>
          </m:sub>
        </m:sSub>
      </m:oMath>
      <w:r w:rsidR="00CB4F60">
        <w:rPr>
          <w:rFonts w:eastAsiaTheme="minorEastAsia"/>
        </w:rPr>
        <w:t>= weight dari input i ke neuron j</w:t>
      </w:r>
    </w:p>
    <w:p w14:paraId="41406EDB" w14:textId="16D64C09" w:rsidR="00CB4F60" w:rsidRDefault="00000000" w:rsidP="0029753F">
      <w:pPr>
        <w:pStyle w:val="DaftarParagraf"/>
        <w:tabs>
          <w:tab w:val="left" w:pos="7937"/>
        </w:tabs>
        <w:spacing w:line="360" w:lineRule="auto"/>
        <w:ind w:left="1080" w:firstLine="338"/>
        <w:rPr>
          <w:rFonts w:eastAsiaTheme="minorEastAsia"/>
        </w:rPr>
      </w:pP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j</m:t>
            </m:r>
          </m:sub>
        </m:sSub>
      </m:oMath>
      <w:r w:rsidR="00CB4F60">
        <w:rPr>
          <w:rFonts w:eastAsiaTheme="minorEastAsia"/>
        </w:rPr>
        <w:t xml:space="preserve"> = bias untuk hidden neuron j</w:t>
      </w:r>
    </w:p>
    <w:p w14:paraId="614C0C4F" w14:textId="7EC69D09" w:rsidR="00CB4F60" w:rsidRDefault="00CB4F60" w:rsidP="0029753F">
      <w:pPr>
        <w:pStyle w:val="DaftarParagraf"/>
        <w:tabs>
          <w:tab w:val="left" w:pos="7937"/>
        </w:tabs>
        <w:spacing w:line="360" w:lineRule="auto"/>
        <w:ind w:left="1080" w:firstLine="338"/>
        <w:rPr>
          <w:rFonts w:eastAsiaTheme="minorEastAsia"/>
        </w:rPr>
      </w:pPr>
      <m:oMath>
        <m:r>
          <w:rPr>
            <w:rFonts w:ascii="Cambria Math" w:hAnsi="Cambria Math"/>
          </w:rPr>
          <m:t>f()</m:t>
        </m:r>
      </m:oMath>
      <w:r>
        <w:rPr>
          <w:rFonts w:eastAsiaTheme="minorEastAsia"/>
        </w:rPr>
        <w:t xml:space="preserve"> = activation function</w:t>
      </w:r>
    </w:p>
    <w:p w14:paraId="00E5A5A7" w14:textId="77777777" w:rsidR="00DA5556" w:rsidRDefault="00DA5556" w:rsidP="0029753F">
      <w:pPr>
        <w:pStyle w:val="DaftarParagraf"/>
        <w:tabs>
          <w:tab w:val="left" w:pos="7937"/>
        </w:tabs>
        <w:spacing w:line="360" w:lineRule="auto"/>
        <w:ind w:left="1080" w:firstLine="338"/>
      </w:pPr>
    </w:p>
    <w:p w14:paraId="5C5576DE" w14:textId="77777777" w:rsidR="00DA5556" w:rsidRDefault="00DA5556" w:rsidP="0029753F">
      <w:pPr>
        <w:pStyle w:val="DaftarParagraf"/>
        <w:tabs>
          <w:tab w:val="left" w:pos="7937"/>
        </w:tabs>
        <w:spacing w:line="360" w:lineRule="auto"/>
        <w:ind w:left="1080" w:firstLine="338"/>
      </w:pPr>
      <w:r>
        <w:t>Sedangkan dalam proses output layer setelah selesainya proses di hidden layer Adalah melakukan perhitungan yang apabila di manualkan akan memiliki pola perhitungan seperti ini:</w:t>
      </w:r>
    </w:p>
    <w:p w14:paraId="47102C2B" w14:textId="47A82D4F" w:rsidR="00CB4F60" w:rsidRDefault="00000000" w:rsidP="0029753F">
      <w:pPr>
        <w:pStyle w:val="DaftarParagraf"/>
        <w:tabs>
          <w:tab w:val="left" w:pos="7937"/>
        </w:tabs>
        <w:spacing w:line="360" w:lineRule="auto"/>
        <w:ind w:left="1080" w:firstLine="338"/>
        <w:jc w:val="center"/>
      </w:pPr>
      <m:oMathPara>
        <m:oMath>
          <m:sSub>
            <m:sSubPr>
              <m:ctrlPr>
                <w:rPr>
                  <w:rFonts w:ascii="Cambria Math" w:hAnsi="Cambria Math"/>
                  <w:i/>
                  <w:iCs/>
                </w:rPr>
              </m:ctrlPr>
            </m:sSubPr>
            <m:e>
              <m:r>
                <w:rPr>
                  <w:rFonts w:ascii="Cambria Math" w:hAnsi="Cambria Math"/>
                </w:rPr>
                <m:t>O</m:t>
              </m:r>
            </m:e>
            <m:sub>
              <m:r>
                <w:rPr>
                  <w:rFonts w:ascii="Cambria Math" w:hAnsi="Cambria Math"/>
                </w:rPr>
                <m:t>k</m:t>
              </m:r>
            </m:sub>
          </m:sSub>
          <m:r>
            <w:rPr>
              <w:rFonts w:ascii="Cambria Math" w:hAnsi="Cambria Math"/>
            </w:rPr>
            <m:t>=f (</m:t>
          </m:r>
          <m:nary>
            <m:naryPr>
              <m:chr m:val="∑"/>
              <m:limLoc m:val="subSup"/>
              <m:grow m:val="1"/>
              <m:ctrlPr>
                <w:rPr>
                  <w:rFonts w:ascii="Cambria Math" w:hAnsi="Cambria Math"/>
                  <w:i/>
                  <w:iCs/>
                </w:rPr>
              </m:ctrlPr>
            </m:naryPr>
            <m:sub>
              <m:r>
                <w:rPr>
                  <w:rFonts w:ascii="Cambria Math" w:hAnsi="Cambria Math"/>
                </w:rPr>
                <m:t>j=1</m:t>
              </m:r>
            </m:sub>
            <m:sup>
              <m:r>
                <w:rPr>
                  <w:rFonts w:ascii="Cambria Math" w:hAnsi="Cambria Math"/>
                </w:rPr>
                <m:t>m</m:t>
              </m:r>
            </m:sup>
            <m:e>
              <m:sSub>
                <m:sSubPr>
                  <m:ctrlPr>
                    <w:rPr>
                      <w:rFonts w:ascii="Cambria Math" w:hAnsi="Cambria Math"/>
                      <w:i/>
                      <w:iCs/>
                    </w:rPr>
                  </m:ctrlPr>
                </m:sSubPr>
                <m:e>
                  <m:r>
                    <w:rPr>
                      <w:rFonts w:ascii="Cambria Math" w:hAnsi="Cambria Math"/>
                    </w:rPr>
                    <m:t>ν</m:t>
                  </m:r>
                </m:e>
                <m:sub>
                  <m:r>
                    <w:rPr>
                      <w:rFonts w:ascii="Cambria Math" w:hAnsi="Cambria Math"/>
                    </w:rPr>
                    <m:t>jk</m:t>
                  </m:r>
                </m:sub>
              </m:sSub>
            </m:e>
          </m:nary>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j</m:t>
              </m:r>
            </m:sub>
          </m:sSub>
          <m:r>
            <w:rPr>
              <w:rFonts w:ascii="Cambria Math" w:hAnsi="Cambria Math"/>
            </w:rPr>
            <m:t>+</m:t>
          </m:r>
          <m:sSub>
            <m:sSubPr>
              <m:ctrlPr>
                <w:rPr>
                  <w:rFonts w:ascii="Cambria Math" w:hAnsi="Cambria Math"/>
                  <w:i/>
                  <w:iCs/>
                </w:rPr>
              </m:ctrlPr>
            </m:sSubPr>
            <m:e>
              <m:r>
                <w:rPr>
                  <w:rFonts w:ascii="Cambria Math" w:hAnsi="Cambria Math"/>
                </w:rPr>
                <m:t>b</m:t>
              </m:r>
            </m:e>
            <m:sub>
              <m:r>
                <w:rPr>
                  <w:rFonts w:ascii="Cambria Math" w:hAnsi="Cambria Math"/>
                </w:rPr>
                <m:t>k</m:t>
              </m:r>
            </m:sub>
          </m:sSub>
          <m:r>
            <w:rPr>
              <w:rFonts w:ascii="Cambria Math" w:hAnsi="Cambria Math"/>
            </w:rPr>
            <m:t xml:space="preserve"> )</m:t>
          </m:r>
        </m:oMath>
      </m:oMathPara>
    </w:p>
    <w:p w14:paraId="7CB33E8E" w14:textId="4CF2EA86" w:rsidR="008B58D6" w:rsidRDefault="008B58D6" w:rsidP="0029753F">
      <w:pPr>
        <w:pStyle w:val="DaftarParagraf"/>
        <w:tabs>
          <w:tab w:val="left" w:pos="7937"/>
        </w:tabs>
        <w:spacing w:line="360" w:lineRule="auto"/>
        <w:ind w:left="1080" w:firstLine="338"/>
      </w:pPr>
      <w:r>
        <w:lastRenderedPageBreak/>
        <w:t>Dimana:</w:t>
      </w:r>
    </w:p>
    <w:p w14:paraId="3117CDCA" w14:textId="1EBF1FA8" w:rsidR="008B58D6" w:rsidRDefault="00000000" w:rsidP="0029753F">
      <w:pPr>
        <w:pStyle w:val="DaftarParagraf"/>
        <w:tabs>
          <w:tab w:val="left" w:pos="7937"/>
        </w:tabs>
        <w:spacing w:line="360" w:lineRule="auto"/>
        <w:ind w:left="1080" w:firstLine="338"/>
        <w:rPr>
          <w:rFonts w:eastAsiaTheme="minorEastAsia"/>
          <w:iCs/>
        </w:rPr>
      </w:pPr>
      <m:oMath>
        <m:sSub>
          <m:sSubPr>
            <m:ctrlPr>
              <w:rPr>
                <w:rFonts w:ascii="Cambria Math" w:hAnsi="Cambria Math"/>
                <w:i/>
                <w:iCs/>
              </w:rPr>
            </m:ctrlPr>
          </m:sSubPr>
          <m:e>
            <m:r>
              <w:rPr>
                <w:rFonts w:ascii="Cambria Math" w:hAnsi="Cambria Math"/>
              </w:rPr>
              <m:t>O</m:t>
            </m:r>
          </m:e>
          <m:sub>
            <m:r>
              <w:rPr>
                <w:rFonts w:ascii="Cambria Math" w:hAnsi="Cambria Math"/>
              </w:rPr>
              <m:t>k</m:t>
            </m:r>
          </m:sub>
        </m:sSub>
      </m:oMath>
      <w:r w:rsidR="008B58D6">
        <w:rPr>
          <w:rFonts w:eastAsiaTheme="minorEastAsia"/>
          <w:iCs/>
        </w:rPr>
        <w:t xml:space="preserve"> = output neuron ke-k</w:t>
      </w:r>
    </w:p>
    <w:p w14:paraId="76686025" w14:textId="29F89D69" w:rsidR="008B58D6" w:rsidRDefault="00000000" w:rsidP="0029753F">
      <w:pPr>
        <w:pStyle w:val="DaftarParagraf"/>
        <w:tabs>
          <w:tab w:val="left" w:pos="7937"/>
        </w:tabs>
        <w:spacing w:line="360" w:lineRule="auto"/>
        <w:ind w:left="1080" w:firstLine="338"/>
        <w:rPr>
          <w:rFonts w:eastAsiaTheme="minorEastAsia"/>
          <w:iCs/>
        </w:rPr>
      </w:pPr>
      <m:oMath>
        <m:sSub>
          <m:sSubPr>
            <m:ctrlPr>
              <w:rPr>
                <w:rFonts w:ascii="Cambria Math" w:hAnsi="Cambria Math"/>
                <w:i/>
                <w:iCs/>
              </w:rPr>
            </m:ctrlPr>
          </m:sSubPr>
          <m:e>
            <m:r>
              <w:rPr>
                <w:rFonts w:ascii="Cambria Math" w:hAnsi="Cambria Math"/>
              </w:rPr>
              <m:t>ν</m:t>
            </m:r>
          </m:e>
          <m:sub>
            <m:r>
              <w:rPr>
                <w:rFonts w:ascii="Cambria Math" w:hAnsi="Cambria Math"/>
              </w:rPr>
              <m:t>jk</m:t>
            </m:r>
          </m:sub>
        </m:sSub>
      </m:oMath>
      <w:r w:rsidR="008B58D6">
        <w:rPr>
          <w:rFonts w:eastAsiaTheme="minorEastAsia"/>
          <w:iCs/>
        </w:rPr>
        <w:t xml:space="preserve"> = weight dari hidden neuron j ke output neuron k</w:t>
      </w:r>
    </w:p>
    <w:p w14:paraId="44E6B3FC" w14:textId="423F46CA" w:rsidR="008B58D6" w:rsidRDefault="00000000" w:rsidP="0029753F">
      <w:pPr>
        <w:pStyle w:val="DaftarParagraf"/>
        <w:tabs>
          <w:tab w:val="left" w:pos="7937"/>
        </w:tabs>
        <w:spacing w:line="360" w:lineRule="auto"/>
        <w:ind w:left="1080" w:firstLine="338"/>
        <w:rPr>
          <w:rFonts w:eastAsiaTheme="minorEastAsia"/>
          <w:iCs/>
        </w:rPr>
      </w:pPr>
      <m:oMath>
        <m:sSub>
          <m:sSubPr>
            <m:ctrlPr>
              <w:rPr>
                <w:rFonts w:ascii="Cambria Math" w:hAnsi="Cambria Math"/>
                <w:i/>
                <w:iCs/>
              </w:rPr>
            </m:ctrlPr>
          </m:sSubPr>
          <m:e>
            <m:r>
              <w:rPr>
                <w:rFonts w:ascii="Cambria Math" w:hAnsi="Cambria Math"/>
              </w:rPr>
              <m:t>h</m:t>
            </m:r>
          </m:e>
          <m:sub>
            <m:r>
              <w:rPr>
                <w:rFonts w:ascii="Cambria Math" w:hAnsi="Cambria Math"/>
              </w:rPr>
              <m:t>j</m:t>
            </m:r>
          </m:sub>
        </m:sSub>
      </m:oMath>
      <w:r w:rsidR="008B58D6">
        <w:rPr>
          <w:rFonts w:eastAsiaTheme="minorEastAsia"/>
          <w:iCs/>
        </w:rPr>
        <w:t xml:space="preserve"> =output dari hidden layer</w:t>
      </w:r>
    </w:p>
    <w:p w14:paraId="54E9530D" w14:textId="47844682" w:rsidR="008B58D6" w:rsidRDefault="00000000" w:rsidP="0029753F">
      <w:pPr>
        <w:pStyle w:val="DaftarParagraf"/>
        <w:tabs>
          <w:tab w:val="left" w:pos="7937"/>
        </w:tabs>
        <w:spacing w:line="360" w:lineRule="auto"/>
        <w:ind w:left="1080" w:firstLine="338"/>
        <w:rPr>
          <w:rFonts w:eastAsiaTheme="minorEastAsia"/>
          <w:iCs/>
        </w:rPr>
      </w:pPr>
      <m:oMath>
        <m:sSub>
          <m:sSubPr>
            <m:ctrlPr>
              <w:rPr>
                <w:rFonts w:ascii="Cambria Math" w:hAnsi="Cambria Math"/>
                <w:i/>
                <w:iCs/>
              </w:rPr>
            </m:ctrlPr>
          </m:sSubPr>
          <m:e>
            <m:r>
              <w:rPr>
                <w:rFonts w:ascii="Cambria Math" w:hAnsi="Cambria Math"/>
              </w:rPr>
              <m:t>b</m:t>
            </m:r>
          </m:e>
          <m:sub>
            <m:r>
              <w:rPr>
                <w:rFonts w:ascii="Cambria Math" w:hAnsi="Cambria Math"/>
              </w:rPr>
              <m:t>k</m:t>
            </m:r>
          </m:sub>
        </m:sSub>
      </m:oMath>
      <w:r w:rsidR="008B58D6">
        <w:rPr>
          <w:rFonts w:eastAsiaTheme="minorEastAsia"/>
          <w:iCs/>
        </w:rPr>
        <w:t xml:space="preserve"> = bias untuk output neuron k</w:t>
      </w:r>
    </w:p>
    <w:p w14:paraId="53294A4F" w14:textId="670E018D" w:rsidR="008B58D6" w:rsidRDefault="008B58D6" w:rsidP="0029753F">
      <w:pPr>
        <w:pStyle w:val="DaftarParagraf"/>
        <w:tabs>
          <w:tab w:val="left" w:pos="7937"/>
        </w:tabs>
        <w:spacing w:line="360" w:lineRule="auto"/>
        <w:ind w:left="1418"/>
        <w:rPr>
          <w:rFonts w:eastAsiaTheme="minorEastAsia"/>
        </w:rPr>
      </w:pPr>
      <m:oMath>
        <m:r>
          <w:rPr>
            <w:rFonts w:ascii="Cambria Math" w:hAnsi="Cambria Math"/>
          </w:rPr>
          <m:t>f()</m:t>
        </m:r>
      </m:oMath>
      <w:r>
        <w:rPr>
          <w:rFonts w:eastAsiaTheme="minorEastAsia"/>
        </w:rPr>
        <w:t xml:space="preserve"> = activation function (sigmoid untuk binary, softmax untuk multi-class)</w:t>
      </w:r>
    </w:p>
    <w:p w14:paraId="560E385F" w14:textId="77777777" w:rsidR="008B58D6" w:rsidRDefault="008B58D6" w:rsidP="0029753F">
      <w:pPr>
        <w:pStyle w:val="DaftarParagraf"/>
        <w:tabs>
          <w:tab w:val="left" w:pos="7937"/>
        </w:tabs>
        <w:spacing w:line="360" w:lineRule="auto"/>
        <w:ind w:left="1080" w:firstLine="338"/>
      </w:pPr>
    </w:p>
    <w:p w14:paraId="40A37B67" w14:textId="2A66EC32" w:rsidR="001047E7" w:rsidRDefault="002249DA" w:rsidP="0029753F">
      <w:pPr>
        <w:pStyle w:val="DaftarParagraf"/>
        <w:tabs>
          <w:tab w:val="left" w:pos="7937"/>
        </w:tabs>
        <w:spacing w:line="360" w:lineRule="auto"/>
        <w:ind w:left="1080" w:firstLine="338"/>
      </w:pPr>
      <w:r>
        <w:rPr>
          <w:noProof/>
        </w:rPr>
        <w:drawing>
          <wp:anchor distT="0" distB="0" distL="114300" distR="114300" simplePos="0" relativeHeight="251672576" behindDoc="0" locked="0" layoutInCell="1" allowOverlap="1" wp14:anchorId="3393389F" wp14:editId="763A26D5">
            <wp:simplePos x="0" y="0"/>
            <wp:positionH relativeFrom="column">
              <wp:posOffset>1026160</wp:posOffset>
            </wp:positionH>
            <wp:positionV relativeFrom="paragraph">
              <wp:posOffset>480695</wp:posOffset>
            </wp:positionV>
            <wp:extent cx="3662045" cy="41910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3662045" cy="419100"/>
                    </a:xfrm>
                    <a:prstGeom prst="rect">
                      <a:avLst/>
                    </a:prstGeom>
                  </pic:spPr>
                </pic:pic>
              </a:graphicData>
            </a:graphic>
            <wp14:sizeRelH relativeFrom="page">
              <wp14:pctWidth>0</wp14:pctWidth>
            </wp14:sizeRelH>
            <wp14:sizeRelV relativeFrom="page">
              <wp14:pctHeight>0</wp14:pctHeight>
            </wp14:sizeRelV>
          </wp:anchor>
        </w:drawing>
      </w:r>
      <w:r w:rsidR="008B58D6">
        <w:t>Sedangkan untuk mendapatkan entropy loss untuk binary classification menggunakan rumus perhitungan dibawah:</w:t>
      </w:r>
    </w:p>
    <w:p w14:paraId="09CD9109" w14:textId="55029A0C" w:rsidR="008B58D6" w:rsidRDefault="0081365C" w:rsidP="0029753F">
      <w:pPr>
        <w:pStyle w:val="DaftarParagraf"/>
        <w:tabs>
          <w:tab w:val="left" w:pos="7937"/>
        </w:tabs>
        <w:spacing w:line="360" w:lineRule="auto"/>
        <w:ind w:left="1080" w:firstLine="338"/>
      </w:pPr>
      <w:r>
        <w:t>N = jumlah data</w:t>
      </w:r>
    </w:p>
    <w:p w14:paraId="30A76195" w14:textId="5784061A" w:rsidR="0081365C" w:rsidRDefault="0081365C" w:rsidP="0029753F">
      <w:pPr>
        <w:pStyle w:val="DaftarParagraf"/>
        <w:tabs>
          <w:tab w:val="left" w:pos="7937"/>
        </w:tabs>
        <w:spacing w:line="360" w:lineRule="auto"/>
        <w:ind w:left="1080" w:firstLine="338"/>
      </w:pPr>
      <w:r>
        <w:t>y</w:t>
      </w:r>
      <w:r w:rsidRPr="0081365C">
        <w:rPr>
          <w:sz w:val="16"/>
          <w:szCs w:val="16"/>
        </w:rPr>
        <w:t>i</w:t>
      </w:r>
      <w:r>
        <w:t xml:space="preserve"> = label actual (0 dan 1)</w:t>
      </w:r>
    </w:p>
    <w:p w14:paraId="2ACE1556" w14:textId="1D27E460" w:rsidR="0081365C" w:rsidRDefault="0081365C" w:rsidP="0029753F">
      <w:pPr>
        <w:pStyle w:val="DaftarParagraf"/>
        <w:tabs>
          <w:tab w:val="left" w:pos="7937"/>
        </w:tabs>
        <w:spacing w:line="360" w:lineRule="auto"/>
        <w:ind w:left="1080" w:firstLine="338"/>
      </w:pPr>
      <w:r>
        <w:t>p</w:t>
      </w:r>
      <w:r w:rsidRPr="0081365C">
        <w:rPr>
          <w:sz w:val="18"/>
          <w:szCs w:val="18"/>
        </w:rPr>
        <w:t>i</w:t>
      </w:r>
      <w:r>
        <w:rPr>
          <w:sz w:val="18"/>
          <w:szCs w:val="18"/>
        </w:rPr>
        <w:t xml:space="preserve"> </w:t>
      </w:r>
      <w:r w:rsidRPr="0081365C">
        <w:t>=</w:t>
      </w:r>
      <w:r>
        <w:rPr>
          <w:sz w:val="18"/>
          <w:szCs w:val="18"/>
        </w:rPr>
        <w:t xml:space="preserve"> </w:t>
      </w:r>
      <w:r>
        <w:t>propabilitas produksi</w:t>
      </w:r>
    </w:p>
    <w:p w14:paraId="76419157" w14:textId="77777777" w:rsidR="0081365C" w:rsidRDefault="0081365C" w:rsidP="0029753F">
      <w:pPr>
        <w:pStyle w:val="DaftarParagraf"/>
        <w:tabs>
          <w:tab w:val="left" w:pos="7937"/>
        </w:tabs>
        <w:spacing w:line="360" w:lineRule="auto"/>
        <w:ind w:left="1080"/>
      </w:pPr>
    </w:p>
    <w:p w14:paraId="042D514D" w14:textId="4DA2F619" w:rsidR="002249DA" w:rsidRDefault="002249DA" w:rsidP="0029753F">
      <w:pPr>
        <w:pStyle w:val="DaftarParagraf"/>
        <w:tabs>
          <w:tab w:val="left" w:pos="7937"/>
        </w:tabs>
        <w:spacing w:line="360" w:lineRule="auto"/>
        <w:ind w:left="1080" w:firstLine="338"/>
      </w:pPr>
      <w:r>
        <w:rPr>
          <w:noProof/>
        </w:rPr>
        <w:drawing>
          <wp:anchor distT="0" distB="0" distL="114300" distR="114300" simplePos="0" relativeHeight="251673600" behindDoc="0" locked="0" layoutInCell="1" allowOverlap="1" wp14:anchorId="463AA714" wp14:editId="6B7691D8">
            <wp:simplePos x="0" y="0"/>
            <wp:positionH relativeFrom="column">
              <wp:posOffset>1426845</wp:posOffset>
            </wp:positionH>
            <wp:positionV relativeFrom="paragraph">
              <wp:posOffset>262890</wp:posOffset>
            </wp:positionV>
            <wp:extent cx="2533650" cy="428625"/>
            <wp:effectExtent l="0" t="0" r="0" b="952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2533650" cy="428625"/>
                    </a:xfrm>
                    <a:prstGeom prst="rect">
                      <a:avLst/>
                    </a:prstGeom>
                  </pic:spPr>
                </pic:pic>
              </a:graphicData>
            </a:graphic>
            <wp14:sizeRelH relativeFrom="page">
              <wp14:pctWidth>0</wp14:pctWidth>
            </wp14:sizeRelH>
            <wp14:sizeRelV relativeFrom="page">
              <wp14:pctHeight>0</wp14:pctHeight>
            </wp14:sizeRelV>
          </wp:anchor>
        </w:drawing>
      </w:r>
      <w:r w:rsidR="0081365C">
        <w:t>Sedangkan entropy losss untuk multi classification Adalah:</w:t>
      </w:r>
    </w:p>
    <w:p w14:paraId="3666374A" w14:textId="664AE59D" w:rsidR="0081365C" w:rsidRDefault="0081365C" w:rsidP="0029753F">
      <w:pPr>
        <w:pStyle w:val="DaftarParagraf"/>
        <w:tabs>
          <w:tab w:val="left" w:pos="7937"/>
        </w:tabs>
        <w:spacing w:line="360" w:lineRule="auto"/>
        <w:ind w:left="1080" w:firstLine="338"/>
      </w:pPr>
      <w:r>
        <w:t>C = jumlah kelas</w:t>
      </w:r>
    </w:p>
    <w:p w14:paraId="561F1D8D" w14:textId="19DCF02F" w:rsidR="0081365C" w:rsidRDefault="0081365C" w:rsidP="0029753F">
      <w:pPr>
        <w:pStyle w:val="DaftarParagraf"/>
        <w:tabs>
          <w:tab w:val="left" w:pos="7937"/>
        </w:tabs>
        <w:spacing w:line="360" w:lineRule="auto"/>
        <w:ind w:left="1080" w:firstLine="338"/>
      </w:pPr>
      <w:r>
        <w:t>y</w:t>
      </w:r>
      <w:r w:rsidRPr="0081365C">
        <w:rPr>
          <w:sz w:val="18"/>
          <w:szCs w:val="18"/>
        </w:rPr>
        <w:t>ij</w:t>
      </w:r>
      <w:r>
        <w:rPr>
          <w:sz w:val="18"/>
          <w:szCs w:val="18"/>
        </w:rPr>
        <w:t xml:space="preserve"> </w:t>
      </w:r>
      <w:r>
        <w:t>= label one-hot encoded</w:t>
      </w:r>
    </w:p>
    <w:p w14:paraId="5DED8914" w14:textId="1C071DA1" w:rsidR="0081365C" w:rsidRDefault="0081365C" w:rsidP="0029753F">
      <w:pPr>
        <w:pStyle w:val="DaftarParagraf"/>
        <w:tabs>
          <w:tab w:val="left" w:pos="7937"/>
        </w:tabs>
        <w:spacing w:line="360" w:lineRule="auto"/>
        <w:ind w:left="1080" w:firstLine="338"/>
      </w:pPr>
      <w:r>
        <w:t>p</w:t>
      </w:r>
      <w:r w:rsidRPr="0081365C">
        <w:rPr>
          <w:sz w:val="18"/>
          <w:szCs w:val="18"/>
        </w:rPr>
        <w:t>ij</w:t>
      </w:r>
      <w:r>
        <w:rPr>
          <w:sz w:val="18"/>
          <w:szCs w:val="18"/>
        </w:rPr>
        <w:t xml:space="preserve"> </w:t>
      </w:r>
      <w:r>
        <w:t>= propabilitas prediksi untuk kelas j</w:t>
      </w:r>
    </w:p>
    <w:p w14:paraId="22C7922A" w14:textId="4E956BE7" w:rsidR="00AD6772" w:rsidRPr="0081365C" w:rsidRDefault="00AD6772" w:rsidP="0029753F">
      <w:pPr>
        <w:pStyle w:val="DaftarParagraf"/>
        <w:tabs>
          <w:tab w:val="left" w:pos="7937"/>
        </w:tabs>
        <w:spacing w:line="360" w:lineRule="auto"/>
        <w:ind w:left="1080" w:firstLine="338"/>
      </w:pPr>
    </w:p>
    <w:p w14:paraId="2C50CD67" w14:textId="0373BAB0" w:rsidR="002734EE" w:rsidRDefault="002734EE" w:rsidP="0029753F">
      <w:pPr>
        <w:pStyle w:val="DaftarParagraf"/>
        <w:numPr>
          <w:ilvl w:val="0"/>
          <w:numId w:val="12"/>
        </w:numPr>
        <w:tabs>
          <w:tab w:val="left" w:pos="7937"/>
        </w:tabs>
        <w:spacing w:line="360" w:lineRule="auto"/>
      </w:pPr>
      <w:r>
        <w:t>Feedforward dan Backpropagation</w:t>
      </w:r>
    </w:p>
    <w:p w14:paraId="7F370FE4" w14:textId="4AAAD440" w:rsidR="002734EE" w:rsidRDefault="002734EE" w:rsidP="0029753F">
      <w:pPr>
        <w:pStyle w:val="DaftarParagraf"/>
        <w:tabs>
          <w:tab w:val="left" w:pos="7937"/>
        </w:tabs>
        <w:spacing w:line="360" w:lineRule="auto"/>
        <w:ind w:left="1134" w:firstLine="284"/>
      </w:pPr>
      <w:r>
        <w:t xml:space="preserve">Pada model Deep Neural Network melalui 2 tahapan pembelajaran yaitu feedforward dan backpropagation. Pada tahap forward data input mulai dialirkan menuju ke lapisan tersembunyi hingga mendapatkan output Dimana tiap neuron dalam lapisan tersembunyi mengalikan nilai input dengan bobot yang sesai </w:t>
      </w:r>
      <w:r w:rsidR="00166392">
        <w:t>serta menambahkan bias dan menerapkan aktivasi untuk menghasilkan output</w:t>
      </w:r>
      <w:r w:rsidR="00D100D6">
        <w:t xml:space="preserve"> </w:t>
      </w:r>
      <w:r w:rsidR="00D100D6">
        <w:fldChar w:fldCharType="begin" w:fldLock="1"/>
      </w:r>
      <w:r w:rsidR="00D100D6">
        <w:instrText>ADDIN CSL_CITATION {"citationItems":[{"id":"ITEM-1","itemData":{"DOI":"10.35335/idss.v7i2.247","abstract":"Applying deep neural networks with stacked denoising autoencoders (SDAEs) for ECG signal classification presents a promising approach for improving the accuracy of arrhythmia diagnosis. This study aims to develop a robust model that enhances the classification of ECG signals by effectively denoising the input data and extracting rich feature representations. The research employs a method involving data preprocessing, feature extraction using SDAEs, and classification with a deep neural network (DNN) validated on the MIT-BIH Arrhythmia Database. The results demonstrate that the proposed model achieves an impressive accuracy of 98.91%, significantly outperforming traditional machine learning methods. The implications of this research are substantial, offering a reliable and automated tool for arrhythmia diagnosis that can be utilized in clinical settings to improve patient care. The study highlights the model's potential for real-time clinical application, although further validation on more extensive and diverse datasets is necessary to confirm its generalizability and robustness. This research contributes to the field by integrating advanced SDAEs with deep learning, paving the way for more accurate and efficient ECG signal classification systems","author":[{"dropping-particle":"","family":"Gunawan","given":"Gunawan","non-dropping-particle":"","parse-names":false,"suffix":""},{"dropping-particle":"","family":"Aimar Akbar","given":"Aminnur","non-dropping-particle":"","parse-names":false,"suffix":""},{"dropping-particle":"","family":"Andriani","given":"Wresti","non-dropping-particle":"","parse-names":false,"suffix":""}],"container-title":"Journal of Intelligent Decision Support System (IDSS)","id":"ITEM-1","issue":"2","issued":{"date-parts":[["2024"]]},"page":"173-187","title":"Application of deep neural network with stacked denoising autoencoder for ECG signal classification","type":"article-journal","volume":"7"},"uris":["http://www.mendeley.com/documents/?uuid=61c6be46-d857-498d-9f10-664e1be97f40"]}],"mendeley":{"formattedCitation":"(Gunawan et al., 2024)","plainTextFormattedCitation":"(Gunawan et al., 2024)","previouslyFormattedCitation":"(Gunawan et al., 2024)"},"properties":{"noteIndex":0},"schema":"https://github.com/citation-style-language/schema/raw/master/csl-citation.json"}</w:instrText>
      </w:r>
      <w:r w:rsidR="00D100D6">
        <w:fldChar w:fldCharType="separate"/>
      </w:r>
      <w:r w:rsidR="00D100D6" w:rsidRPr="00D100D6">
        <w:rPr>
          <w:noProof/>
        </w:rPr>
        <w:t>(Gunawan et al., 2024)</w:t>
      </w:r>
      <w:r w:rsidR="00D100D6">
        <w:fldChar w:fldCharType="end"/>
      </w:r>
      <w:r w:rsidR="00166392">
        <w:t xml:space="preserve">. </w:t>
      </w:r>
    </w:p>
    <w:p w14:paraId="50168789" w14:textId="6B67E32D" w:rsidR="00166392" w:rsidRDefault="00166392" w:rsidP="0029753F">
      <w:pPr>
        <w:pStyle w:val="DaftarParagraf"/>
        <w:tabs>
          <w:tab w:val="left" w:pos="7937"/>
        </w:tabs>
        <w:spacing w:line="360" w:lineRule="auto"/>
        <w:ind w:left="1134" w:firstLine="284"/>
      </w:pPr>
      <w:r>
        <w:lastRenderedPageBreak/>
        <w:t>Sementara itu, tahap backpropagation</w:t>
      </w:r>
      <w:r w:rsidR="00D100D6">
        <w:t xml:space="preserve"> </w:t>
      </w:r>
      <w:r w:rsidR="00D100D6">
        <w:fldChar w:fldCharType="begin" w:fldLock="1"/>
      </w:r>
      <w:r w:rsidR="00D100D6">
        <w:instrText>ADDIN CSL_CITATION {"citationItems":[{"id":"ITEM-1","itemData":{"DOI":"10.29303/jcosine.v6i1.431","ISSN":"2540-8895","abstract":"Historical manuscripts are one of documents that important to be preserved because they contain a lot of information, one example of them is script as the historical documents . Historical document mostly still use handwriting in so many reserch. Currently, there are many research regarding the preservation of characters. One way of preservation that can be used is the digitization process. Digitizing’s process tanable by recognizing existing information using technology. The technology that can be used is machine learning. Handwriting is a complex case because of the many variations of these characters and the output of the author where variations of the author will produce different writings. The relevant fields for text and documents are Optical Chacarter Recognition (OCR) and handwriting recognition. There are several methods that can be used in the machine learning process, including Artificial Neural Network (ANN) and Convolutional Neural Network (CNN). Both of these methods are methods that can accept complex image input to be processed and recognized, therefore this method is highly recommended for processing handwriting.","author":[{"dropping-particle":"","family":"A. A. SG. Mas Karunia Maharani","given":"","non-dropping-particle":"","parse-names":false,"suffix":""},{"dropping-particle":"","family":"Komang Oka Saputra","given":"","non-dropping-particle":"","parse-names":false,"suffix":""},{"dropping-particle":"","family":"Ni Made Ary Esta Dewi Wirastuti","given":"","non-dropping-particle":"","parse-names":false,"suffix":""}],"container-title":"Journal of Computer Science and Informatics Engineering (J-Cosine)","id":"ITEM-1","issue":"1","issued":{"date-parts":[["2022"]]},"page":"56-63","title":"Komparasi Metode Backpropagation Neural Network dan Convolutional Neural Network Pada Pengenalan Pola Tulisan Tangan","type":"article-journal","volume":"6"},"uris":["http://www.mendeley.com/documents/?uuid=ed51a93f-083b-47d6-bc80-0c074f596816"]}],"mendeley":{"formattedCitation":"(A. A. SG. Mas Karunia Maharani et al., 2022)","plainTextFormattedCitation":"(A. A. SG. Mas Karunia Maharani et al., 2022)","previouslyFormattedCitation":"(A. A. SG. Mas Karunia Maharani et al., 2022)"},"properties":{"noteIndex":0},"schema":"https://github.com/citation-style-language/schema/raw/master/csl-citation.json"}</w:instrText>
      </w:r>
      <w:r w:rsidR="00D100D6">
        <w:fldChar w:fldCharType="separate"/>
      </w:r>
      <w:r w:rsidR="00D100D6" w:rsidRPr="00D100D6">
        <w:rPr>
          <w:noProof/>
        </w:rPr>
        <w:t>(A. A. SG. Mas Karunia Maharani et al., 2022)</w:t>
      </w:r>
      <w:r w:rsidR="00D100D6">
        <w:fldChar w:fldCharType="end"/>
      </w:r>
      <w:r>
        <w:t xml:space="preserve"> dimulai setelah jaringan menghasilkan output Dimana membandingkan hasil antara prediksi dengan nilai yang sebenarnya untuk menghitung errordan disebarkan ke seluruh jaringan dengan menggunakan gradient descent untuk memperbarui bobot dan juga biasnya. Proses ini akan dilakukan berulang kali hingga mencapai nilai minimum dalam mempelajari pola non-linear secara terukur.</w:t>
      </w:r>
    </w:p>
    <w:p w14:paraId="3E5F3563" w14:textId="13DEDA00" w:rsidR="00AD6772" w:rsidRDefault="00AD6772" w:rsidP="0029753F">
      <w:pPr>
        <w:pStyle w:val="DaftarParagraf"/>
        <w:tabs>
          <w:tab w:val="left" w:pos="7937"/>
        </w:tabs>
        <w:spacing w:line="360" w:lineRule="auto"/>
        <w:ind w:left="1134" w:firstLine="284"/>
      </w:pPr>
      <w:r>
        <w:t>Sementara Langkah Langkah yang dilakukan feedfordward untuk menghasilkan presikdi Adalah:</w:t>
      </w:r>
    </w:p>
    <w:p w14:paraId="074A3060" w14:textId="7A3C4037" w:rsidR="00AA7728" w:rsidRPr="00AA7728" w:rsidRDefault="00AA7728" w:rsidP="0029753F">
      <w:pPr>
        <w:pStyle w:val="DaftarParagraf"/>
        <w:numPr>
          <w:ilvl w:val="0"/>
          <w:numId w:val="14"/>
        </w:numPr>
        <w:tabs>
          <w:tab w:val="left" w:pos="7937"/>
        </w:tabs>
        <w:spacing w:line="360" w:lineRule="auto"/>
      </w:pPr>
      <w:r>
        <w:t xml:space="preserve">Input layer ke hidden layer merumuskan </w:t>
      </w:r>
      <w:r w:rsidR="00AD6772">
        <w:t>z = W x X + b</w:t>
      </w:r>
      <w:r>
        <w:t xml:space="preserve"> dan menghasilkan </w:t>
      </w:r>
      <m:oMath>
        <m:r>
          <w:rPr>
            <w:rFonts w:ascii="Cambria Math" w:hAnsi="Cambria Math"/>
          </w:rPr>
          <m:t>a=f</m:t>
        </m:r>
      </m:oMath>
      <w:r w:rsidRPr="00AA7728">
        <w:rPr>
          <w:rFonts w:eastAsiaTheme="minorEastAsia"/>
        </w:rPr>
        <w:t xml:space="preserve"> (z)  </w:t>
      </w:r>
    </w:p>
    <w:p w14:paraId="4A8E2547" w14:textId="7DD300D8" w:rsidR="00AA7728" w:rsidRPr="003F4D3A" w:rsidRDefault="003F4D3A" w:rsidP="0029753F">
      <w:pPr>
        <w:pStyle w:val="DaftarParagraf"/>
        <w:numPr>
          <w:ilvl w:val="0"/>
          <w:numId w:val="14"/>
        </w:numPr>
        <w:tabs>
          <w:tab w:val="left" w:pos="7937"/>
        </w:tabs>
        <w:spacing w:line="360" w:lineRule="auto"/>
      </w:pPr>
      <w:r>
        <w:t xml:space="preserve">mengarahkan hidden layer ke output layer dengan merumuskan W x </w:t>
      </w:r>
      <m:oMath>
        <m:r>
          <w:rPr>
            <w:rFonts w:ascii="Cambria Math" w:hAnsi="Cambria Math"/>
          </w:rPr>
          <m:t>a</m:t>
        </m:r>
      </m:oMath>
      <w:r>
        <w:t xml:space="preserve"> + b maka menghasilkan</w:t>
      </w:r>
      <w:r w:rsidRPr="003F4D3A">
        <w:rPr>
          <w:rFonts w:ascii="Cambria Math" w:hAnsi="Cambria Math"/>
          <w:i/>
        </w:rPr>
        <w:t xml:space="preserve"> </w:t>
      </w:r>
      <m:oMath>
        <m:r>
          <w:rPr>
            <w:rFonts w:ascii="Cambria Math" w:hAnsi="Cambria Math"/>
          </w:rPr>
          <m:t>a=f</m:t>
        </m:r>
      </m:oMath>
      <w:r w:rsidRPr="00AA7728">
        <w:rPr>
          <w:rFonts w:eastAsiaTheme="minorEastAsia"/>
        </w:rPr>
        <w:t xml:space="preserve"> (z) </w:t>
      </w:r>
    </w:p>
    <w:p w14:paraId="49A24E66" w14:textId="0098407F" w:rsidR="003F4D3A" w:rsidRDefault="003F4D3A" w:rsidP="0029753F">
      <w:pPr>
        <w:pStyle w:val="DaftarParagraf"/>
        <w:tabs>
          <w:tab w:val="left" w:pos="7937"/>
        </w:tabs>
        <w:spacing w:line="360" w:lineRule="auto"/>
        <w:ind w:left="1134" w:firstLine="284"/>
      </w:pPr>
      <w:r>
        <w:t>Sementara itu backpropagation menghitung gradient dari loss function terhadap setiap weiht dan bias.</w:t>
      </w:r>
    </w:p>
    <w:p w14:paraId="5699FDA4" w14:textId="6F10D27B" w:rsidR="003F4D3A" w:rsidRDefault="002249DA" w:rsidP="0029753F">
      <w:pPr>
        <w:pStyle w:val="DaftarParagraf"/>
        <w:numPr>
          <w:ilvl w:val="0"/>
          <w:numId w:val="15"/>
        </w:numPr>
        <w:tabs>
          <w:tab w:val="left" w:pos="7937"/>
        </w:tabs>
        <w:spacing w:line="360" w:lineRule="auto"/>
      </w:pPr>
      <w:r>
        <w:rPr>
          <w:noProof/>
        </w:rPr>
        <w:drawing>
          <wp:anchor distT="0" distB="0" distL="114300" distR="114300" simplePos="0" relativeHeight="251674624" behindDoc="0" locked="0" layoutInCell="1" allowOverlap="1" wp14:anchorId="0E7EE426" wp14:editId="4E11BA1B">
            <wp:simplePos x="0" y="0"/>
            <wp:positionH relativeFrom="column">
              <wp:posOffset>1814195</wp:posOffset>
            </wp:positionH>
            <wp:positionV relativeFrom="paragraph">
              <wp:posOffset>321310</wp:posOffset>
            </wp:positionV>
            <wp:extent cx="1828800" cy="38100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1828800" cy="381000"/>
                    </a:xfrm>
                    <a:prstGeom prst="rect">
                      <a:avLst/>
                    </a:prstGeom>
                  </pic:spPr>
                </pic:pic>
              </a:graphicData>
            </a:graphic>
            <wp14:sizeRelH relativeFrom="page">
              <wp14:pctWidth>0</wp14:pctWidth>
            </wp14:sizeRelH>
            <wp14:sizeRelV relativeFrom="page">
              <wp14:pctHeight>0</wp14:pctHeight>
            </wp14:sizeRelV>
          </wp:anchor>
        </w:drawing>
      </w:r>
      <w:r w:rsidR="003F4D3A">
        <w:t>Calculate output layer delta</w:t>
      </w:r>
    </w:p>
    <w:p w14:paraId="7274DFA8" w14:textId="660F2BD1" w:rsidR="003F4D3A" w:rsidRPr="00AA7728" w:rsidRDefault="003F4D3A" w:rsidP="0029753F">
      <w:pPr>
        <w:pStyle w:val="DaftarParagraf"/>
        <w:tabs>
          <w:tab w:val="left" w:pos="7937"/>
        </w:tabs>
        <w:spacing w:line="360" w:lineRule="auto"/>
        <w:ind w:left="1778"/>
      </w:pPr>
    </w:p>
    <w:p w14:paraId="428899B2" w14:textId="79FEE614" w:rsidR="003F4D3A" w:rsidRDefault="00B95D03" w:rsidP="0029753F">
      <w:pPr>
        <w:pStyle w:val="DaftarParagraf"/>
        <w:numPr>
          <w:ilvl w:val="0"/>
          <w:numId w:val="15"/>
        </w:numPr>
        <w:tabs>
          <w:tab w:val="left" w:pos="7937"/>
        </w:tabs>
        <w:spacing w:line="360" w:lineRule="auto"/>
      </w:pPr>
      <w:r>
        <w:rPr>
          <w:noProof/>
        </w:rPr>
        <w:drawing>
          <wp:anchor distT="0" distB="0" distL="114300" distR="114300" simplePos="0" relativeHeight="251675648" behindDoc="0" locked="0" layoutInCell="1" allowOverlap="1" wp14:anchorId="169BDB94" wp14:editId="518EA51F">
            <wp:simplePos x="0" y="0"/>
            <wp:positionH relativeFrom="column">
              <wp:posOffset>1614170</wp:posOffset>
            </wp:positionH>
            <wp:positionV relativeFrom="paragraph">
              <wp:posOffset>337185</wp:posOffset>
            </wp:positionV>
            <wp:extent cx="2581275" cy="457200"/>
            <wp:effectExtent l="0" t="0" r="9525"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2581275" cy="457200"/>
                    </a:xfrm>
                    <a:prstGeom prst="rect">
                      <a:avLst/>
                    </a:prstGeom>
                  </pic:spPr>
                </pic:pic>
              </a:graphicData>
            </a:graphic>
            <wp14:sizeRelH relativeFrom="page">
              <wp14:pctWidth>0</wp14:pctWidth>
            </wp14:sizeRelH>
            <wp14:sizeRelV relativeFrom="page">
              <wp14:pctHeight>0</wp14:pctHeight>
            </wp14:sizeRelV>
          </wp:anchor>
        </w:drawing>
      </w:r>
      <w:r w:rsidR="003F4D3A">
        <w:t xml:space="preserve">Propagate error Backward </w:t>
      </w:r>
    </w:p>
    <w:p w14:paraId="12C8F5C1" w14:textId="77777777" w:rsidR="003F4D3A" w:rsidRDefault="003F4D3A" w:rsidP="0029753F">
      <w:pPr>
        <w:pStyle w:val="DaftarParagraf"/>
        <w:tabs>
          <w:tab w:val="left" w:pos="7937"/>
        </w:tabs>
        <w:spacing w:line="360" w:lineRule="auto"/>
        <w:ind w:left="1778"/>
      </w:pPr>
    </w:p>
    <w:p w14:paraId="54F003AD" w14:textId="3879D47F" w:rsidR="003F4D3A" w:rsidRDefault="00B95D03" w:rsidP="0029753F">
      <w:pPr>
        <w:pStyle w:val="DaftarParagraf"/>
        <w:numPr>
          <w:ilvl w:val="0"/>
          <w:numId w:val="15"/>
        </w:numPr>
        <w:tabs>
          <w:tab w:val="left" w:pos="7937"/>
        </w:tabs>
        <w:spacing w:line="360" w:lineRule="auto"/>
      </w:pPr>
      <w:r>
        <w:rPr>
          <w:noProof/>
        </w:rPr>
        <w:drawing>
          <wp:anchor distT="0" distB="0" distL="114300" distR="114300" simplePos="0" relativeHeight="251676672" behindDoc="0" locked="0" layoutInCell="1" allowOverlap="1" wp14:anchorId="65F26C6A" wp14:editId="2844A9BF">
            <wp:simplePos x="0" y="0"/>
            <wp:positionH relativeFrom="page">
              <wp:posOffset>3548380</wp:posOffset>
            </wp:positionH>
            <wp:positionV relativeFrom="paragraph">
              <wp:posOffset>299720</wp:posOffset>
            </wp:positionV>
            <wp:extent cx="1609725" cy="752475"/>
            <wp:effectExtent l="0" t="0" r="9525" b="952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1609725" cy="752475"/>
                    </a:xfrm>
                    <a:prstGeom prst="rect">
                      <a:avLst/>
                    </a:prstGeom>
                  </pic:spPr>
                </pic:pic>
              </a:graphicData>
            </a:graphic>
            <wp14:sizeRelH relativeFrom="page">
              <wp14:pctWidth>0</wp14:pctWidth>
            </wp14:sizeRelH>
            <wp14:sizeRelV relativeFrom="page">
              <wp14:pctHeight>0</wp14:pctHeight>
            </wp14:sizeRelV>
          </wp:anchor>
        </w:drawing>
      </w:r>
      <w:r w:rsidR="003F4D3A">
        <w:t>calulate gradients</w:t>
      </w:r>
    </w:p>
    <w:p w14:paraId="17F4095E" w14:textId="102D649F" w:rsidR="003F4D3A" w:rsidRDefault="003F4D3A" w:rsidP="0029753F">
      <w:pPr>
        <w:pStyle w:val="DaftarParagraf"/>
        <w:tabs>
          <w:tab w:val="left" w:pos="7937"/>
        </w:tabs>
        <w:spacing w:line="360" w:lineRule="auto"/>
        <w:ind w:left="1778"/>
      </w:pPr>
    </w:p>
    <w:p w14:paraId="6773E1F8" w14:textId="3227BB9A" w:rsidR="003F4D3A" w:rsidRDefault="003F4D3A" w:rsidP="0029753F">
      <w:pPr>
        <w:pStyle w:val="DaftarParagraf"/>
        <w:tabs>
          <w:tab w:val="left" w:pos="7937"/>
        </w:tabs>
        <w:spacing w:line="360" w:lineRule="auto"/>
        <w:ind w:left="1778"/>
      </w:pPr>
    </w:p>
    <w:p w14:paraId="3954D9F0" w14:textId="77777777" w:rsidR="00B95D03" w:rsidRDefault="00B95D03" w:rsidP="0029753F">
      <w:pPr>
        <w:pStyle w:val="DaftarParagraf"/>
        <w:tabs>
          <w:tab w:val="left" w:pos="7937"/>
        </w:tabs>
        <w:spacing w:line="360" w:lineRule="auto"/>
        <w:ind w:left="1778"/>
      </w:pPr>
    </w:p>
    <w:p w14:paraId="1139BCC2" w14:textId="09351B29" w:rsidR="003F4D3A" w:rsidRDefault="00B95D03" w:rsidP="0029753F">
      <w:pPr>
        <w:pStyle w:val="DaftarParagraf"/>
        <w:numPr>
          <w:ilvl w:val="0"/>
          <w:numId w:val="15"/>
        </w:numPr>
        <w:tabs>
          <w:tab w:val="left" w:pos="7937"/>
        </w:tabs>
        <w:spacing w:line="360" w:lineRule="auto"/>
      </w:pPr>
      <w:r>
        <w:rPr>
          <w:noProof/>
        </w:rPr>
        <w:lastRenderedPageBreak/>
        <w:drawing>
          <wp:anchor distT="0" distB="0" distL="114300" distR="114300" simplePos="0" relativeHeight="251677696" behindDoc="0" locked="0" layoutInCell="1" allowOverlap="1" wp14:anchorId="19A5481B" wp14:editId="555FB8AD">
            <wp:simplePos x="0" y="0"/>
            <wp:positionH relativeFrom="page">
              <wp:align>center</wp:align>
            </wp:positionH>
            <wp:positionV relativeFrom="paragraph">
              <wp:posOffset>283845</wp:posOffset>
            </wp:positionV>
            <wp:extent cx="1866900" cy="790575"/>
            <wp:effectExtent l="0" t="0" r="0" b="952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1866900" cy="790575"/>
                    </a:xfrm>
                    <a:prstGeom prst="rect">
                      <a:avLst/>
                    </a:prstGeom>
                  </pic:spPr>
                </pic:pic>
              </a:graphicData>
            </a:graphic>
            <wp14:sizeRelH relativeFrom="page">
              <wp14:pctWidth>0</wp14:pctWidth>
            </wp14:sizeRelH>
            <wp14:sizeRelV relativeFrom="page">
              <wp14:pctHeight>0</wp14:pctHeight>
            </wp14:sizeRelV>
          </wp:anchor>
        </w:drawing>
      </w:r>
      <w:r w:rsidR="003F4D3A">
        <w:t>update weights</w:t>
      </w:r>
    </w:p>
    <w:p w14:paraId="0007EEE9" w14:textId="77777777" w:rsidR="003F4D3A" w:rsidRDefault="003F4D3A" w:rsidP="0029753F">
      <w:pPr>
        <w:tabs>
          <w:tab w:val="left" w:pos="7937"/>
        </w:tabs>
        <w:spacing w:line="360" w:lineRule="auto"/>
      </w:pPr>
    </w:p>
    <w:p w14:paraId="6614C883" w14:textId="612400D4" w:rsidR="003F4D3A" w:rsidRDefault="00166392" w:rsidP="0029753F">
      <w:pPr>
        <w:pStyle w:val="DaftarParagraf"/>
        <w:numPr>
          <w:ilvl w:val="0"/>
          <w:numId w:val="12"/>
        </w:numPr>
        <w:tabs>
          <w:tab w:val="left" w:pos="7937"/>
        </w:tabs>
        <w:spacing w:line="360" w:lineRule="auto"/>
      </w:pPr>
      <w:r>
        <w:t>Fungsi Aktivasi pada Deep Neural Network</w:t>
      </w:r>
    </w:p>
    <w:p w14:paraId="322F7536" w14:textId="40107F49" w:rsidR="00166392" w:rsidRDefault="00166392" w:rsidP="0029753F">
      <w:pPr>
        <w:pStyle w:val="DaftarParagraf"/>
        <w:tabs>
          <w:tab w:val="left" w:pos="7937"/>
        </w:tabs>
        <w:spacing w:line="360" w:lineRule="auto"/>
        <w:ind w:left="1134" w:firstLine="284"/>
      </w:pPr>
      <w:r>
        <w:t>Fungsi ini menjadi salah satu komponen vital dalam jaringan syaraf karena dapat menentukan sinyal diteruskan antar neuron yang Dimana jikalau fungsi ini hilang maka jaringan hanya dapat mempelajari hubungan linear sehingga tidak dpat mengatasi data yang tergolong kompleks</w:t>
      </w:r>
      <w:r w:rsidR="00D100D6">
        <w:fldChar w:fldCharType="begin" w:fldLock="1"/>
      </w:r>
      <w:r w:rsidR="00D100D6">
        <w:instrText>ADDIN CSL_CITATION {"citationItems":[{"id":"ITEM-1","itemData":{"DOI":"10.23887/jstundiksha.v12i3.53437","ISSN":"2303-3142","abstract":"Peningkatan jumlah kasus Covid-19 hampir terjadi di seluruh dunia penting dikaji karena pola persebarannya yang masif.   Metode analisis yang digunakan adalah ANN.  Penelitian ini mencakup dua hal, yaitu model ANN algoritma Backpropagation Neural Network (BPNN) dan kombinasi algoritma Backpropagation Neural Network dan Particle Swarm Optimization (BPNN-PSO).  Masing-masing model ANN algoritma BPNN dan BPNN-PSO dilakukan 18 kali pengujian.  Hasil pengujian menunjukkan kombinasi parameter terbaik ANN dengan algoritma BPNN diperoleh MAPE sebesar 16.29% dengan arsitektur 14-5-1 dengan learning rate 0.3.  Kombinasi parameter ANN terbaik algoritma BPNN-PSO MAPE sebesar 15.45% pada arsitektur 14-10-1 dengan learning rate 0,2.  Berdasarkan algoritma BPNN dan BPNN-PSO, model ANN terbaik adalah model ANN dengan algoritma BPNN-PSO.  Dengan kata lain, nilai MAPE yang cenderung lebih besar dibandingkan MAPE dari hasil algoritma BPNN-PSO.  Hal ini mengindikasikan bahwa kombinasi BPNN-PSO berhasil untuk meningkatkan akurasi hasil prediksi. Implementasi algoritma Particle Swarm Optimization (PSO) yang berperan sebagai penentu nilai bobot dan bias awal dalam proses pelatihan metode Backpropagation Neural Network (BPNN) dapat meningkatkan performa model ANN untuk memprediksi jumlah kumulatif kasus positif Covid-19 di Indonesia, dengan peningkatan akurasi yang signifikan. Sehingga penggunaan model ANN dengan algoritma BPNN-PSO dapat diterapkan dalam situasi ini untuk memprediksi jumlah kumulatif kasus positif Covid-19 di Indonesia.","author":[{"dropping-particle":"","family":"Kurniati","given":"Alfi Bella","non-dropping-particle":"","parse-names":false,"suffix":""},{"dropping-particle":"","family":"Sidik","given":"Wuryatmo A.","non-dropping-particle":"","parse-names":false,"suffix":""},{"dropping-particle":"","family":"Jajang","given":"","non-dropping-particle":"","parse-names":false,"suffix":""}],"container-title":"JST (Jurnal Sains dan Teknologi)","id":"ITEM-1","issue":"3","issued":{"date-parts":[["2024"]]},"page":"833-844","title":"Model Artificial Neural Networks (ANN) untuk Prediksi COVID-19 di Indonesia","type":"article-journal","volume":"12"},"uris":["http://www.mendeley.com/documents/?uuid=04e780d1-66ab-4b3e-b31b-69d468286a38"]}],"mendeley":{"formattedCitation":"(Kurniati et al., 2024)","plainTextFormattedCitation":"(Kurniati et al., 2024)","previouslyFormattedCitation":"(Kurniati et al., 2024)"},"properties":{"noteIndex":0},"schema":"https://github.com/citation-style-language/schema/raw/master/csl-citation.json"}</w:instrText>
      </w:r>
      <w:r w:rsidR="00D100D6">
        <w:fldChar w:fldCharType="separate"/>
      </w:r>
      <w:r w:rsidR="00D100D6" w:rsidRPr="00D100D6">
        <w:rPr>
          <w:noProof/>
        </w:rPr>
        <w:t>(Kurniati et al., 2024)</w:t>
      </w:r>
      <w:r w:rsidR="00D100D6">
        <w:fldChar w:fldCharType="end"/>
      </w:r>
      <w:r>
        <w:t xml:space="preserve">. Beberapa fungsi yang sering digunakan Deep Neural Network meliputi </w:t>
      </w:r>
      <w:r w:rsidRPr="00F95CFF">
        <w:rPr>
          <w:b/>
          <w:bCs/>
        </w:rPr>
        <w:t>Sigmoid Function</w:t>
      </w:r>
      <w:r>
        <w:t xml:space="preserve"> yakni fungsi mengubah nilai input menjadi rentang angka 0 dan 1 dalam memberikan keluaran bentuk propabilitas. </w:t>
      </w:r>
      <w:r w:rsidRPr="00F95CFF">
        <w:rPr>
          <w:b/>
          <w:bCs/>
        </w:rPr>
        <w:t>ReLU</w:t>
      </w:r>
      <w:r w:rsidR="00F95CFF">
        <w:t xml:space="preserve"> Adalah fungsi mengaktifkan neuron dengan nilai positif dan menonaktifkan yang negative agar dapat mempercepat proses pelatihan dan mengatasi masalah vanishing gradient</w:t>
      </w:r>
      <w:r w:rsidR="00D100D6">
        <w:fldChar w:fldCharType="begin" w:fldLock="1"/>
      </w:r>
      <w:r w:rsidR="00D100D6">
        <w:instrText>ADDIN CSL_CITATION {"citationItems":[{"id":"ITEM-1","itemData":{"DOI":"10.29303/jcosine.v6i1.431","ISSN":"2540-8895","abstract":"Historical manuscripts are one of documents that important to be preserved because they contain a lot of information, one example of them is script as the historical documents . Historical document mostly still use handwriting in so many reserch. Currently, there are many research regarding the preservation of characters. One way of preservation that can be used is the digitization process. Digitizing’s process tanable by recognizing existing information using technology. The technology that can be used is machine learning. Handwriting is a complex case because of the many variations of these characters and the output of the author where variations of the author will produce different writings. The relevant fields for text and documents are Optical Chacarter Recognition (OCR) and handwriting recognition. There are several methods that can be used in the machine learning process, including Artificial Neural Network (ANN) and Convolutional Neural Network (CNN). Both of these methods are methods that can accept complex image input to be processed and recognized, therefore this method is highly recommended for processing handwriting.","author":[{"dropping-particle":"","family":"A. A. SG. Mas Karunia Maharani","given":"","non-dropping-particle":"","parse-names":false,"suffix":""},{"dropping-particle":"","family":"Komang Oka Saputra","given":"","non-dropping-particle":"","parse-names":false,"suffix":""},{"dropping-particle":"","family":"Ni Made Ary Esta Dewi Wirastuti","given":"","non-dropping-particle":"","parse-names":false,"suffix":""}],"container-title":"Journal of Computer Science and Informatics Engineering (J-Cosine)","id":"ITEM-1","issue":"1","issued":{"date-parts":[["2022"]]},"page":"56-63","title":"Komparasi Metode Backpropagation Neural Network dan Convolutional Neural Network Pada Pengenalan Pola Tulisan Tangan","type":"article-journal","volume":"6"},"uris":["http://www.mendeley.com/documents/?uuid=ed51a93f-083b-47d6-bc80-0c074f596816"]}],"mendeley":{"formattedCitation":"(A. A. SG. Mas Karunia Maharani et al., 2022)","plainTextFormattedCitation":"(A. A. SG. Mas Karunia Maharani et al., 2022)","previouslyFormattedCitation":"(A. A. SG. Mas Karunia Maharani et al., 2022)"},"properties":{"noteIndex":0},"schema":"https://github.com/citation-style-language/schema/raw/master/csl-citation.json"}</w:instrText>
      </w:r>
      <w:r w:rsidR="00D100D6">
        <w:fldChar w:fldCharType="separate"/>
      </w:r>
      <w:r w:rsidR="00D100D6" w:rsidRPr="00D100D6">
        <w:rPr>
          <w:noProof/>
        </w:rPr>
        <w:t>(A. A. SG. Mas Karunia Maharani et al., 2022)</w:t>
      </w:r>
      <w:r w:rsidR="00D100D6">
        <w:fldChar w:fldCharType="end"/>
      </w:r>
      <w:r w:rsidR="00F95CFF">
        <w:t xml:space="preserve">. Yang terakhir Adalah </w:t>
      </w:r>
      <w:r w:rsidR="00F95CFF" w:rsidRPr="00F95CFF">
        <w:rPr>
          <w:b/>
          <w:bCs/>
        </w:rPr>
        <w:t>softmax function</w:t>
      </w:r>
      <w:r w:rsidR="00F95CFF">
        <w:t xml:space="preserve"> yang mengonversi keluaran probabilitas antar kelas sehingga cocok dalam melakukan klasifikasi.</w:t>
      </w:r>
    </w:p>
    <w:p w14:paraId="749C37E6" w14:textId="7D0D8DAE" w:rsidR="00351F42" w:rsidRDefault="00351F42" w:rsidP="0029753F">
      <w:pPr>
        <w:pStyle w:val="DaftarParagraf"/>
        <w:tabs>
          <w:tab w:val="left" w:pos="7937"/>
        </w:tabs>
        <w:spacing w:line="360" w:lineRule="auto"/>
        <w:ind w:left="1134" w:firstLine="284"/>
      </w:pPr>
      <w:r>
        <w:t>Adapun rumus dalam mendefenisikan sigmoid dan derivative sigmoid Adalah sebagai berikut</w:t>
      </w:r>
    </w:p>
    <w:p w14:paraId="13F55616" w14:textId="78AEA402" w:rsidR="00351F42" w:rsidRDefault="00351F42" w:rsidP="0029753F">
      <w:pPr>
        <w:pStyle w:val="DaftarParagraf"/>
        <w:tabs>
          <w:tab w:val="left" w:pos="7937"/>
        </w:tabs>
        <w:spacing w:line="360" w:lineRule="auto"/>
        <w:ind w:left="1134" w:firstLine="284"/>
        <w:rPr>
          <w:rFonts w:eastAsiaTheme="minorEastAsia"/>
        </w:rPr>
      </w:pPr>
      <w:r>
        <w:t>Sigmoid:</w:t>
      </w:r>
      <m:oMath>
        <m:r>
          <w:rPr>
            <w:rFonts w:ascii="Cambria Math" w:hAnsi="Cambria Math"/>
          </w:rPr>
          <m:t>σ</m:t>
        </m:r>
      </m:oMath>
      <w:r>
        <w:rPr>
          <w:rFonts w:eastAsiaTheme="minorEastAsia"/>
        </w:rPr>
        <w:t>(x)=</w:t>
      </w:r>
      <m:oMath>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ⅇ</m:t>
                </m:r>
              </m:e>
              <m:sup>
                <m:r>
                  <w:rPr>
                    <w:rFonts w:ascii="Cambria Math" w:eastAsiaTheme="minorEastAsia" w:hAnsi="Cambria Math"/>
                  </w:rPr>
                  <m:t>-x</m:t>
                </m:r>
              </m:sup>
            </m:sSup>
          </m:den>
        </m:f>
        <m:r>
          <w:rPr>
            <w:rFonts w:ascii="Cambria Math" w:eastAsiaTheme="minorEastAsia" w:hAnsi="Cambria Math"/>
          </w:rPr>
          <m:t xml:space="preserve"> </m:t>
        </m:r>
      </m:oMath>
    </w:p>
    <w:p w14:paraId="4A6C87D8" w14:textId="4DF051AB" w:rsidR="001F37D2" w:rsidRPr="001F37D2" w:rsidRDefault="00351F42" w:rsidP="0029753F">
      <w:pPr>
        <w:pStyle w:val="DaftarParagraf"/>
        <w:tabs>
          <w:tab w:val="left" w:pos="7937"/>
        </w:tabs>
        <w:spacing w:line="360" w:lineRule="auto"/>
        <w:ind w:left="1134" w:firstLine="284"/>
        <w:rPr>
          <w:rFonts w:eastAsiaTheme="minorEastAsia"/>
        </w:rPr>
      </w:pPr>
      <w:r>
        <w:rPr>
          <w:rFonts w:eastAsiaTheme="minorEastAsia"/>
        </w:rPr>
        <w:t xml:space="preserve">Derivative sigmoid: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m:t>
            </m:r>
          </m:sup>
        </m:sSup>
        <m:r>
          <w:rPr>
            <w:rFonts w:ascii="Cambria Math" w:eastAsiaTheme="minorEastAsia" w:hAnsi="Cambria Math"/>
          </w:rPr>
          <m:t>(x)=σ(x)×1-σ(x)</m:t>
        </m:r>
      </m:oMath>
      <w:r w:rsidR="001F37D2">
        <w:rPr>
          <w:rFonts w:eastAsiaTheme="minorEastAsia"/>
        </w:rPr>
        <w:t>)</w:t>
      </w:r>
    </w:p>
    <w:p w14:paraId="5CBDB54D" w14:textId="77777777" w:rsidR="0029753F" w:rsidRDefault="0029753F" w:rsidP="0029753F">
      <w:pPr>
        <w:pStyle w:val="DaftarParagraf"/>
        <w:tabs>
          <w:tab w:val="left" w:pos="7937"/>
        </w:tabs>
        <w:spacing w:line="360" w:lineRule="auto"/>
        <w:ind w:left="1134" w:firstLine="284"/>
        <w:rPr>
          <w:rFonts w:eastAsiaTheme="minorEastAsia"/>
        </w:rPr>
      </w:pPr>
    </w:p>
    <w:p w14:paraId="3D9C09AB" w14:textId="2BB869C0" w:rsidR="001F37D2" w:rsidRDefault="00B95D03" w:rsidP="0029753F">
      <w:pPr>
        <w:pStyle w:val="DaftarParagraf"/>
        <w:tabs>
          <w:tab w:val="left" w:pos="7937"/>
        </w:tabs>
        <w:spacing w:line="360" w:lineRule="auto"/>
        <w:ind w:left="1134" w:firstLine="284"/>
        <w:rPr>
          <w:rFonts w:eastAsiaTheme="minorEastAsia"/>
        </w:rPr>
      </w:pPr>
      <w:r>
        <w:rPr>
          <w:noProof/>
        </w:rPr>
        <w:drawing>
          <wp:anchor distT="0" distB="0" distL="114300" distR="114300" simplePos="0" relativeHeight="251678720" behindDoc="0" locked="0" layoutInCell="1" allowOverlap="1" wp14:anchorId="0791122C" wp14:editId="09A5764F">
            <wp:simplePos x="0" y="0"/>
            <wp:positionH relativeFrom="margin">
              <wp:posOffset>1486535</wp:posOffset>
            </wp:positionH>
            <wp:positionV relativeFrom="paragraph">
              <wp:posOffset>527685</wp:posOffset>
            </wp:positionV>
            <wp:extent cx="2524125" cy="535643"/>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2524125" cy="535643"/>
                    </a:xfrm>
                    <a:prstGeom prst="rect">
                      <a:avLst/>
                    </a:prstGeom>
                  </pic:spPr>
                </pic:pic>
              </a:graphicData>
            </a:graphic>
            <wp14:sizeRelH relativeFrom="page">
              <wp14:pctWidth>0</wp14:pctWidth>
            </wp14:sizeRelH>
            <wp14:sizeRelV relativeFrom="page">
              <wp14:pctHeight>0</wp14:pctHeight>
            </wp14:sizeRelV>
          </wp:anchor>
        </w:drawing>
      </w:r>
      <w:r w:rsidR="001F37D2">
        <w:rPr>
          <w:rFonts w:eastAsiaTheme="minorEastAsia"/>
        </w:rPr>
        <w:t>Sedangkan dalam ReLU mendefenisikan dengan pemaparan seperti rumus relu dibawah ini,</w:t>
      </w:r>
    </w:p>
    <w:p w14:paraId="578A86D0" w14:textId="77777777" w:rsidR="00B95D03" w:rsidRDefault="00B95D03" w:rsidP="0029753F">
      <w:pPr>
        <w:pStyle w:val="DaftarParagraf"/>
        <w:tabs>
          <w:tab w:val="left" w:pos="7937"/>
        </w:tabs>
        <w:spacing w:line="360" w:lineRule="auto"/>
        <w:ind w:left="1134" w:firstLine="284"/>
      </w:pPr>
    </w:p>
    <w:p w14:paraId="0BAFFBFE" w14:textId="43A0CA0F" w:rsidR="001F37D2" w:rsidRDefault="00B95D03" w:rsidP="0029753F">
      <w:pPr>
        <w:pStyle w:val="DaftarParagraf"/>
        <w:tabs>
          <w:tab w:val="left" w:pos="7937"/>
        </w:tabs>
        <w:spacing w:line="360" w:lineRule="auto"/>
        <w:ind w:left="1134" w:firstLine="284"/>
      </w:pPr>
      <w:r>
        <w:rPr>
          <w:noProof/>
        </w:rPr>
        <w:lastRenderedPageBreak/>
        <w:drawing>
          <wp:anchor distT="0" distB="0" distL="114300" distR="114300" simplePos="0" relativeHeight="251679744" behindDoc="0" locked="0" layoutInCell="1" allowOverlap="1" wp14:anchorId="5762F88E" wp14:editId="0A746929">
            <wp:simplePos x="0" y="0"/>
            <wp:positionH relativeFrom="page">
              <wp:align>center</wp:align>
            </wp:positionH>
            <wp:positionV relativeFrom="paragraph">
              <wp:posOffset>264795</wp:posOffset>
            </wp:positionV>
            <wp:extent cx="1971675" cy="641195"/>
            <wp:effectExtent l="0" t="0" r="0" b="698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1971675" cy="641195"/>
                    </a:xfrm>
                    <a:prstGeom prst="rect">
                      <a:avLst/>
                    </a:prstGeom>
                  </pic:spPr>
                </pic:pic>
              </a:graphicData>
            </a:graphic>
            <wp14:sizeRelH relativeFrom="page">
              <wp14:pctWidth>0</wp14:pctWidth>
            </wp14:sizeRelH>
            <wp14:sizeRelV relativeFrom="page">
              <wp14:pctHeight>0</wp14:pctHeight>
            </wp14:sizeRelV>
          </wp:anchor>
        </w:drawing>
      </w:r>
      <w:r w:rsidR="001F37D2">
        <w:t>Dan derivative relu</w:t>
      </w:r>
    </w:p>
    <w:p w14:paraId="2E1D5762" w14:textId="1A0F7989" w:rsidR="001F37D2" w:rsidRDefault="001F37D2" w:rsidP="0029753F">
      <w:pPr>
        <w:tabs>
          <w:tab w:val="left" w:pos="7937"/>
        </w:tabs>
        <w:spacing w:line="360" w:lineRule="auto"/>
      </w:pPr>
    </w:p>
    <w:p w14:paraId="15AEABFB" w14:textId="79E2D5DF" w:rsidR="001F37D2" w:rsidRDefault="00B95D03" w:rsidP="0029753F">
      <w:pPr>
        <w:pStyle w:val="DaftarParagraf"/>
        <w:tabs>
          <w:tab w:val="left" w:pos="7937"/>
        </w:tabs>
        <w:spacing w:line="360" w:lineRule="auto"/>
        <w:ind w:left="1134" w:firstLine="284"/>
      </w:pPr>
      <w:r>
        <w:rPr>
          <w:noProof/>
        </w:rPr>
        <w:drawing>
          <wp:anchor distT="0" distB="0" distL="114300" distR="114300" simplePos="0" relativeHeight="251680768" behindDoc="0" locked="0" layoutInCell="1" allowOverlap="1" wp14:anchorId="3772792C" wp14:editId="13D858A8">
            <wp:simplePos x="0" y="0"/>
            <wp:positionH relativeFrom="margin">
              <wp:align>center</wp:align>
            </wp:positionH>
            <wp:positionV relativeFrom="paragraph">
              <wp:posOffset>553720</wp:posOffset>
            </wp:positionV>
            <wp:extent cx="1914525" cy="428625"/>
            <wp:effectExtent l="0" t="0" r="9525" b="952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1914525" cy="428625"/>
                    </a:xfrm>
                    <a:prstGeom prst="rect">
                      <a:avLst/>
                    </a:prstGeom>
                  </pic:spPr>
                </pic:pic>
              </a:graphicData>
            </a:graphic>
            <wp14:sizeRelH relativeFrom="page">
              <wp14:pctWidth>0</wp14:pctWidth>
            </wp14:sizeRelH>
            <wp14:sizeRelV relativeFrom="page">
              <wp14:pctHeight>0</wp14:pctHeight>
            </wp14:sizeRelV>
          </wp:anchor>
        </w:drawing>
      </w:r>
      <w:r w:rsidR="001F37D2">
        <w:t>Setelah ReLU selanjutnya Adalah proses softmax yang Dimana pemaparan rumus softmax Adalah.</w:t>
      </w:r>
    </w:p>
    <w:p w14:paraId="68998649" w14:textId="64C18AB7" w:rsidR="001F37D2" w:rsidRDefault="001F37D2" w:rsidP="0029753F">
      <w:pPr>
        <w:tabs>
          <w:tab w:val="left" w:pos="7937"/>
        </w:tabs>
        <w:spacing w:line="360" w:lineRule="auto"/>
        <w:ind w:left="1134" w:firstLine="284"/>
      </w:pPr>
      <w:r>
        <w:t>Dimana:</w:t>
      </w:r>
    </w:p>
    <w:p w14:paraId="699F5052" w14:textId="5137F81D" w:rsidR="001F37D2" w:rsidRDefault="00C22EFF" w:rsidP="0029753F">
      <w:pPr>
        <w:tabs>
          <w:tab w:val="left" w:pos="7937"/>
        </w:tabs>
        <w:spacing w:line="360" w:lineRule="auto"/>
        <w:ind w:left="1134" w:firstLine="284"/>
      </w:pPr>
      <w:r>
        <w:t>Z</w:t>
      </w:r>
      <w:r w:rsidR="001F37D2" w:rsidRPr="001F37D2">
        <w:rPr>
          <w:sz w:val="18"/>
          <w:szCs w:val="18"/>
        </w:rPr>
        <w:t>i</w:t>
      </w:r>
      <w:r>
        <w:rPr>
          <w:sz w:val="18"/>
          <w:szCs w:val="18"/>
        </w:rPr>
        <w:t xml:space="preserve"> </w:t>
      </w:r>
      <w:r>
        <w:t>= input value untuk class i</w:t>
      </w:r>
    </w:p>
    <w:p w14:paraId="203CCF1B" w14:textId="6174D790" w:rsidR="00C22EFF" w:rsidRDefault="00C22EFF" w:rsidP="0029753F">
      <w:pPr>
        <w:tabs>
          <w:tab w:val="left" w:pos="7937"/>
        </w:tabs>
        <w:spacing w:line="360" w:lineRule="auto"/>
        <w:ind w:left="1134" w:firstLine="284"/>
      </w:pPr>
      <w:r>
        <w:t>K = total jumlah classes</w:t>
      </w:r>
    </w:p>
    <w:p w14:paraId="6147D38E" w14:textId="3D66C910" w:rsidR="001F37D2" w:rsidRDefault="00C22EFF" w:rsidP="0029753F">
      <w:pPr>
        <w:tabs>
          <w:tab w:val="left" w:pos="7937"/>
        </w:tabs>
        <w:spacing w:line="360" w:lineRule="auto"/>
        <w:ind w:left="1134" w:firstLine="284"/>
      </w:pPr>
      <w:r>
        <w:t>Output = propabilitas untuk setiap kelas dengan sumbernilai 1</w:t>
      </w:r>
    </w:p>
    <w:p w14:paraId="7CB5610E" w14:textId="10352136" w:rsidR="000A25C5" w:rsidRDefault="000A25C5" w:rsidP="0029753F">
      <w:pPr>
        <w:pStyle w:val="DaftarParagraf"/>
        <w:numPr>
          <w:ilvl w:val="0"/>
          <w:numId w:val="12"/>
        </w:numPr>
        <w:tabs>
          <w:tab w:val="left" w:pos="7937"/>
        </w:tabs>
        <w:spacing w:line="360" w:lineRule="auto"/>
      </w:pPr>
      <w:r>
        <w:t>Interpretabilitas Model dengan SHAP (Shapley Additive exPlanations)</w:t>
      </w:r>
    </w:p>
    <w:p w14:paraId="33BB0D9B" w14:textId="046A7F7D" w:rsidR="000A25C5" w:rsidRDefault="000A25C5" w:rsidP="0029753F">
      <w:pPr>
        <w:pStyle w:val="DaftarParagraf"/>
        <w:tabs>
          <w:tab w:val="left" w:pos="7937"/>
        </w:tabs>
        <w:spacing w:line="360" w:lineRule="auto"/>
        <w:ind w:left="1134" w:firstLine="284"/>
      </w:pPr>
      <w:r>
        <w:t>Meskipun dalam penerapan Deep Neural Network memiliki kemampuan Tingkat tinggi untuk mengalasisis pola kompleks dan dapat memeberikan akurasi yang akurat. Namun di sisi lain model ini sulit menjelaskan bagaimana model menghasilkan Keputusan yang keluar. Pendekatan SHAP digunakan untuk mengatasi hal tersebut karena berfungsi menjelaskan setiap peran atau kontribusi variabel terhadap hasil prediksi yang dikeluarkan oleh model Deep Neural Network</w:t>
      </w:r>
      <w:r w:rsidR="00B43533">
        <w:t xml:space="preserve"> </w:t>
      </w:r>
      <w:r w:rsidR="00B43533">
        <w:fldChar w:fldCharType="begin" w:fldLock="1"/>
      </w:r>
      <w:r w:rsidR="00EE70AD">
        <w:instrText>ADDIN CSL_CITATION {"citationItems":[{"id":"ITEM-1","itemData":{"DOI":"10.1021/acs.analchem.4c02329","ISSN":"15206882","abstract":"Interpretability is just as important as accuracy when it comes to complex models, especially in the context of deep learning models. Explainable artificial intelligence (XAI) approaches have been developed to address this problem. The literature on XAI for spectroscopy mainly emphasizes independent feature analysis with limited application of zone analysis. Individual feature analysis methods, such as shapley additive explanations (SHAP) and local interpretable model-agnostic explanations (LIME), have limitations due to their dependence on perturbations. These methods measure how AI models respond to sudden changes in the individual feature values. While they can help identify the most impactful features, the abrupt shifts introduced by replacing these values with zero or the expected ones may not accurately represent real-world scenarios. This can lead to mathematical and computational interpretations that are neither physically realistic nor intuitive to humans. Our proposed method does not rely on individual disturbances. Instead, it targets “spectral zones” to directly estimate the effect of group disturbances on a trained model. Consequently, factors such as sample size, hyperparameter selection, and other training-related considerations are not the primary focus of the XAI methods. To achieve this, we have developed a modified version of LIME and SHAP capable of performing group perturbations, enhancing explainability and realism while minimizing noise in the plots used for interpretability. Additionally, we employed an efficient approach to calculate spectral zones for complex spectra with indistinct spectral boundaries. Users can also define the zones themselves using their domain-specific knowledge.","author":[{"dropping-particle":"","family":"Contreras","given":"Jhonatan","non-dropping-particle":"","parse-names":false,"suffix":""},{"dropping-particle":"","family":"Winterfeld","given":"Andreea","non-dropping-particle":"","parse-names":false,"suffix":""},{"dropping-particle":"","family":"Popp","given":"Juergen","non-dropping-particle":"","parse-names":false,"suffix":""},{"dropping-particle":"","family":"Bocklitz","given":"Thomas","non-dropping-particle":"","parse-names":false,"suffix":""}],"container-title":"Analytical Chemistry","id":"ITEM-1","issue":"39","issued":{"date-parts":[["2024"]]},"page":"15588-15597","title":"Spectral Zones-Based SHAP/LIME: Enhancing Interpretability in Spectral Deep Learning Models Through Grouped Feature Analysis","type":"article-journal","volume":"96"},"uris":["http://www.mendeley.com/documents/?uuid=531d67a2-f3ce-4dbe-892c-55b8fc2a7eae"]}],"mendeley":{"formattedCitation":"(Contreras et al., 2024)","plainTextFormattedCitation":"(Contreras et al., 2024)","previouslyFormattedCitation":"(Contreras et al., 2024)"},"properties":{"noteIndex":0},"schema":"https://github.com/citation-style-language/schema/raw/master/csl-citation.json"}</w:instrText>
      </w:r>
      <w:r w:rsidR="00B43533">
        <w:fldChar w:fldCharType="separate"/>
      </w:r>
      <w:r w:rsidR="00B43533" w:rsidRPr="00B43533">
        <w:rPr>
          <w:noProof/>
        </w:rPr>
        <w:t>(Contreras et al., 2024)</w:t>
      </w:r>
      <w:r w:rsidR="00B43533">
        <w:fldChar w:fldCharType="end"/>
      </w:r>
      <w:r>
        <w:t>.</w:t>
      </w:r>
    </w:p>
    <w:p w14:paraId="76F99445" w14:textId="28594D29" w:rsidR="000A25C5" w:rsidRDefault="000A25C5" w:rsidP="0029753F">
      <w:pPr>
        <w:pStyle w:val="DaftarParagraf"/>
        <w:tabs>
          <w:tab w:val="left" w:pos="7937"/>
        </w:tabs>
        <w:spacing w:line="360" w:lineRule="auto"/>
        <w:ind w:left="1134" w:firstLine="284"/>
      </w:pPr>
      <w:r>
        <w:t xml:space="preserve">Menurur </w:t>
      </w:r>
      <w:r w:rsidR="00B43533">
        <w:fldChar w:fldCharType="begin" w:fldLock="1"/>
      </w:r>
      <w:r w:rsidR="00B43533">
        <w:instrText>ADDIN CSL_CITATION {"citationItems":[{"id":"ITEM-1","itemData":{"DOI":"10.1016/j.ijsrc.2024.10.002","ISSN":"10016279","abstract":"Machine learning (ML) has become a powerful tool for predicting suspended sediment concentration (SSC). Nonetheless, the ability to interpret the physical process is considered the main issue in applying most of ML approaches. In this regard, the current study presents a novel framework involving four standalone ML models (extra trees (ET), random forest (RF), categorical boosting (CatBoost), and extreme gradient boosting (XGBoost)) and their combination with genetic programming (GP). Three metrics (coefficient of correlation (r), root mean square error (RMSE), and Nash–Sutcliffe model-fit efficiency (NSE)) and a more advanced interpretation system SHapley Additive exPlanations (SHAP) are used to assess the performance of these models applied to hydro-climatic datasets for prediction of SSC. The calibration process was based on data from 2016 to 2020, and the validation was done for 2021 data. Further description and application of the framework are provided based on a case study of the Bouregreg watershed. The results revealed that all implemented models are efficient in SSC prediction with NSE, RMSE, and r varying from 0.53 to 0.86, 1.20–2.55 g/L, and 0.83–0.91 g/L respectively. Box plot diagrams confirm the enhanced performance of these combined models, and the best-performing ones for the four hydrological stations being the combined RF + GP model at the Aguibat Ziar station, the combined XGBoost + GP model at the Ain Loudah station, the CatBoost model at the Ras Fathia station, and the RF model at the Sidi Med Cherif station. The interpretability results showed that flow (Q) and seasonality (S) are the features most impacting SSC. These outcomes indicate that the applied models can extract accurate and detailed information from the interactions between the hydroclimatic factors and the generation of sediment by erosion (output). ML approaches illustrated the good reliability and transparency of the models developed for predicting SSC in a semi-arid setting, offered new perspectives for reducing ML models' “black box” character, and provided a useful source of information for assessing the consequences of SSC on water quality. The SHAP system and exploring other interpretable techniques are recommended to provide further information in future research. In addition, incorporating additional input data could enhance SSC predictions and deepen understanding of sediment transport dynamics.","author":[{"dropping-particle":"","family":"Lamane","given":"Houda","non-dropping-particle":"","parse-names":false,"suffix":""},{"dropping-particle":"","family":"Mouhir","given":"Latifa","non-dropping-particle":"","parse-names":false,"suffix":""},{"dropping-particle":"","family":"Moussadek","given":"Rachid","non-dropping-particle":"","parse-names":false,"suffix":""},{"dropping-particle":"","family":"Baghdad","given":"Bouamar","non-dropping-particle":"","parse-names":false,"suffix":""},{"dropping-particle":"","family":"Kisi","given":"Ozgur","non-dropping-particle":"","parse-names":false,"suffix":""},{"dropping-particle":"","family":"Bilali","given":"Ali","non-dropping-particle":"El","parse-names":false,"suffix":""}],"container-title":"International Journal of Sediment Research","id":"ITEM-1","issue":"1","issued":{"date-parts":[["2025"]]},"page":"91-107","publisher":"International Research and Training Centre on Erosion and Sedimentation","title":"Interpreting machine learning models based on SHAP values in predicting suspended sediment concentration","type":"article-journal","volume":"40"},"uris":["http://www.mendeley.com/documents/?uuid=e290dee1-35c7-42c8-be09-39581d449134"]}],"mendeley":{"formattedCitation":"(Lamane et al., 2025)","plainTextFormattedCitation":"(Lamane et al., 2025)","previouslyFormattedCitation":"(Lamane et al., 2025)"},"properties":{"noteIndex":0},"schema":"https://github.com/citation-style-language/schema/raw/master/csl-citation.json"}</w:instrText>
      </w:r>
      <w:r w:rsidR="00B43533">
        <w:fldChar w:fldCharType="separate"/>
      </w:r>
      <w:r w:rsidR="00B43533" w:rsidRPr="00B43533">
        <w:rPr>
          <w:noProof/>
        </w:rPr>
        <w:t>(Lamane et al., 2025)</w:t>
      </w:r>
      <w:r w:rsidR="00B43533">
        <w:fldChar w:fldCharType="end"/>
      </w:r>
      <w:r>
        <w:t xml:space="preserve"> SHAP Adalah metode interpretabilitas bebasis game theory yang berfungsi untuk mengihung nilai kontribusi masing masing dengan cara mengukur besarnya perubahan jika suatu fitur dimasukkan atau dihilangkan. </w:t>
      </w:r>
      <w:r w:rsidR="00483691">
        <w:t xml:space="preserve">Potif pada SHAP mengindikasikan fitur dapat meningkatkan prediksi dan mendukung kelas tertentu hal sebaliknya juga berlaku jikalau SHAP mengindikasikan negative pada fitur. Singkatnya SHAP dapat menentukan kontribusi dominan sebuah inputan atau fitur yang dapat </w:t>
      </w:r>
      <w:r w:rsidR="00483691">
        <w:lastRenderedPageBreak/>
        <w:t xml:space="preserve">mempengaruhi hasil kinerja model secara lebih detail, selain itu visualisasi SHAP berupa summary plot atau feature importance plot yang membantu menjelaskan hubungan antar variabel terhadap output yang dihasilkan secara intuitif. </w:t>
      </w:r>
    </w:p>
    <w:p w14:paraId="7F6DF259" w14:textId="153A69A0" w:rsidR="00C22EFF" w:rsidRDefault="00B95D03" w:rsidP="0029753F">
      <w:pPr>
        <w:pStyle w:val="DaftarParagraf"/>
        <w:tabs>
          <w:tab w:val="left" w:pos="7937"/>
        </w:tabs>
        <w:spacing w:line="360" w:lineRule="auto"/>
        <w:ind w:left="1134" w:firstLine="284"/>
      </w:pPr>
      <w:r>
        <w:rPr>
          <w:noProof/>
        </w:rPr>
        <w:drawing>
          <wp:anchor distT="0" distB="0" distL="114300" distR="114300" simplePos="0" relativeHeight="251681792" behindDoc="0" locked="0" layoutInCell="1" allowOverlap="1" wp14:anchorId="3DB187DC" wp14:editId="3ED69434">
            <wp:simplePos x="0" y="0"/>
            <wp:positionH relativeFrom="column">
              <wp:posOffset>1007745</wp:posOffset>
            </wp:positionH>
            <wp:positionV relativeFrom="paragraph">
              <wp:posOffset>575310</wp:posOffset>
            </wp:positionV>
            <wp:extent cx="3844791" cy="628650"/>
            <wp:effectExtent l="0" t="0" r="381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3844791" cy="628650"/>
                    </a:xfrm>
                    <a:prstGeom prst="rect">
                      <a:avLst/>
                    </a:prstGeom>
                  </pic:spPr>
                </pic:pic>
              </a:graphicData>
            </a:graphic>
            <wp14:sizeRelH relativeFrom="page">
              <wp14:pctWidth>0</wp14:pctWidth>
            </wp14:sizeRelH>
            <wp14:sizeRelV relativeFrom="page">
              <wp14:pctHeight>0</wp14:pctHeight>
            </wp14:sizeRelV>
          </wp:anchor>
        </w:drawing>
      </w:r>
      <w:r w:rsidR="00C22EFF">
        <w:t>Sedangkan untuk rumus dalam SHAP value dipaparkan untuk mengukur kontribusi tiap fitur. Rumus SHAP yaitu:</w:t>
      </w:r>
    </w:p>
    <w:p w14:paraId="43A7306E" w14:textId="69E2177B" w:rsidR="00C22EFF" w:rsidRDefault="00C22EFF" w:rsidP="0029753F">
      <w:pPr>
        <w:pStyle w:val="DaftarParagraf"/>
        <w:tabs>
          <w:tab w:val="left" w:pos="5300"/>
        </w:tabs>
        <w:spacing w:line="360" w:lineRule="auto"/>
        <w:ind w:left="1134" w:firstLine="284"/>
      </w:pPr>
      <w:r>
        <w:t xml:space="preserve">Dimana </w:t>
      </w:r>
      <w:r>
        <w:tab/>
        <w:t xml:space="preserve"> </w:t>
      </w:r>
    </w:p>
    <w:p w14:paraId="232E9C9F" w14:textId="68460252" w:rsidR="00C22EFF" w:rsidRDefault="00C22EFF" w:rsidP="0029753F">
      <w:pPr>
        <w:pStyle w:val="DaftarParagraf"/>
        <w:tabs>
          <w:tab w:val="left" w:pos="7937"/>
        </w:tabs>
        <w:spacing w:line="360" w:lineRule="auto"/>
        <w:ind w:left="1134" w:firstLine="284"/>
        <w:rPr>
          <w:rFonts w:eastAsiaTheme="minorEastAsia"/>
        </w:rPr>
      </w:pPr>
      <m:oMath>
        <m:r>
          <w:rPr>
            <w:rFonts w:ascii="Cambria Math" w:hAnsi="Cambria Math"/>
          </w:rPr>
          <m:t>ϕⅈ</m:t>
        </m:r>
      </m:oMath>
      <w:r>
        <w:rPr>
          <w:rFonts w:eastAsiaTheme="minorEastAsia"/>
        </w:rPr>
        <w:t xml:space="preserve"> = SHAP value intuk fitur i</w:t>
      </w:r>
    </w:p>
    <w:p w14:paraId="3BD030D1" w14:textId="41E139B6" w:rsidR="00C22EFF" w:rsidRDefault="00C22EFF" w:rsidP="0029753F">
      <w:pPr>
        <w:pStyle w:val="DaftarParagraf"/>
        <w:tabs>
          <w:tab w:val="left" w:pos="7937"/>
        </w:tabs>
        <w:spacing w:line="360" w:lineRule="auto"/>
        <w:ind w:left="1134" w:firstLine="284"/>
      </w:pPr>
      <w:r>
        <w:t>N = set semua fitur</w:t>
      </w:r>
    </w:p>
    <w:p w14:paraId="747D75DB" w14:textId="3BC4D34C" w:rsidR="00C22EFF" w:rsidRDefault="00C22EFF" w:rsidP="0029753F">
      <w:pPr>
        <w:pStyle w:val="DaftarParagraf"/>
        <w:tabs>
          <w:tab w:val="left" w:pos="7937"/>
        </w:tabs>
        <w:spacing w:line="360" w:lineRule="auto"/>
        <w:ind w:left="1134" w:firstLine="284"/>
      </w:pPr>
      <w:r>
        <w:t>S = subset tanpa fitur i</w:t>
      </w:r>
    </w:p>
    <w:p w14:paraId="75B2BBBA" w14:textId="780BAC12" w:rsidR="00C22EFF" w:rsidRDefault="00C22EFF" w:rsidP="0029753F">
      <w:pPr>
        <w:pStyle w:val="DaftarParagraf"/>
        <w:tabs>
          <w:tab w:val="left" w:pos="7937"/>
        </w:tabs>
        <w:spacing w:line="360" w:lineRule="auto"/>
        <w:ind w:left="1134" w:firstLine="284"/>
        <w:rPr>
          <w:rFonts w:eastAsiaTheme="minorEastAsia"/>
        </w:rPr>
      </w:pPr>
      <m:oMath>
        <m:r>
          <w:rPr>
            <w:rFonts w:ascii="Cambria Math" w:hAnsi="Cambria Math"/>
          </w:rPr>
          <m:t>f(S)</m:t>
        </m:r>
      </m:oMath>
      <w:r>
        <w:rPr>
          <w:rFonts w:eastAsiaTheme="minorEastAsia"/>
        </w:rPr>
        <w:t xml:space="preserve"> = expected prediction dengan fitur set S</w:t>
      </w:r>
    </w:p>
    <w:p w14:paraId="77272413" w14:textId="7FF5A1A5" w:rsidR="00C22EFF" w:rsidRDefault="00C22EFF" w:rsidP="0029753F">
      <w:pPr>
        <w:pStyle w:val="DaftarParagraf"/>
        <w:tabs>
          <w:tab w:val="left" w:pos="7937"/>
        </w:tabs>
        <w:spacing w:line="360" w:lineRule="auto"/>
        <w:ind w:left="1134" w:firstLine="284"/>
        <w:rPr>
          <w:rFonts w:eastAsiaTheme="minorEastAsia"/>
        </w:rPr>
      </w:pPr>
      <m:oMath>
        <m:r>
          <w:rPr>
            <w:rFonts w:ascii="Cambria Math" w:hAnsi="Cambria Math"/>
          </w:rPr>
          <m:t>|S|</m:t>
        </m:r>
      </m:oMath>
      <w:r>
        <w:rPr>
          <w:rFonts w:eastAsiaTheme="minorEastAsia"/>
        </w:rPr>
        <w:t xml:space="preserve"> = ukuran subset S</w:t>
      </w:r>
    </w:p>
    <w:p w14:paraId="011E0C8E" w14:textId="03D0BD85" w:rsidR="00C22EFF" w:rsidRDefault="00C22EFF" w:rsidP="0029753F">
      <w:pPr>
        <w:pStyle w:val="DaftarParagraf"/>
        <w:tabs>
          <w:tab w:val="left" w:pos="7937"/>
        </w:tabs>
        <w:spacing w:line="360" w:lineRule="auto"/>
        <w:ind w:left="1134" w:firstLine="284"/>
      </w:pPr>
      <m:oMath>
        <m:r>
          <w:rPr>
            <w:rFonts w:ascii="Cambria Math" w:hAnsi="Cambria Math"/>
          </w:rPr>
          <m:t>|N|</m:t>
        </m:r>
      </m:oMath>
      <w:r>
        <w:rPr>
          <w:rFonts w:eastAsiaTheme="minorEastAsia"/>
        </w:rPr>
        <w:t xml:space="preserve"> = total jumlah fitur</w:t>
      </w:r>
    </w:p>
    <w:p w14:paraId="375BF52A" w14:textId="77777777" w:rsidR="00C22EFF" w:rsidRDefault="00C22EFF" w:rsidP="0029753F">
      <w:pPr>
        <w:pStyle w:val="DaftarParagraf"/>
        <w:tabs>
          <w:tab w:val="left" w:pos="7937"/>
        </w:tabs>
        <w:spacing w:line="360" w:lineRule="auto"/>
        <w:ind w:left="1134" w:firstLine="284"/>
      </w:pPr>
    </w:p>
    <w:p w14:paraId="6AE064D9" w14:textId="5D07EA78" w:rsidR="00C22EFF" w:rsidRDefault="00C22EFF" w:rsidP="0029753F">
      <w:pPr>
        <w:pStyle w:val="DaftarParagraf"/>
        <w:tabs>
          <w:tab w:val="left" w:pos="7937"/>
        </w:tabs>
        <w:spacing w:line="360" w:lineRule="auto"/>
        <w:ind w:left="1134" w:firstLine="284"/>
      </w:pPr>
      <w:r>
        <w:t>Setelah itu setelah itu selesai maka dilanjut dengan SHAP additive model dan SHAP property values</w:t>
      </w:r>
      <w:r w:rsidR="00B95D03">
        <w:t xml:space="preserve"> accuracy</w:t>
      </w:r>
      <w:r>
        <w:t>:</w:t>
      </w:r>
    </w:p>
    <w:p w14:paraId="7F5E00B1" w14:textId="63FA135E" w:rsidR="00B95D03" w:rsidRDefault="00B95D03" w:rsidP="0029753F">
      <w:pPr>
        <w:pStyle w:val="DaftarParagraf"/>
        <w:tabs>
          <w:tab w:val="left" w:pos="7937"/>
        </w:tabs>
        <w:spacing w:line="360" w:lineRule="auto"/>
        <w:ind w:left="1134" w:firstLine="284"/>
      </w:pPr>
      <w:r>
        <w:rPr>
          <w:noProof/>
        </w:rPr>
        <w:drawing>
          <wp:anchor distT="0" distB="0" distL="114300" distR="114300" simplePos="0" relativeHeight="251682816" behindDoc="0" locked="0" layoutInCell="1" allowOverlap="1" wp14:anchorId="5502A811" wp14:editId="3FA8658E">
            <wp:simplePos x="0" y="0"/>
            <wp:positionH relativeFrom="margin">
              <wp:posOffset>1694180</wp:posOffset>
            </wp:positionH>
            <wp:positionV relativeFrom="paragraph">
              <wp:posOffset>259080</wp:posOffset>
            </wp:positionV>
            <wp:extent cx="2095500" cy="55245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2095500" cy="552450"/>
                    </a:xfrm>
                    <a:prstGeom prst="rect">
                      <a:avLst/>
                    </a:prstGeom>
                  </pic:spPr>
                </pic:pic>
              </a:graphicData>
            </a:graphic>
            <wp14:sizeRelH relativeFrom="page">
              <wp14:pctWidth>0</wp14:pctWidth>
            </wp14:sizeRelH>
            <wp14:sizeRelV relativeFrom="page">
              <wp14:pctHeight>0</wp14:pctHeight>
            </wp14:sizeRelV>
          </wp:anchor>
        </w:drawing>
      </w:r>
      <w:r w:rsidR="00C22EFF">
        <w:t>SHAP additive model</w:t>
      </w:r>
    </w:p>
    <w:p w14:paraId="7D84DC2D" w14:textId="0A86C100" w:rsidR="00C22EFF" w:rsidRDefault="00C22EFF" w:rsidP="0029753F">
      <w:pPr>
        <w:pStyle w:val="DaftarParagraf"/>
        <w:tabs>
          <w:tab w:val="left" w:pos="7937"/>
        </w:tabs>
        <w:spacing w:line="360" w:lineRule="auto"/>
        <w:ind w:left="1134" w:firstLine="567"/>
      </w:pPr>
      <w:r>
        <w:t xml:space="preserve">Dimana </w:t>
      </w:r>
    </w:p>
    <w:p w14:paraId="586B2900" w14:textId="2963C7BA" w:rsidR="00C22EFF" w:rsidRDefault="0024478E" w:rsidP="0029753F">
      <w:pPr>
        <w:pStyle w:val="DaftarParagraf"/>
        <w:tabs>
          <w:tab w:val="left" w:pos="7937"/>
        </w:tabs>
        <w:spacing w:line="360" w:lineRule="auto"/>
        <w:ind w:left="1134" w:firstLine="567"/>
      </w:pPr>
      <w:r>
        <w:t xml:space="preserve">g(z’) = explanation model </w:t>
      </w:r>
    </w:p>
    <w:p w14:paraId="41183688" w14:textId="3EFB5588" w:rsidR="0024478E" w:rsidRDefault="0024478E" w:rsidP="0029753F">
      <w:pPr>
        <w:pStyle w:val="DaftarParagraf"/>
        <w:tabs>
          <w:tab w:val="left" w:pos="7937"/>
        </w:tabs>
        <w:spacing w:line="360" w:lineRule="auto"/>
        <w:ind w:left="1134" w:firstLine="567"/>
        <w:rPr>
          <w:rFonts w:eastAsiaTheme="minorEastAsia"/>
        </w:rPr>
      </w:pPr>
      <m:oMath>
        <m:r>
          <w:rPr>
            <w:rFonts w:ascii="Cambria Math" w:hAnsi="Cambria Math"/>
          </w:rPr>
          <m:t>ϕ0</m:t>
        </m:r>
      </m:oMath>
      <w:r>
        <w:rPr>
          <w:rFonts w:eastAsiaTheme="minorEastAsia"/>
        </w:rPr>
        <w:t xml:space="preserve"> = expected model output</w:t>
      </w:r>
    </w:p>
    <w:p w14:paraId="511E2D44" w14:textId="063B42B9" w:rsidR="0024478E" w:rsidRDefault="0024478E" w:rsidP="0029753F">
      <w:pPr>
        <w:pStyle w:val="DaftarParagraf"/>
        <w:tabs>
          <w:tab w:val="left" w:pos="7937"/>
        </w:tabs>
        <w:spacing w:line="360" w:lineRule="auto"/>
        <w:ind w:left="1134" w:firstLine="567"/>
        <w:rPr>
          <w:rFonts w:eastAsiaTheme="minorEastAsia"/>
        </w:rPr>
      </w:pPr>
      <m:oMath>
        <m:r>
          <w:rPr>
            <w:rFonts w:ascii="Cambria Math" w:hAnsi="Cambria Math"/>
          </w:rPr>
          <m:t>ϕj</m:t>
        </m:r>
      </m:oMath>
      <w:r>
        <w:rPr>
          <w:rFonts w:eastAsiaTheme="minorEastAsia"/>
        </w:rPr>
        <w:t xml:space="preserve"> = SHAP value untuk fitur j</w:t>
      </w:r>
    </w:p>
    <w:p w14:paraId="5C6F6A1D" w14:textId="7F28C6FC" w:rsidR="0024478E" w:rsidRDefault="0024478E" w:rsidP="0029753F">
      <w:pPr>
        <w:pStyle w:val="DaftarParagraf"/>
        <w:tabs>
          <w:tab w:val="left" w:pos="7937"/>
        </w:tabs>
        <w:spacing w:line="360" w:lineRule="auto"/>
        <w:ind w:left="1134" w:firstLine="567"/>
        <w:rPr>
          <w:rFonts w:eastAsiaTheme="minorEastAsia"/>
        </w:rPr>
      </w:pPr>
      <m:oMath>
        <m:r>
          <w:rPr>
            <w:rFonts w:ascii="Cambria Math" w:eastAsiaTheme="minorEastAsia" w:hAnsi="Cambria Math"/>
          </w:rPr>
          <m:t>z'j</m:t>
        </m:r>
      </m:oMath>
      <w:r>
        <w:rPr>
          <w:rFonts w:eastAsiaTheme="minorEastAsia"/>
        </w:rPr>
        <w:t xml:space="preserve"> = feature presence indicator (0 or 1)</w:t>
      </w:r>
    </w:p>
    <w:p w14:paraId="306A8853" w14:textId="77777777" w:rsidR="0024478E" w:rsidRPr="0024478E" w:rsidRDefault="0024478E" w:rsidP="0029753F">
      <w:pPr>
        <w:pStyle w:val="DaftarParagraf"/>
        <w:tabs>
          <w:tab w:val="left" w:pos="7937"/>
        </w:tabs>
        <w:spacing w:line="360" w:lineRule="auto"/>
        <w:ind w:left="1134" w:firstLine="284"/>
        <w:rPr>
          <w:rFonts w:eastAsiaTheme="minorEastAsia"/>
        </w:rPr>
      </w:pPr>
    </w:p>
    <w:p w14:paraId="7140EF1A" w14:textId="5803D015" w:rsidR="0024478E" w:rsidRDefault="0024478E" w:rsidP="0029753F">
      <w:pPr>
        <w:pStyle w:val="DaftarParagraf"/>
        <w:tabs>
          <w:tab w:val="left" w:pos="7937"/>
        </w:tabs>
        <w:spacing w:line="360" w:lineRule="auto"/>
        <w:ind w:left="1134" w:firstLine="284"/>
        <w:rPr>
          <w:rFonts w:eastAsiaTheme="minorEastAsia"/>
        </w:rPr>
      </w:pPr>
      <w:r>
        <w:rPr>
          <w:rFonts w:eastAsiaTheme="minorEastAsia"/>
        </w:rPr>
        <w:t xml:space="preserve">SHAP value </w:t>
      </w:r>
      <w:r w:rsidR="00B95D03">
        <w:rPr>
          <w:rFonts w:eastAsiaTheme="minorEastAsia"/>
        </w:rPr>
        <w:t xml:space="preserve">local </w:t>
      </w:r>
      <w:r>
        <w:rPr>
          <w:rFonts w:eastAsiaTheme="minorEastAsia"/>
        </w:rPr>
        <w:t>accuracy</w:t>
      </w:r>
    </w:p>
    <w:p w14:paraId="3B616085" w14:textId="25528FD8" w:rsidR="00B95D03" w:rsidRDefault="00B95D03" w:rsidP="0029753F">
      <w:pPr>
        <w:pStyle w:val="DaftarParagraf"/>
        <w:tabs>
          <w:tab w:val="left" w:pos="7937"/>
        </w:tabs>
        <w:spacing w:line="360" w:lineRule="auto"/>
        <w:ind w:left="1134" w:firstLine="284"/>
        <w:rPr>
          <w:rFonts w:eastAsiaTheme="minorEastAsia"/>
        </w:rPr>
      </w:pPr>
      <w:r>
        <w:rPr>
          <w:noProof/>
        </w:rPr>
        <w:drawing>
          <wp:anchor distT="0" distB="0" distL="114300" distR="114300" simplePos="0" relativeHeight="251683840" behindDoc="0" locked="0" layoutInCell="1" allowOverlap="1" wp14:anchorId="3F5CB9CD" wp14:editId="646EAD23">
            <wp:simplePos x="0" y="0"/>
            <wp:positionH relativeFrom="page">
              <wp:posOffset>3176905</wp:posOffset>
            </wp:positionH>
            <wp:positionV relativeFrom="paragraph">
              <wp:posOffset>11430</wp:posOffset>
            </wp:positionV>
            <wp:extent cx="1828800" cy="476250"/>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1828800" cy="476250"/>
                    </a:xfrm>
                    <a:prstGeom prst="rect">
                      <a:avLst/>
                    </a:prstGeom>
                  </pic:spPr>
                </pic:pic>
              </a:graphicData>
            </a:graphic>
            <wp14:sizeRelH relativeFrom="page">
              <wp14:pctWidth>0</wp14:pctWidth>
            </wp14:sizeRelH>
            <wp14:sizeRelV relativeFrom="page">
              <wp14:pctHeight>0</wp14:pctHeight>
            </wp14:sizeRelV>
          </wp:anchor>
        </w:drawing>
      </w:r>
    </w:p>
    <w:p w14:paraId="40E5650A" w14:textId="1DD0A79A" w:rsidR="005C68B7" w:rsidRDefault="005C68B7" w:rsidP="0029753F">
      <w:pPr>
        <w:tabs>
          <w:tab w:val="left" w:pos="7937"/>
        </w:tabs>
        <w:spacing w:line="360" w:lineRule="auto"/>
      </w:pPr>
    </w:p>
    <w:p w14:paraId="6D1CF981" w14:textId="7BBD4C08" w:rsidR="00901F2D" w:rsidRDefault="00901F2D" w:rsidP="0029753F">
      <w:pPr>
        <w:pStyle w:val="DaftarParagraf"/>
        <w:numPr>
          <w:ilvl w:val="0"/>
          <w:numId w:val="10"/>
        </w:numPr>
        <w:tabs>
          <w:tab w:val="left" w:pos="7937"/>
        </w:tabs>
        <w:spacing w:line="360" w:lineRule="auto"/>
      </w:pPr>
      <w:r>
        <w:lastRenderedPageBreak/>
        <w:t>Confusion Matrix</w:t>
      </w:r>
    </w:p>
    <w:p w14:paraId="01106ABB" w14:textId="52DB22FC" w:rsidR="00EE70AD" w:rsidRDefault="00816FD5" w:rsidP="0029753F">
      <w:pPr>
        <w:tabs>
          <w:tab w:val="left" w:pos="7937"/>
        </w:tabs>
        <w:spacing w:line="360" w:lineRule="auto"/>
        <w:ind w:left="851" w:firstLine="425"/>
      </w:pPr>
      <w:r>
        <w:t>Confusion matrix merupakan sebuah fungsi yang digunakan untuk mengevaluasi peforma model clasifikasi dengan memberikan perbandingan antara hasil prediksi model dengan nilai nyata pada data uji</w:t>
      </w:r>
      <w:r w:rsidR="00EA3C53">
        <w:fldChar w:fldCharType="begin" w:fldLock="1"/>
      </w:r>
      <w:r w:rsidR="00C71FEE">
        <w:instrText>ADDIN CSL_CITATION {"citationItems":[{"id":"ITEM-1","itemData":{"abstract":"… akurasi tinggi sebesar 92% pada tahap pengujian awal dan meningkat menjadi 97% setelah validasi … dan sistematis, menawarkan presisi dan konsistensi yang tinggi. Dengan teknik …","author":[{"dropping-particle":"","family":"Setyawan","given":"A","non-dropping-particle":"","parse-names":false,"suffix":""},{"dropping-particle":"","family":"Kiswanto","given":"R H","non-dropping-particle":"","parse-names":false,"suffix":""},{"dropping-particle":"","family":"...","given":"","non-dropping-particle":"","parse-names":false,"suffix":""}],"container-title":"Progresif: Jurnal Ilmiah …","id":"ITEM-1","issued":{"date-parts":[["2025"]]},"page":"768-779","title":"Penerapan Metode Support Vector Machine Untuk Memprediksi Kelulusan Tepat Waktu","type":"article-journal"},"uris":["http://www.mendeley.com/documents/?uuid=a17ec9c6-0858-4c50-a22e-ccf5c7f01a91"]}],"mendeley":{"formattedCitation":"(Setyawan et al., 2025)","plainTextFormattedCitation":"(Setyawan et al., 2025)","previouslyFormattedCitation":"(Setyawan et al., 2025)"},"properties":{"noteIndex":0},"schema":"https://github.com/citation-style-language/schema/raw/master/csl-citation.json"}</w:instrText>
      </w:r>
      <w:r w:rsidR="00EA3C53">
        <w:fldChar w:fldCharType="separate"/>
      </w:r>
      <w:r w:rsidR="00EA3C53" w:rsidRPr="00EA3C53">
        <w:rPr>
          <w:noProof/>
        </w:rPr>
        <w:t>(Setyawan et al., 2025)</w:t>
      </w:r>
      <w:r w:rsidR="00EA3C53">
        <w:fldChar w:fldCharType="end"/>
      </w:r>
      <w:r>
        <w:t>. Matrix memiliki peran penting dalam menganalisis karena memberikan Gambaran yang detail terhadap jenis kesalahan yang dilakukan saat pemodelan baik pada klasifikasi biner maupun multi-kelas.</w:t>
      </w:r>
      <w:r w:rsidR="0056026E">
        <w:t xml:space="preserve"> </w:t>
      </w:r>
    </w:p>
    <w:p w14:paraId="0D90E78F" w14:textId="394347C2" w:rsidR="00EE70AD" w:rsidRDefault="00EE70AD" w:rsidP="0029753F">
      <w:pPr>
        <w:tabs>
          <w:tab w:val="left" w:pos="7937"/>
        </w:tabs>
        <w:spacing w:line="360" w:lineRule="auto"/>
        <w:ind w:left="851" w:firstLine="425"/>
      </w:pPr>
      <w:r>
        <w:t xml:space="preserve">Penjelasan menurut penelitian </w:t>
      </w:r>
      <w:r>
        <w:fldChar w:fldCharType="begin" w:fldLock="1"/>
      </w:r>
      <w:r w:rsidR="00EA3C53">
        <w:instrText>ADDIN CSL_CITATION {"citationItems":[{"id":"ITEM-1","itemData":{"DOI":"10.25126/jtiik.938093","ISSN":"2355-7699","abstract":"Teknologi yang mengalami perkembangan tentu memiliki dampak positif dan negatif. Internet yang menjadi hasil perkembangan teknologi tidak luput dari dampak negatif, yaitu munculnya hoaks. Hoaks merupakan berita palsu yang saat ini menjadi isu penting di masyarakat. Hoaks sengaja disebarkan untuk menimbulkan keresahan dan kegaduhan dalam berbagai bidang, seperti sosial budaya, politik, hingga ekonomi. Penelitian yang dilakukan berikut sangat penting karena dapat memberikan kontribusi penting dalam memerangi penyebaran berita hoaks di dunia digital yang semakin kompleks dengan melakukan klasifikasi berita benar dan berita hoaks. Dalam penelitian ini, data yang digunakan berasal dari tiga dataset publik yang diunduh dari website bernama “onlineacademiccommunity.uvic.ca”, “HuggingFace.co” dan “Kaggle.com”. Data dibagi menjadi tiga bagian: pelatihan (70%), validasi (15%), dan pengujian (15%). Model BERT diinisialisasi, optimizer AdamW digunakan dengan NLLLoss, dan model dilatih selama beberapa epoch. Model dievaluasi menggunakan data validasi untuk menghindari overfitting. Model yang digunakan untuk mengklasifikasikan data uji. Hasil evaluasi menunjukkan bahwa model klasifikasi BERT memiliki akurasi sebesar 76% pada data validasi dalam mengklasifikasikan berita hoaks, yang menunjukkan performa atau kinerja model Machine Learning dalam melakukan klasifikasi berita hoaks. Sedangkan pada model klasifikasi  BERT Multilingual memiliki akurasi lebih rendah, yakni 63%. Penelitian ini berpotensi memberikan kontribusi penting dalam memerangi penyebaran berita hoaks di dunia digital yang semakin kompleks. Dengan menggunakan BERT sebagai pendekatan, model ini memungkinkan pengidentifikasian berita hoaks yang lebih akurat, serta membantu masyarakat dalam menghindari konsumsi informasi yang salah. Dengan hasil yang positif ini, penelitian ini menunjukkan bagaimana teknologi machine learning dapat digunakan untuk melawan disinformasi dan menjadikan dunia maya menjadi tempat yang lebih terpercaya.   Abstract   The development of technology certainly has positive and negative impacts. The internet, which is the result of technological development, does not escape the negative impact, namely the emergence of hoaxes. Hoaxes are fake news that is currently an important issue in society. Hoaxes are deliberately spread to cause unrest and uproar in various fields, such as socio-culture, politics, and economics. The following research is very important because it can make an impo…","author":[{"dropping-particle":"","family":"Hanum","given":"Assyfa Rasida","non-dropping-particle":"","parse-names":false,"suffix":""},{"dropping-particle":"","family":"Zetha","given":"Ivykaeyla Adriana","non-dropping-particle":"","parse-names":false,"suffix":""},{"dropping-particle":"","family":"Putri","given":"Salwa Cahyani","non-dropping-particle":"","parse-names":false,"suffix":""},{"dropping-particle":"","family":"Wulandari","given":"Rafifah Ayud","non-dropping-particle":"","parse-names":false,"suffix":""},{"dropping-particle":"","family":"Andina","given":"Sherla Puspa","non-dropping-particle":"","parse-names":false,"suffix":""},{"dropping-particle":"","family":"Fajrina","given":"Julia Nur","non-dropping-particle":"","parse-names":false,"suffix":""},{"dropping-particle":"","family":"Yudistira","given":"Novanto","non-dropping-particle":"","parse-names":false,"suffix":""}],"container-title":"Jurnal Teknologi Informasi dan Ilmu Komputer","id":"ITEM-1","issue":"3","issued":{"date-parts":[["2024"]]},"page":"537-546","title":"Analisis Kinerja Algoritma Klasifikasi Teks Bert dalam Mendeteksi Berita Hoaks","type":"article-journal","volume":"11"},"uris":["http://www.mendeley.com/documents/?uuid=ceb26b7e-e8fb-44f9-8c1a-ce8c05fa8ea8"]}],"mendeley":{"formattedCitation":"(Hanum et al., 2024)","plainTextFormattedCitation":"(Hanum et al., 2024)","previouslyFormattedCitation":"(Hanum et al., 2024)"},"properties":{"noteIndex":0},"schema":"https://github.com/citation-style-language/schema/raw/master/csl-citation.json"}</w:instrText>
      </w:r>
      <w:r>
        <w:fldChar w:fldCharType="separate"/>
      </w:r>
      <w:r w:rsidRPr="00EE70AD">
        <w:rPr>
          <w:noProof/>
        </w:rPr>
        <w:t>(Hanum et al., 2024)</w:t>
      </w:r>
      <w:r>
        <w:fldChar w:fldCharType="end"/>
      </w:r>
      <w:r>
        <w:t xml:space="preserve"> juga menjelaskan bahwa confusion matrix Adalah table 4 kombinasi berbeda dari nilai prediksi dan actual yang memberikan informasi perbandingan klasifikasi dan yang dilakukan oleh model.</w:t>
      </w:r>
    </w:p>
    <w:p w14:paraId="33A1079A" w14:textId="0CAE71E7" w:rsidR="0056026E" w:rsidRDefault="0056026E" w:rsidP="0029753F">
      <w:pPr>
        <w:tabs>
          <w:tab w:val="left" w:pos="7937"/>
        </w:tabs>
        <w:spacing w:line="360" w:lineRule="auto"/>
        <w:ind w:left="851" w:firstLine="425"/>
      </w:pPr>
      <w:r>
        <w:t>Da</w:t>
      </w:r>
      <w:r w:rsidR="00EE70AD">
        <w:t>la</w:t>
      </w:r>
      <w:r>
        <w:t>m confusion matrix terdapat empat struktur yang menjadi tumpuan dalam proses klasifikasi diantaranya:</w:t>
      </w:r>
    </w:p>
    <w:p w14:paraId="65622F74" w14:textId="3D2F4581" w:rsidR="0056026E" w:rsidRDefault="0056026E" w:rsidP="0029753F">
      <w:pPr>
        <w:tabs>
          <w:tab w:val="left" w:pos="7937"/>
        </w:tabs>
        <w:spacing w:line="360" w:lineRule="auto"/>
        <w:ind w:left="1276" w:hanging="283"/>
      </w:pPr>
      <w:r>
        <w:t>a. True Positive (TP) yang merupakan data actual positif yang di prediksi benar sebagai positif.</w:t>
      </w:r>
    </w:p>
    <w:p w14:paraId="251D1FE0" w14:textId="2DD62285" w:rsidR="0056026E" w:rsidRDefault="0056026E" w:rsidP="0029753F">
      <w:pPr>
        <w:tabs>
          <w:tab w:val="left" w:pos="7937"/>
        </w:tabs>
        <w:spacing w:line="360" w:lineRule="auto"/>
        <w:ind w:left="1276" w:hanging="283"/>
      </w:pPr>
      <w:r>
        <w:t>b. True Negative (TN) merupakan data actual yang di prediksi benar sebagai negatif.</w:t>
      </w:r>
    </w:p>
    <w:p w14:paraId="2484930D" w14:textId="7A94ED3F" w:rsidR="0056026E" w:rsidRDefault="0056026E" w:rsidP="0029753F">
      <w:pPr>
        <w:tabs>
          <w:tab w:val="left" w:pos="7937"/>
        </w:tabs>
        <w:spacing w:line="360" w:lineRule="auto"/>
        <w:ind w:left="1276" w:hanging="283"/>
      </w:pPr>
      <w:r>
        <w:t>c. False Positive (FP) merupakan data actual negatif yang salah di prediksi sebagai positif</w:t>
      </w:r>
    </w:p>
    <w:p w14:paraId="31F72D76" w14:textId="2E82E167" w:rsidR="0056026E" w:rsidRDefault="0056026E" w:rsidP="0029753F">
      <w:pPr>
        <w:tabs>
          <w:tab w:val="left" w:pos="7937"/>
        </w:tabs>
        <w:spacing w:line="360" w:lineRule="auto"/>
        <w:ind w:left="1276" w:hanging="283"/>
      </w:pPr>
      <w:r>
        <w:t>d. False Negative (FN) merupakan data actual positif yang salah di prediksi sebagai negatif.</w:t>
      </w:r>
    </w:p>
    <w:p w14:paraId="58D81E5A" w14:textId="1672D0E1" w:rsidR="0056026E" w:rsidRDefault="0056026E" w:rsidP="0029753F">
      <w:pPr>
        <w:tabs>
          <w:tab w:val="left" w:pos="851"/>
          <w:tab w:val="left" w:pos="7937"/>
        </w:tabs>
        <w:spacing w:line="360" w:lineRule="auto"/>
        <w:ind w:left="851" w:firstLine="425"/>
      </w:pPr>
      <w:r>
        <w:t>Berdasarkan prosesnya rumus evaluasi dalam confusion matrix dapat dihitung dengan menffunakan rumus sebagai berikut</w:t>
      </w:r>
    </w:p>
    <w:p w14:paraId="73F92E19" w14:textId="6E89989D" w:rsidR="0056026E" w:rsidRDefault="0056026E" w:rsidP="0029753F">
      <w:pPr>
        <w:tabs>
          <w:tab w:val="left" w:pos="851"/>
          <w:tab w:val="left" w:pos="7937"/>
        </w:tabs>
        <w:spacing w:line="360" w:lineRule="auto"/>
        <w:ind w:left="851" w:firstLine="425"/>
      </w:pPr>
      <w:r>
        <w:t xml:space="preserve">Akurasi </w:t>
      </w:r>
    </w:p>
    <w:p w14:paraId="26B7462C" w14:textId="37FF7B71" w:rsidR="0056026E" w:rsidRDefault="0056026E" w:rsidP="0029753F">
      <w:pPr>
        <w:tabs>
          <w:tab w:val="left" w:pos="851"/>
          <w:tab w:val="left" w:pos="7937"/>
        </w:tabs>
        <w:spacing w:line="360" w:lineRule="auto"/>
        <w:ind w:left="851" w:firstLine="992"/>
      </w:pPr>
      <w:r>
        <w:t>Akurasi =</w:t>
      </w:r>
      <m:oMath>
        <m:r>
          <w:rPr>
            <w:rFonts w:ascii="Cambria Math" w:hAnsi="Cambria Math"/>
          </w:rPr>
          <m:t xml:space="preserve"> </m:t>
        </m:r>
        <m:f>
          <m:fPr>
            <m:ctrlPr>
              <w:rPr>
                <w:rFonts w:ascii="Cambria Math" w:hAnsi="Cambria Math"/>
                <w:i/>
              </w:rPr>
            </m:ctrlPr>
          </m:fPr>
          <m:num>
            <m:r>
              <w:rPr>
                <w:rFonts w:ascii="Cambria Math" w:hAnsi="Cambria Math"/>
              </w:rPr>
              <m:t>TP+TN</m:t>
            </m:r>
          </m:num>
          <m:den>
            <m:r>
              <w:rPr>
                <w:rFonts w:ascii="Cambria Math" w:hAnsi="Cambria Math"/>
              </w:rPr>
              <m:t>TP+TN+FP+FN</m:t>
            </m:r>
          </m:den>
        </m:f>
      </m:oMath>
    </w:p>
    <w:p w14:paraId="23B96EC9" w14:textId="1BDBCB6C" w:rsidR="00EE70AD" w:rsidRDefault="00EE70AD" w:rsidP="0029753F">
      <w:pPr>
        <w:tabs>
          <w:tab w:val="left" w:pos="851"/>
          <w:tab w:val="left" w:pos="7937"/>
        </w:tabs>
        <w:spacing w:line="360" w:lineRule="auto"/>
        <w:ind w:left="851" w:firstLine="425"/>
      </w:pPr>
      <w:r>
        <w:lastRenderedPageBreak/>
        <w:t>Presisi</w:t>
      </w:r>
    </w:p>
    <w:p w14:paraId="0B655AA9" w14:textId="5A179CC3" w:rsidR="00EE70AD" w:rsidRDefault="00EE70AD" w:rsidP="0029753F">
      <w:pPr>
        <w:tabs>
          <w:tab w:val="left" w:pos="851"/>
          <w:tab w:val="left" w:pos="7937"/>
        </w:tabs>
        <w:spacing w:line="360" w:lineRule="auto"/>
        <w:ind w:left="851" w:firstLine="992"/>
        <w:rPr>
          <w:rFonts w:eastAsiaTheme="minorEastAsia"/>
        </w:rPr>
      </w:pPr>
      <w:r>
        <w:t xml:space="preserve">Presisi = </w:t>
      </w:r>
      <m:oMath>
        <m:f>
          <m:fPr>
            <m:ctrlPr>
              <w:rPr>
                <w:rFonts w:ascii="Cambria Math" w:hAnsi="Cambria Math"/>
                <w:i/>
              </w:rPr>
            </m:ctrlPr>
          </m:fPr>
          <m:num>
            <m:r>
              <w:rPr>
                <w:rFonts w:ascii="Cambria Math" w:hAnsi="Cambria Math"/>
              </w:rPr>
              <m:t>TP</m:t>
            </m:r>
          </m:num>
          <m:den>
            <m:r>
              <w:rPr>
                <w:rFonts w:ascii="Cambria Math" w:hAnsi="Cambria Math"/>
              </w:rPr>
              <m:t>TP+FP</m:t>
            </m:r>
          </m:den>
        </m:f>
      </m:oMath>
      <w:r>
        <w:rPr>
          <w:rFonts w:eastAsiaTheme="minorEastAsia"/>
        </w:rPr>
        <w:tab/>
      </w:r>
    </w:p>
    <w:p w14:paraId="4B6895FD" w14:textId="40015426" w:rsidR="00EE70AD" w:rsidRDefault="00EE70AD" w:rsidP="0029753F">
      <w:pPr>
        <w:tabs>
          <w:tab w:val="left" w:pos="851"/>
          <w:tab w:val="left" w:pos="7937"/>
        </w:tabs>
        <w:spacing w:line="360" w:lineRule="auto"/>
        <w:ind w:left="851" w:firstLine="425"/>
      </w:pPr>
      <w:r>
        <w:t xml:space="preserve">Recall </w:t>
      </w:r>
    </w:p>
    <w:p w14:paraId="16CCFE8F" w14:textId="6E74E29F" w:rsidR="00EE70AD" w:rsidRDefault="00EE70AD" w:rsidP="0029753F">
      <w:pPr>
        <w:tabs>
          <w:tab w:val="left" w:pos="851"/>
          <w:tab w:val="left" w:pos="7937"/>
        </w:tabs>
        <w:spacing w:line="360" w:lineRule="auto"/>
        <w:ind w:left="851" w:firstLine="992"/>
        <w:rPr>
          <w:rFonts w:eastAsiaTheme="minorEastAsia"/>
        </w:rPr>
      </w:pPr>
      <w:r>
        <w:t xml:space="preserve">Recall = </w:t>
      </w:r>
      <m:oMath>
        <m:f>
          <m:fPr>
            <m:ctrlPr>
              <w:rPr>
                <w:rFonts w:ascii="Cambria Math" w:hAnsi="Cambria Math"/>
                <w:i/>
              </w:rPr>
            </m:ctrlPr>
          </m:fPr>
          <m:num>
            <m:r>
              <w:rPr>
                <w:rFonts w:ascii="Cambria Math" w:hAnsi="Cambria Math"/>
              </w:rPr>
              <m:t>TP</m:t>
            </m:r>
          </m:num>
          <m:den>
            <m:r>
              <w:rPr>
                <w:rFonts w:ascii="Cambria Math" w:hAnsi="Cambria Math"/>
              </w:rPr>
              <m:t>TP+FN</m:t>
            </m:r>
          </m:den>
        </m:f>
      </m:oMath>
    </w:p>
    <w:p w14:paraId="11CEAB1E" w14:textId="010525F0" w:rsidR="00EE70AD" w:rsidRDefault="00EE70AD" w:rsidP="0029753F">
      <w:pPr>
        <w:tabs>
          <w:tab w:val="left" w:pos="851"/>
          <w:tab w:val="left" w:pos="7937"/>
        </w:tabs>
        <w:spacing w:line="360" w:lineRule="auto"/>
        <w:ind w:left="851" w:firstLine="425"/>
        <w:rPr>
          <w:rFonts w:eastAsiaTheme="minorEastAsia"/>
        </w:rPr>
      </w:pPr>
      <w:r>
        <w:rPr>
          <w:rFonts w:eastAsiaTheme="minorEastAsia"/>
        </w:rPr>
        <w:t>F1-Score</w:t>
      </w:r>
    </w:p>
    <w:p w14:paraId="75A9B52B" w14:textId="0B885821" w:rsidR="006C31FA" w:rsidRPr="00447EFD" w:rsidRDefault="00EE70AD" w:rsidP="00447EFD">
      <w:pPr>
        <w:tabs>
          <w:tab w:val="left" w:pos="851"/>
          <w:tab w:val="left" w:pos="7937"/>
        </w:tabs>
        <w:spacing w:line="360" w:lineRule="auto"/>
        <w:ind w:left="851" w:firstLine="992"/>
      </w:pPr>
      <w:r>
        <w:rPr>
          <w:rFonts w:eastAsiaTheme="minorEastAsia"/>
        </w:rPr>
        <w:t xml:space="preserve">F1 = 2X  </w:t>
      </w:r>
      <m:oMath>
        <m:f>
          <m:fPr>
            <m:ctrlPr>
              <w:rPr>
                <w:rFonts w:ascii="Cambria Math" w:eastAsiaTheme="minorEastAsia" w:hAnsi="Cambria Math"/>
                <w:i/>
              </w:rPr>
            </m:ctrlPr>
          </m:fPr>
          <m:num>
            <m:r>
              <w:rPr>
                <w:rFonts w:ascii="Cambria Math" w:eastAsiaTheme="minorEastAsia" w:hAnsi="Cambria Math"/>
              </w:rPr>
              <m:t>Presisi X Recall</m:t>
            </m:r>
          </m:num>
          <m:den>
            <m:r>
              <w:rPr>
                <w:rFonts w:ascii="Cambria Math" w:eastAsiaTheme="minorEastAsia" w:hAnsi="Cambria Math"/>
              </w:rPr>
              <m:t>Presisi+Recall</m:t>
            </m:r>
          </m:den>
        </m:f>
      </m:oMath>
    </w:p>
    <w:p w14:paraId="08799526" w14:textId="7CA972A1" w:rsidR="0063291C" w:rsidRPr="00447EFD" w:rsidRDefault="0063291C" w:rsidP="00447EFD">
      <w:pPr>
        <w:pStyle w:val="Judul2"/>
        <w:numPr>
          <w:ilvl w:val="0"/>
          <w:numId w:val="24"/>
        </w:numPr>
        <w:ind w:left="360"/>
        <w:rPr>
          <w:rFonts w:ascii="Times New Roman" w:hAnsi="Times New Roman" w:cs="Times New Roman"/>
          <w:b/>
          <w:bCs/>
          <w:color w:val="000000" w:themeColor="text1"/>
          <w:sz w:val="24"/>
          <w:szCs w:val="32"/>
        </w:rPr>
      </w:pPr>
      <w:bookmarkStart w:id="17" w:name="_Toc211945832"/>
      <w:r w:rsidRPr="00447EFD">
        <w:rPr>
          <w:rFonts w:ascii="Times New Roman" w:hAnsi="Times New Roman" w:cs="Times New Roman"/>
          <w:b/>
          <w:bCs/>
          <w:color w:val="000000" w:themeColor="text1"/>
          <w:sz w:val="24"/>
          <w:szCs w:val="32"/>
        </w:rPr>
        <w:t>Penelitian Terkait</w:t>
      </w:r>
      <w:bookmarkEnd w:id="17"/>
    </w:p>
    <w:p w14:paraId="391269DC" w14:textId="4D140557" w:rsidR="006C31FA" w:rsidRDefault="006C31FA" w:rsidP="0029753F">
      <w:pPr>
        <w:pStyle w:val="DaftarParagraf"/>
        <w:tabs>
          <w:tab w:val="left" w:pos="4600"/>
        </w:tabs>
        <w:spacing w:line="360" w:lineRule="auto"/>
        <w:ind w:left="426" w:firstLine="283"/>
      </w:pPr>
      <w:r>
        <w:t xml:space="preserve">Beberapa penelitian sebelumnya telah melakukan dan menganalisa </w:t>
      </w:r>
      <w:r w:rsidR="00051291">
        <w:t>terkait industri kecil menengah dengan berbagai tujuan untuk membangun prekonomian antar daerah di Indonesia</w:t>
      </w:r>
      <w:r w:rsidR="00086E6C">
        <w:t xml:space="preserve"> yang memiliki manfaat besar bagi kehidupan bermasyarakat</w:t>
      </w:r>
      <w:r w:rsidR="00051291">
        <w:t>.</w:t>
      </w:r>
    </w:p>
    <w:p w14:paraId="48F8B1C9" w14:textId="47E39D4F" w:rsidR="00051291" w:rsidRDefault="00051291" w:rsidP="0029753F">
      <w:pPr>
        <w:pStyle w:val="DaftarParagraf"/>
        <w:tabs>
          <w:tab w:val="left" w:pos="4600"/>
        </w:tabs>
        <w:spacing w:line="360" w:lineRule="auto"/>
        <w:ind w:left="426" w:firstLine="283"/>
      </w:pPr>
      <w:r>
        <w:t>Sebagai contoh, penelitian yang dilakukan oleh (IKM 1) yang berfokus pada persebaran spasial industri kecil menengah dan industri rumah tangga berdasarkan infrastruktur dan juga akses ekonomi. Sedangkan pada penelitian yang dilakukan oleh (IKM 2) menganalisis pengaruh upah,tunjangan dan juga teknologi pada produktivitas tenaga kerja IKM dengan menggunakan regresi panel data yang menunjukkan produktivitas berpengaruh positif terhadap daya saing.</w:t>
      </w:r>
    </w:p>
    <w:p w14:paraId="3DEF8843" w14:textId="25181FE3" w:rsidR="00051291" w:rsidRDefault="00051291" w:rsidP="0029753F">
      <w:pPr>
        <w:pStyle w:val="DaftarParagraf"/>
        <w:tabs>
          <w:tab w:val="left" w:pos="4600"/>
        </w:tabs>
        <w:spacing w:line="360" w:lineRule="auto"/>
        <w:ind w:left="426" w:firstLine="283"/>
      </w:pPr>
      <w:r>
        <w:t xml:space="preserve"> Sedangkan pada penelitian yang dilakukan oleh (IKM </w:t>
      </w:r>
      <w:r w:rsidR="00A73977">
        <w:t>5</w:t>
      </w:r>
      <w:r>
        <w:t xml:space="preserve">) menilai bahwa pengaruhtenaga kerja,investasi dan pembukuan terhadap keuntungan IKM melalui analisis regresi berganda yang memberikan variabel yang berpengaruh terhadap keuntungan IKM dimana hal ini sejalan dengan studi yang dilakukan oleh (IKM </w:t>
      </w:r>
      <w:r w:rsidR="00A73977">
        <w:t>6</w:t>
      </w:r>
      <w:r>
        <w:t xml:space="preserve">) yang mengembangkan model klasifikasi </w:t>
      </w:r>
      <w:r w:rsidR="00086E6C">
        <w:t xml:space="preserve">program program </w:t>
      </w:r>
      <w:r>
        <w:t xml:space="preserve">IKM </w:t>
      </w:r>
      <w:r w:rsidR="00086E6C">
        <w:t>yang menggunakan naïve bayes.</w:t>
      </w:r>
    </w:p>
    <w:p w14:paraId="560A23C5" w14:textId="249ECD76" w:rsidR="00086E6C" w:rsidRDefault="00086E6C" w:rsidP="0029753F">
      <w:pPr>
        <w:pStyle w:val="DaftarParagraf"/>
        <w:tabs>
          <w:tab w:val="left" w:pos="4600"/>
        </w:tabs>
        <w:spacing w:line="360" w:lineRule="auto"/>
        <w:ind w:left="426" w:firstLine="283"/>
      </w:pPr>
      <w:r>
        <w:t xml:space="preserve">Dengan menganalisa berbagai pendekatan yang telah diteliti sebelumnya, system klasifikasi IKM lebih spesifik yang mengarah ke jenis industri yang cocok berdasarkan Alamat, badan usaha, nilai investasi, dan jumlah tenaga kerja dapat dilakukan untuk mengembangkan penelitian sebelumnya dengan </w:t>
      </w:r>
      <w:r>
        <w:lastRenderedPageBreak/>
        <w:t>tujuan memberikan analisis klasifikasi jenis industry yang sesuai pada calon pelaku usaha secara lebih komprehensif dan mencapai Tingkat akurasi sesuai dengan hasil yang diharapkan yang Dimana tidak hanya berfokus kepada keuntungan, daya saing dan pengembangan tetapi hal yang lebih mendasar lagi sebelum memasuki tahap tapan tersebut agar dapat meminimalisir Tingkat ketidaksesuaian bahkan kegalalan pelaku usaha yang menjalankan IKM. Rangkuman beberapa penelitian ditampilkan pada table 1.</w:t>
      </w:r>
    </w:p>
    <w:tbl>
      <w:tblPr>
        <w:tblStyle w:val="KisiTabel"/>
        <w:tblW w:w="0" w:type="auto"/>
        <w:tblLayout w:type="fixed"/>
        <w:tblLook w:val="04A0" w:firstRow="1" w:lastRow="0" w:firstColumn="1" w:lastColumn="0" w:noHBand="0" w:noVBand="1"/>
      </w:tblPr>
      <w:tblGrid>
        <w:gridCol w:w="1362"/>
        <w:gridCol w:w="1781"/>
        <w:gridCol w:w="1673"/>
        <w:gridCol w:w="1571"/>
        <w:gridCol w:w="1540"/>
      </w:tblGrid>
      <w:tr w:rsidR="00C71FEE" w14:paraId="5C5547E4" w14:textId="77777777" w:rsidTr="004F23E1">
        <w:tc>
          <w:tcPr>
            <w:tcW w:w="1362" w:type="dxa"/>
            <w:vAlign w:val="center"/>
          </w:tcPr>
          <w:p w14:paraId="0558C046" w14:textId="77777777" w:rsidR="00C71FEE" w:rsidRPr="00F01DAE" w:rsidRDefault="00C71FEE" w:rsidP="0029753F">
            <w:pPr>
              <w:spacing w:line="360" w:lineRule="auto"/>
              <w:jc w:val="center"/>
              <w:rPr>
                <w:b/>
                <w:bCs/>
              </w:rPr>
            </w:pPr>
            <w:r w:rsidRPr="00F01DAE">
              <w:rPr>
                <w:b/>
                <w:bCs/>
              </w:rPr>
              <w:t>Peneliti &amp; Tahun</w:t>
            </w:r>
          </w:p>
        </w:tc>
        <w:tc>
          <w:tcPr>
            <w:tcW w:w="1781" w:type="dxa"/>
            <w:vAlign w:val="center"/>
          </w:tcPr>
          <w:p w14:paraId="38D4F075" w14:textId="77777777" w:rsidR="00C71FEE" w:rsidRPr="00F01DAE" w:rsidRDefault="00C71FEE" w:rsidP="0029753F">
            <w:pPr>
              <w:spacing w:line="360" w:lineRule="auto"/>
              <w:jc w:val="center"/>
              <w:rPr>
                <w:b/>
                <w:bCs/>
              </w:rPr>
            </w:pPr>
            <w:r w:rsidRPr="00F01DAE">
              <w:rPr>
                <w:b/>
                <w:bCs/>
              </w:rPr>
              <w:t>Tujuan</w:t>
            </w:r>
          </w:p>
        </w:tc>
        <w:tc>
          <w:tcPr>
            <w:tcW w:w="1673" w:type="dxa"/>
            <w:vAlign w:val="center"/>
          </w:tcPr>
          <w:p w14:paraId="5C1986BA" w14:textId="77777777" w:rsidR="00C71FEE" w:rsidRPr="00F01DAE" w:rsidRDefault="00C71FEE" w:rsidP="0029753F">
            <w:pPr>
              <w:spacing w:line="360" w:lineRule="auto"/>
              <w:jc w:val="center"/>
              <w:rPr>
                <w:b/>
                <w:bCs/>
              </w:rPr>
            </w:pPr>
            <w:r w:rsidRPr="00F01DAE">
              <w:rPr>
                <w:b/>
                <w:bCs/>
              </w:rPr>
              <w:t>Metode</w:t>
            </w:r>
          </w:p>
        </w:tc>
        <w:tc>
          <w:tcPr>
            <w:tcW w:w="1571" w:type="dxa"/>
            <w:vAlign w:val="center"/>
          </w:tcPr>
          <w:p w14:paraId="5A527FAF" w14:textId="77777777" w:rsidR="00C71FEE" w:rsidRPr="00F01DAE" w:rsidRDefault="00C71FEE" w:rsidP="0029753F">
            <w:pPr>
              <w:spacing w:line="360" w:lineRule="auto"/>
              <w:jc w:val="center"/>
              <w:rPr>
                <w:b/>
                <w:bCs/>
              </w:rPr>
            </w:pPr>
            <w:r w:rsidRPr="00F01DAE">
              <w:rPr>
                <w:b/>
                <w:bCs/>
              </w:rPr>
              <w:t>Hasil</w:t>
            </w:r>
          </w:p>
        </w:tc>
        <w:tc>
          <w:tcPr>
            <w:tcW w:w="1540" w:type="dxa"/>
            <w:vAlign w:val="center"/>
          </w:tcPr>
          <w:p w14:paraId="29F94EEB" w14:textId="77777777" w:rsidR="00C71FEE" w:rsidRPr="00F01DAE" w:rsidRDefault="00C71FEE" w:rsidP="0029753F">
            <w:pPr>
              <w:spacing w:line="360" w:lineRule="auto"/>
              <w:jc w:val="center"/>
              <w:rPr>
                <w:b/>
                <w:bCs/>
              </w:rPr>
            </w:pPr>
            <w:r w:rsidRPr="00F01DAE">
              <w:rPr>
                <w:b/>
                <w:bCs/>
              </w:rPr>
              <w:t>Keterbatasan</w:t>
            </w:r>
          </w:p>
        </w:tc>
      </w:tr>
      <w:tr w:rsidR="00C71FEE" w14:paraId="43323BF5" w14:textId="77777777" w:rsidTr="004F23E1">
        <w:tc>
          <w:tcPr>
            <w:tcW w:w="1362" w:type="dxa"/>
            <w:vAlign w:val="center"/>
          </w:tcPr>
          <w:p w14:paraId="4EB3CA59" w14:textId="0D734A33" w:rsidR="00C71FEE" w:rsidRDefault="00C71FEE" w:rsidP="0029753F">
            <w:pPr>
              <w:spacing w:line="360" w:lineRule="auto"/>
              <w:jc w:val="center"/>
            </w:pPr>
            <w:r>
              <w:fldChar w:fldCharType="begin" w:fldLock="1"/>
            </w:r>
            <w:r>
              <w:instrText>ADDIN CSL_CITATION {"citationItems":[{"id":"ITEM-1","itemData":{"DOI":"10.61722/jiem.v3i4.4380","ISSN":"3025-7972","abstract":"Abstrak. Penelitian ini bertujuan untuk mengkaji karakteristik serta pola penyebaran spasial Industri Kecil Menengah (IKM) dan Industri Rumah Tangga (IRT) di kawasan kabupaten dan kota. Selain itu, penelitian ini juga mengungkap faktor-faktor utama yang mempengaruhi persebaran spasial kedua jenis industri tersebut, serta menilai dampaknya terhadap pertumbuhan ekonomi dan pembangunan wilayah. Metode yang digunakan adalah deskriptif kualitatif dengan pendekatan studi literatur yang merujuk pada berbagai penelitian sebelumnya. Temuan penelitian mengindikasikan bahwa IKM umumnya terpusat di wilayah perkotaan karena dukungan infrastruktur dan akses pasar yang lebih baik, sedangkan IRT lebih banyak tersebar di wilayah kabupaten yang memiliki jaringan sosial masyarakat yang kuat. Pemerataan distribusi spasial IKM dan IRT diyakini dapat mengurangi ketimpangan ekonomi antar wilayah, sekaligus mendukung peningkatan pendapatan masyarakat dan pembangunan wilayah yang berkelanjutan.\r Kata Kunci: Distribusi spasial; industri kecil; industri rumah tangga; pembangunan wilayah; pertumbuhan ekonomi.","author":[{"dropping-particle":"","family":"Muzzaila Esta","given":"Nalazah","non-dropping-particle":"","parse-names":false,"suffix":""},{"dropping-particle":"","family":"Jagad Samudra","given":"Dewa Sukma","non-dropping-particle":"","parse-names":false,"suffix":""},{"dropping-particle":"","family":"Yasin","given":"Muhammad","non-dropping-particle":"","parse-names":false,"suffix":""}],"container-title":"Jurnal Ilmiah Ekonomi Dan Manajemen","id":"ITEM-1","issue":"4","issued":{"date-parts":[["2025"]]},"page":"55-66","title":"Analisis Pola Spasial Industri Kecil Menengah (Ikm) Dan Industri Rumah Tangga (Irt) Di Kabupaten Dan Kota","type":"article-journal","volume":"3"},"uris":["http://www.mendeley.com/documents/?uuid=09464c91-af45-4f1f-99b8-ac7d5d5e1dbb"]}],"mendeley":{"formattedCitation":"(Muzzaila Esta et al., 2025)","plainTextFormattedCitation":"(Muzzaila Esta et al., 2025)","previouslyFormattedCitation":"(Muzzaila Esta et al., 2025)"},"properties":{"noteIndex":0},"schema":"https://github.com/citation-style-language/schema/raw/master/csl-citation.json"}</w:instrText>
            </w:r>
            <w:r>
              <w:fldChar w:fldCharType="separate"/>
            </w:r>
            <w:r w:rsidRPr="00C71FEE">
              <w:rPr>
                <w:noProof/>
              </w:rPr>
              <w:t>(Muzzaila Esta et al., 2025)</w:t>
            </w:r>
            <w:r>
              <w:fldChar w:fldCharType="end"/>
            </w:r>
          </w:p>
        </w:tc>
        <w:tc>
          <w:tcPr>
            <w:tcW w:w="1781" w:type="dxa"/>
          </w:tcPr>
          <w:p w14:paraId="62668DF9" w14:textId="050D2129" w:rsidR="00C71FEE" w:rsidRDefault="00C71FEE" w:rsidP="0029753F">
            <w:pPr>
              <w:spacing w:line="360" w:lineRule="auto"/>
              <w:jc w:val="left"/>
            </w:pPr>
            <w:r>
              <w:t>Mengalisis pola spasial persebaran IKM dan industri IRT serta factor factor yang mempengaruhinya</w:t>
            </w:r>
          </w:p>
        </w:tc>
        <w:tc>
          <w:tcPr>
            <w:tcW w:w="1673" w:type="dxa"/>
          </w:tcPr>
          <w:p w14:paraId="13617AE7" w14:textId="64DB9536" w:rsidR="00C71FEE" w:rsidRDefault="00C71FEE" w:rsidP="0029753F">
            <w:pPr>
              <w:spacing w:line="360" w:lineRule="auto"/>
            </w:pPr>
            <w:r>
              <w:t>Analisis deskriptif berdasarkan data spasial dan literatur</w:t>
            </w:r>
            <w:r w:rsidRPr="002C76A5">
              <w:t>.</w:t>
            </w:r>
          </w:p>
        </w:tc>
        <w:tc>
          <w:tcPr>
            <w:tcW w:w="1571" w:type="dxa"/>
          </w:tcPr>
          <w:p w14:paraId="1DB4A38C" w14:textId="58D4F0D7" w:rsidR="00C71FEE" w:rsidRDefault="00C71FEE" w:rsidP="0029753F">
            <w:pPr>
              <w:spacing w:line="360" w:lineRule="auto"/>
              <w:jc w:val="left"/>
            </w:pPr>
            <w:r>
              <w:t>IKM terkonsentrasi di wilayah perkotaan sedangkan IRT di pedesaan.</w:t>
            </w:r>
          </w:p>
        </w:tc>
        <w:tc>
          <w:tcPr>
            <w:tcW w:w="1540" w:type="dxa"/>
          </w:tcPr>
          <w:p w14:paraId="35F2EB1B" w14:textId="670E7BAE" w:rsidR="00C71FEE" w:rsidRDefault="00C71FEE" w:rsidP="0029753F">
            <w:pPr>
              <w:spacing w:line="360" w:lineRule="auto"/>
              <w:jc w:val="left"/>
            </w:pPr>
            <w:r>
              <w:t>Tidak menggunakan analisis yang prediktif atau kecerdasan buatan.</w:t>
            </w:r>
          </w:p>
        </w:tc>
      </w:tr>
      <w:tr w:rsidR="00C71FEE" w14:paraId="43A5DABE" w14:textId="77777777" w:rsidTr="004F23E1">
        <w:tc>
          <w:tcPr>
            <w:tcW w:w="1362" w:type="dxa"/>
            <w:vAlign w:val="center"/>
          </w:tcPr>
          <w:p w14:paraId="7932F4FA" w14:textId="175D8279" w:rsidR="00C71FEE" w:rsidRDefault="00C71FEE" w:rsidP="0029753F">
            <w:pPr>
              <w:spacing w:line="360" w:lineRule="auto"/>
              <w:jc w:val="center"/>
            </w:pPr>
            <w:r>
              <w:fldChar w:fldCharType="begin" w:fldLock="1"/>
            </w:r>
            <w:r w:rsidR="00A73977">
              <w:instrText>ADDIN CSL_CITATION {"citationItems":[{"id":"ITEM-1","itemData":{"author":[{"dropping-particle":"","family":"Darmawati","given":"Tri","non-dropping-particle":"","parse-names":false,"suffix":""},{"dropping-particle":"","family":"Arafat","given":"Yasir","non-dropping-particle":"","parse-names":false,"suffix":""}],"id":"ITEM-1","issued":{"date-parts":[["2022"]]},"page":"384-395","title":"Model Produktivitas Tenaga Kerja dan Daya Saing Industri Mikro Kecil Serta Implementasinya Dalam Mendukung Pertumbuhan Ekonomi di Indonesia PENDAHULUAN Industri merupakan tulang punggung perekonomian suatu negara , berperan sebagai penyedia lapangan kerja","type":"article-journal"},"uris":["http://www.mendeley.com/documents/?uuid=00d3be6e-3f9b-4baf-b33b-a02c5c91e7d2"]}],"mendeley":{"formattedCitation":"(Darmawati &amp; Arafat, 2022)","plainTextFormattedCitation":"(Darmawati &amp; Arafat, 2022)","previouslyFormattedCitation":"(Darmawati &amp; Arafat, 2022)"},"properties":{"noteIndex":0},"schema":"https://github.com/citation-style-language/schema/raw/master/csl-citation.json"}</w:instrText>
            </w:r>
            <w:r>
              <w:fldChar w:fldCharType="separate"/>
            </w:r>
            <w:r w:rsidRPr="00C71FEE">
              <w:rPr>
                <w:noProof/>
              </w:rPr>
              <w:t>(Darmawati &amp; Arafat, 2022)</w:t>
            </w:r>
            <w:r>
              <w:fldChar w:fldCharType="end"/>
            </w:r>
          </w:p>
        </w:tc>
        <w:tc>
          <w:tcPr>
            <w:tcW w:w="1781" w:type="dxa"/>
          </w:tcPr>
          <w:p w14:paraId="32ED05E5" w14:textId="1F8A985A" w:rsidR="00C71FEE" w:rsidRDefault="00C71FEE" w:rsidP="0029753F">
            <w:pPr>
              <w:spacing w:line="360" w:lineRule="auto"/>
              <w:jc w:val="left"/>
            </w:pPr>
            <w:r w:rsidRPr="002C76A5">
              <w:t>Men</w:t>
            </w:r>
            <w:r>
              <w:t xml:space="preserve">gkaji hubungan </w:t>
            </w:r>
            <w:r w:rsidR="00A73977">
              <w:t>produktifitas tenaga kerja dengan daya saing IKM.</w:t>
            </w:r>
          </w:p>
        </w:tc>
        <w:tc>
          <w:tcPr>
            <w:tcW w:w="1673" w:type="dxa"/>
          </w:tcPr>
          <w:p w14:paraId="4A07EB65" w14:textId="2E17DF7A" w:rsidR="00C71FEE" w:rsidRDefault="00C71FEE" w:rsidP="0029753F">
            <w:pPr>
              <w:spacing w:line="360" w:lineRule="auto"/>
              <w:jc w:val="left"/>
            </w:pPr>
            <w:r w:rsidRPr="002C76A5">
              <w:t xml:space="preserve">Analisis </w:t>
            </w:r>
            <w:r w:rsidR="00A73977">
              <w:t>regresi panel data</w:t>
            </w:r>
            <w:r w:rsidRPr="002C76A5">
              <w:t xml:space="preserve"> </w:t>
            </w:r>
          </w:p>
        </w:tc>
        <w:tc>
          <w:tcPr>
            <w:tcW w:w="1571" w:type="dxa"/>
          </w:tcPr>
          <w:p w14:paraId="2CDE6D4A" w14:textId="1BD3A969" w:rsidR="00C71FEE" w:rsidRDefault="00A73977" w:rsidP="0029753F">
            <w:pPr>
              <w:spacing w:line="360" w:lineRule="auto"/>
              <w:jc w:val="left"/>
            </w:pPr>
            <w:r>
              <w:t>Produktivitas berpengaruh positif terhadap daya saing IKM</w:t>
            </w:r>
          </w:p>
        </w:tc>
        <w:tc>
          <w:tcPr>
            <w:tcW w:w="1540" w:type="dxa"/>
          </w:tcPr>
          <w:p w14:paraId="6C13836D" w14:textId="6EA2B162" w:rsidR="00C71FEE" w:rsidRDefault="00A73977" w:rsidP="0029753F">
            <w:pPr>
              <w:spacing w:line="360" w:lineRule="auto"/>
              <w:jc w:val="left"/>
            </w:pPr>
            <w:r>
              <w:t>Belum melakukan analis dengan data skala besar</w:t>
            </w:r>
          </w:p>
        </w:tc>
      </w:tr>
      <w:tr w:rsidR="00C71FEE" w14:paraId="22879311" w14:textId="77777777" w:rsidTr="004F23E1">
        <w:tc>
          <w:tcPr>
            <w:tcW w:w="1362" w:type="dxa"/>
            <w:vAlign w:val="center"/>
          </w:tcPr>
          <w:p w14:paraId="4CC58576" w14:textId="3AED2C75" w:rsidR="00C71FEE" w:rsidRDefault="00A73977" w:rsidP="0029753F">
            <w:pPr>
              <w:spacing w:line="360" w:lineRule="auto"/>
              <w:jc w:val="center"/>
            </w:pPr>
            <w:r>
              <w:fldChar w:fldCharType="begin" w:fldLock="1"/>
            </w:r>
            <w:r w:rsidR="007A73C2">
              <w:instrText>ADDIN CSL_CITATION {"citationItems":[{"id":"ITEM-1","itemData":{"DOI":"10.33772/jpep.v9i2.790","abstract":"This research aims to analyze the influence of SME characteristics on business profits in small and medium industries in Konawe Regency, Southeast Sulawesi Province. This research uses primary data obtained from the results of questionnaires filled out by respondents. The population in this study was 1,359 respondents and the sample size was 300 respondents. The sample determination method uses stratified random sampling. Data analysis uses multiple linear regression. The research results show 1) Labor has a positive and significant effect on increasing profits of SME businesses in Konawe Regency; 2) Investment value has a positive and significant effect on increasing profits of IKM businesses in Konawe Regency and 3) Financial Recording has a positive and significant effect on increasing profits of IKM businesses in Konawe Regency.","author":[{"dropping-particle":"","family":"Yusniati","given":"","non-dropping-particle":"","parse-names":false,"suffix":""},{"dropping-particle":"","family":"Aya Rumbia","given":"Wali","non-dropping-particle":"","parse-names":false,"suffix":""},{"dropping-particle":"","family":"Pipi","given":"La","non-dropping-particle":"","parse-names":false,"suffix":""}],"container-title":"Jurnal Progres Ekonomi Pembangunan (JPEP)","id":"ITEM-1","issue":"2","issued":{"date-parts":[["2024"]]},"page":"128-138","title":"Pengaruh Karakteristik Industri Kecil Menengah Terhadap Keuntungan Usaha di Kabupaten Konawe","type":"article-journal","volume":"9"},"uris":["http://www.mendeley.com/documents/?uuid=8bd06172-06af-4903-83a9-192e65a6406d"]}],"mendeley":{"formattedCitation":"(Yusniati et al., 2024)","plainTextFormattedCitation":"(Yusniati et al., 2024)","previouslyFormattedCitation":"(Yusniati et al., 2024)"},"properties":{"noteIndex":0},"schema":"https://github.com/citation-style-language/schema/raw/master/csl-citation.json"}</w:instrText>
            </w:r>
            <w:r>
              <w:fldChar w:fldCharType="separate"/>
            </w:r>
            <w:r w:rsidRPr="00A73977">
              <w:rPr>
                <w:noProof/>
              </w:rPr>
              <w:t>(Yusniati et al., 2024)</w:t>
            </w:r>
            <w:r>
              <w:fldChar w:fldCharType="end"/>
            </w:r>
          </w:p>
        </w:tc>
        <w:tc>
          <w:tcPr>
            <w:tcW w:w="1781" w:type="dxa"/>
          </w:tcPr>
          <w:p w14:paraId="509DE2EC" w14:textId="443D0F47" w:rsidR="00C71FEE" w:rsidRDefault="00A73977" w:rsidP="0029753F">
            <w:pPr>
              <w:spacing w:line="360" w:lineRule="auto"/>
              <w:jc w:val="left"/>
            </w:pPr>
            <w:r>
              <w:t xml:space="preserve">Menilai pengaruh tenaga kerja, modal dan pembukuan terhadap </w:t>
            </w:r>
            <w:r>
              <w:lastRenderedPageBreak/>
              <w:t>keuntungan IKM</w:t>
            </w:r>
          </w:p>
        </w:tc>
        <w:tc>
          <w:tcPr>
            <w:tcW w:w="1673" w:type="dxa"/>
          </w:tcPr>
          <w:p w14:paraId="54175685" w14:textId="3E4DA8D9" w:rsidR="00C71FEE" w:rsidRDefault="00A73977" w:rsidP="0029753F">
            <w:pPr>
              <w:spacing w:line="360" w:lineRule="auto"/>
              <w:jc w:val="left"/>
            </w:pPr>
            <w:r>
              <w:lastRenderedPageBreak/>
              <w:t>Analisis regresi berganda</w:t>
            </w:r>
          </w:p>
        </w:tc>
        <w:tc>
          <w:tcPr>
            <w:tcW w:w="1571" w:type="dxa"/>
          </w:tcPr>
          <w:p w14:paraId="1E5EFD8B" w14:textId="77468F7B" w:rsidR="00C71FEE" w:rsidRDefault="00A73977" w:rsidP="0029753F">
            <w:pPr>
              <w:spacing w:line="360" w:lineRule="auto"/>
              <w:jc w:val="left"/>
            </w:pPr>
            <w:r>
              <w:t>Tenaga krja dan modal berpengaruh signifikan pada keuntungan</w:t>
            </w:r>
          </w:p>
        </w:tc>
        <w:tc>
          <w:tcPr>
            <w:tcW w:w="1540" w:type="dxa"/>
          </w:tcPr>
          <w:p w14:paraId="2C3258DB" w14:textId="11F26C4A" w:rsidR="00C71FEE" w:rsidRDefault="00A73977" w:rsidP="0029753F">
            <w:pPr>
              <w:spacing w:line="360" w:lineRule="auto"/>
              <w:jc w:val="left"/>
            </w:pPr>
            <w:r>
              <w:t>Model masih bersifat linear dan kurang kompleks.</w:t>
            </w:r>
          </w:p>
        </w:tc>
      </w:tr>
      <w:tr w:rsidR="00C71FEE" w14:paraId="1C273B8A" w14:textId="77777777" w:rsidTr="004F23E1">
        <w:tc>
          <w:tcPr>
            <w:tcW w:w="1362" w:type="dxa"/>
            <w:vAlign w:val="center"/>
          </w:tcPr>
          <w:p w14:paraId="4621ADEB" w14:textId="789183A0" w:rsidR="00C71FEE" w:rsidRDefault="007A73C2" w:rsidP="0029753F">
            <w:pPr>
              <w:spacing w:line="360" w:lineRule="auto"/>
              <w:jc w:val="center"/>
            </w:pPr>
            <w:r>
              <w:fldChar w:fldCharType="begin" w:fldLock="1"/>
            </w:r>
            <w:r w:rsidR="00D14694">
              <w:instrText>ADDIN CSL_CITATION {"citationItems":[{"id":"ITEM-1","itemData":{"abstract":"This research attempts to address these challenges by constructing a classification model using the Naive Bayes algorithm. Naive Bayes is a statistical algorithm that can be employed to predict the probability of membership in a class based on the available data. This method can assist the Department of Industry and Trade of Langkat Regency in selecting targeted programs and identifying SMEs (Small and Medium Enterprises) with potential success. The research will involve the collection and analysis of data regarding SMEs in Langkat Regency, including information about the industry type, geographic location, and business formality status. This data will be utilized to train the Naive Bayes classification model to predict the potential success of programs offered by the Department of Trade and Industry. Consequently, it is anticipated that this model can aid in more effective and efficient decision-making in the management of SME programs.","author":[{"dropping-particle":"","family":"Chintya Adelina","given":"Mimi","non-dropping-particle":"","parse-names":false,"suffix":""},{"dropping-particle":"","family":"Situmorang","given":"Zakarias","non-dropping-particle":"","parse-names":false,"suffix":""}],"id":"ITEM-1","issue":"01","issued":{"date-parts":[["2024"]]},"page":"1649-1656","title":"Machine Learning for Classification of Ikm Programs At the Department of Industry and Trade of Langkat Regency","type":"article-journal","volume":"02"},"uris":["http://www.mendeley.com/documents/?uuid=1b921143-829c-424f-b29b-891b9459811d"]}],"mendeley":{"formattedCitation":"(Chintya Adelina &amp; Situmorang, 2024)","plainTextFormattedCitation":"(Chintya Adelina &amp; Situmorang, 2024)","previouslyFormattedCitation":"(Chintya Adelina &amp; Situmorang, 2024)"},"properties":{"noteIndex":0},"schema":"https://github.com/citation-style-language/schema/raw/master/csl-citation.json"}</w:instrText>
            </w:r>
            <w:r>
              <w:fldChar w:fldCharType="separate"/>
            </w:r>
            <w:r w:rsidRPr="007A73C2">
              <w:rPr>
                <w:noProof/>
              </w:rPr>
              <w:t>(Chintya Adelina &amp; Situmorang, 2024)</w:t>
            </w:r>
            <w:r>
              <w:fldChar w:fldCharType="end"/>
            </w:r>
          </w:p>
        </w:tc>
        <w:tc>
          <w:tcPr>
            <w:tcW w:w="1781" w:type="dxa"/>
          </w:tcPr>
          <w:p w14:paraId="1519F9CC" w14:textId="380C56A4" w:rsidR="00C71FEE" w:rsidRDefault="007A73C2" w:rsidP="0029753F">
            <w:pPr>
              <w:spacing w:line="360" w:lineRule="auto"/>
              <w:jc w:val="left"/>
            </w:pPr>
            <w:r>
              <w:t>Mengembangkan model klasifikasi IKM berbasis machine learning</w:t>
            </w:r>
          </w:p>
        </w:tc>
        <w:tc>
          <w:tcPr>
            <w:tcW w:w="1673" w:type="dxa"/>
          </w:tcPr>
          <w:p w14:paraId="2090D064" w14:textId="6B6E1F9E" w:rsidR="00C71FEE" w:rsidRDefault="007A73C2" w:rsidP="0029753F">
            <w:pPr>
              <w:spacing w:line="360" w:lineRule="auto"/>
              <w:jc w:val="left"/>
            </w:pPr>
            <w:r>
              <w:t>Algoritma naïve bayes supervised learning</w:t>
            </w:r>
          </w:p>
        </w:tc>
        <w:tc>
          <w:tcPr>
            <w:tcW w:w="1571" w:type="dxa"/>
          </w:tcPr>
          <w:p w14:paraId="6E975887" w14:textId="7883D508" w:rsidR="00C71FEE" w:rsidRDefault="007A73C2" w:rsidP="0029753F">
            <w:pPr>
              <w:spacing w:line="360" w:lineRule="auto"/>
              <w:jc w:val="left"/>
            </w:pPr>
            <w:r>
              <w:t>Akurasi memliki hasil 78,8% untuk mengklasifikasi program IKM.</w:t>
            </w:r>
          </w:p>
        </w:tc>
        <w:tc>
          <w:tcPr>
            <w:tcW w:w="1540" w:type="dxa"/>
          </w:tcPr>
          <w:p w14:paraId="62401E5F" w14:textId="35FF3D61" w:rsidR="00A73977" w:rsidRDefault="007A73C2" w:rsidP="0029753F">
            <w:pPr>
              <w:spacing w:line="360" w:lineRule="auto"/>
              <w:jc w:val="left"/>
            </w:pPr>
            <w:r>
              <w:t>Terbatas pada model sederhana dan menghadapi masalah class imbalance</w:t>
            </w:r>
          </w:p>
          <w:p w14:paraId="435D7C05" w14:textId="77777777" w:rsidR="00A73977" w:rsidRDefault="00A73977" w:rsidP="0029753F">
            <w:pPr>
              <w:spacing w:line="360" w:lineRule="auto"/>
              <w:jc w:val="left"/>
            </w:pPr>
          </w:p>
          <w:p w14:paraId="3F2C28D5" w14:textId="77777777" w:rsidR="00A73977" w:rsidRDefault="00A73977" w:rsidP="0029753F">
            <w:pPr>
              <w:spacing w:line="360" w:lineRule="auto"/>
              <w:jc w:val="left"/>
            </w:pPr>
          </w:p>
        </w:tc>
      </w:tr>
    </w:tbl>
    <w:p w14:paraId="50E21177" w14:textId="3A6D9B2D" w:rsidR="007A73C2" w:rsidRPr="008D2F33" w:rsidRDefault="008D2F33" w:rsidP="0029753F">
      <w:pPr>
        <w:tabs>
          <w:tab w:val="left" w:pos="4600"/>
        </w:tabs>
        <w:spacing w:line="360" w:lineRule="auto"/>
        <w:jc w:val="center"/>
        <w:rPr>
          <w:sz w:val="20"/>
          <w:szCs w:val="20"/>
        </w:rPr>
      </w:pPr>
      <w:r w:rsidRPr="008D2F33">
        <w:rPr>
          <w:sz w:val="20"/>
          <w:szCs w:val="20"/>
        </w:rPr>
        <w:t>Table 1. penelitian terdahulu</w:t>
      </w:r>
    </w:p>
    <w:p w14:paraId="32C48835" w14:textId="532B7AA9" w:rsidR="0063291C" w:rsidRPr="00447EFD" w:rsidRDefault="0063291C" w:rsidP="00447EFD">
      <w:pPr>
        <w:pStyle w:val="Judul2"/>
        <w:numPr>
          <w:ilvl w:val="0"/>
          <w:numId w:val="24"/>
        </w:numPr>
        <w:ind w:left="360"/>
        <w:rPr>
          <w:rFonts w:ascii="Times New Roman" w:hAnsi="Times New Roman" w:cs="Times New Roman"/>
          <w:b/>
          <w:bCs/>
          <w:color w:val="000000" w:themeColor="text1"/>
          <w:sz w:val="24"/>
          <w:szCs w:val="32"/>
        </w:rPr>
      </w:pPr>
      <w:bookmarkStart w:id="18" w:name="_Toc211945833"/>
      <w:r w:rsidRPr="00447EFD">
        <w:rPr>
          <w:rFonts w:ascii="Times New Roman" w:hAnsi="Times New Roman" w:cs="Times New Roman"/>
          <w:b/>
          <w:bCs/>
          <w:color w:val="000000" w:themeColor="text1"/>
          <w:sz w:val="24"/>
          <w:szCs w:val="32"/>
        </w:rPr>
        <w:t>Kerangka Berfikir</w:t>
      </w:r>
      <w:bookmarkEnd w:id="18"/>
    </w:p>
    <w:p w14:paraId="5731BAFA" w14:textId="42EBBCF9" w:rsidR="0006325E" w:rsidRPr="00A263C4" w:rsidRDefault="00A263C4" w:rsidP="0029753F">
      <w:pPr>
        <w:pStyle w:val="DaftarParagraf"/>
        <w:tabs>
          <w:tab w:val="left" w:pos="4600"/>
        </w:tabs>
        <w:spacing w:line="360" w:lineRule="auto"/>
        <w:ind w:left="426" w:firstLine="283"/>
      </w:pPr>
      <w:r>
        <w:rPr>
          <w:noProof/>
        </w:rPr>
        <w:drawing>
          <wp:anchor distT="0" distB="0" distL="114300" distR="114300" simplePos="0" relativeHeight="251684864" behindDoc="0" locked="0" layoutInCell="1" allowOverlap="1" wp14:anchorId="00439253" wp14:editId="2B494C1C">
            <wp:simplePos x="0" y="0"/>
            <wp:positionH relativeFrom="margin">
              <wp:align>center</wp:align>
            </wp:positionH>
            <wp:positionV relativeFrom="paragraph">
              <wp:posOffset>1013460</wp:posOffset>
            </wp:positionV>
            <wp:extent cx="3337560" cy="2971800"/>
            <wp:effectExtent l="0" t="0" r="0" b="0"/>
            <wp:wrapTopAndBottom/>
            <wp:docPr id="1003696303"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696303" name="Gambar 1003696303"/>
                    <pic:cNvPicPr/>
                  </pic:nvPicPr>
                  <pic:blipFill>
                    <a:blip r:embed="rId22">
                      <a:extLst>
                        <a:ext uri="{28A0092B-C50C-407E-A947-70E740481C1C}">
                          <a14:useLocalDpi xmlns:a14="http://schemas.microsoft.com/office/drawing/2010/main" val="0"/>
                        </a:ext>
                      </a:extLst>
                    </a:blip>
                    <a:stretch>
                      <a:fillRect/>
                    </a:stretch>
                  </pic:blipFill>
                  <pic:spPr>
                    <a:xfrm>
                      <a:off x="0" y="0"/>
                      <a:ext cx="3337560" cy="2971800"/>
                    </a:xfrm>
                    <a:prstGeom prst="rect">
                      <a:avLst/>
                    </a:prstGeom>
                  </pic:spPr>
                </pic:pic>
              </a:graphicData>
            </a:graphic>
            <wp14:sizeRelH relativeFrom="page">
              <wp14:pctWidth>0</wp14:pctWidth>
            </wp14:sizeRelH>
            <wp14:sizeRelV relativeFrom="page">
              <wp14:pctHeight>0</wp14:pctHeight>
            </wp14:sizeRelV>
          </wp:anchor>
        </w:drawing>
      </w:r>
      <w:r>
        <w:t>Krangka berfikir merupakan model yang konseptual yang menjelaskan bagaimana teori behubungan dengan factor yang telah di identifikasi pada suatu masalah yang penting. Ilustrasi kerangka piker penelitian ini dapat diliahat pada gambar 1.</w:t>
      </w:r>
    </w:p>
    <w:p w14:paraId="1AE3B2C5" w14:textId="0C6E075A" w:rsidR="008D2F33" w:rsidRPr="008D3EDC" w:rsidRDefault="008D2F33" w:rsidP="0029753F">
      <w:pPr>
        <w:pStyle w:val="DaftarParagraf"/>
        <w:tabs>
          <w:tab w:val="left" w:pos="4600"/>
        </w:tabs>
        <w:spacing w:line="360" w:lineRule="auto"/>
        <w:ind w:left="0"/>
        <w:jc w:val="center"/>
        <w:rPr>
          <w:sz w:val="18"/>
          <w:szCs w:val="18"/>
        </w:rPr>
      </w:pPr>
      <w:r w:rsidRPr="008D2F33">
        <w:rPr>
          <w:sz w:val="20"/>
          <w:szCs w:val="20"/>
        </w:rPr>
        <w:t>Gambar 1. Kerangka pikir</w:t>
      </w:r>
    </w:p>
    <w:p w14:paraId="4200772E" w14:textId="77777777" w:rsidR="00BA4828" w:rsidRDefault="00BA4828" w:rsidP="0029753F">
      <w:pPr>
        <w:pStyle w:val="DaftarParagraf"/>
        <w:tabs>
          <w:tab w:val="left" w:pos="4600"/>
        </w:tabs>
        <w:spacing w:line="360" w:lineRule="auto"/>
        <w:ind w:left="0"/>
        <w:jc w:val="center"/>
        <w:rPr>
          <w:b/>
          <w:bCs/>
          <w:sz w:val="28"/>
          <w:szCs w:val="28"/>
        </w:rPr>
      </w:pPr>
    </w:p>
    <w:p w14:paraId="5B320648" w14:textId="26E90218" w:rsidR="008D2F33" w:rsidRPr="00447EFD" w:rsidRDefault="0063291C" w:rsidP="00447EFD">
      <w:pPr>
        <w:pStyle w:val="Judul1"/>
        <w:jc w:val="center"/>
        <w:rPr>
          <w:rFonts w:ascii="Times New Roman" w:hAnsi="Times New Roman" w:cs="Times New Roman"/>
          <w:b/>
          <w:bCs/>
          <w:color w:val="000000" w:themeColor="text1"/>
          <w:sz w:val="28"/>
          <w:szCs w:val="40"/>
        </w:rPr>
      </w:pPr>
      <w:bookmarkStart w:id="19" w:name="_Toc211945834"/>
      <w:r w:rsidRPr="00447EFD">
        <w:rPr>
          <w:rFonts w:ascii="Times New Roman" w:hAnsi="Times New Roman" w:cs="Times New Roman"/>
          <w:b/>
          <w:bCs/>
          <w:color w:val="000000" w:themeColor="text1"/>
          <w:sz w:val="28"/>
          <w:szCs w:val="40"/>
        </w:rPr>
        <w:lastRenderedPageBreak/>
        <w:t>BAB III</w:t>
      </w:r>
      <w:bookmarkEnd w:id="19"/>
    </w:p>
    <w:p w14:paraId="7B572F78" w14:textId="08771374" w:rsidR="0063291C" w:rsidRPr="00447EFD" w:rsidRDefault="0063291C" w:rsidP="00447EFD">
      <w:pPr>
        <w:pStyle w:val="Judul1"/>
        <w:jc w:val="center"/>
        <w:rPr>
          <w:rFonts w:ascii="Times New Roman" w:hAnsi="Times New Roman" w:cs="Times New Roman"/>
          <w:b/>
          <w:bCs/>
          <w:color w:val="000000" w:themeColor="text1"/>
          <w:sz w:val="28"/>
          <w:szCs w:val="40"/>
        </w:rPr>
      </w:pPr>
      <w:bookmarkStart w:id="20" w:name="_Toc211945835"/>
      <w:r w:rsidRPr="00447EFD">
        <w:rPr>
          <w:rFonts w:ascii="Times New Roman" w:hAnsi="Times New Roman" w:cs="Times New Roman"/>
          <w:b/>
          <w:bCs/>
          <w:color w:val="000000" w:themeColor="text1"/>
          <w:sz w:val="28"/>
          <w:szCs w:val="40"/>
        </w:rPr>
        <w:t>METODE PENELITIAN</w:t>
      </w:r>
      <w:bookmarkEnd w:id="20"/>
    </w:p>
    <w:p w14:paraId="65FCD5F9" w14:textId="7EC89F7A" w:rsidR="0063291C" w:rsidRPr="00447EFD" w:rsidRDefault="0063291C" w:rsidP="00CC693F">
      <w:pPr>
        <w:pStyle w:val="Judul2"/>
        <w:numPr>
          <w:ilvl w:val="0"/>
          <w:numId w:val="25"/>
        </w:numPr>
        <w:ind w:left="360"/>
        <w:rPr>
          <w:rFonts w:ascii="Times New Roman" w:hAnsi="Times New Roman" w:cs="Times New Roman"/>
          <w:b/>
          <w:bCs/>
          <w:color w:val="000000" w:themeColor="text1"/>
          <w:sz w:val="24"/>
          <w:szCs w:val="32"/>
        </w:rPr>
      </w:pPr>
      <w:bookmarkStart w:id="21" w:name="_Toc211945836"/>
      <w:r w:rsidRPr="00447EFD">
        <w:rPr>
          <w:rFonts w:ascii="Times New Roman" w:hAnsi="Times New Roman" w:cs="Times New Roman"/>
          <w:b/>
          <w:bCs/>
          <w:color w:val="000000" w:themeColor="text1"/>
          <w:sz w:val="24"/>
          <w:szCs w:val="32"/>
        </w:rPr>
        <w:t>Tempat dan waktu penelitian</w:t>
      </w:r>
      <w:bookmarkEnd w:id="21"/>
    </w:p>
    <w:p w14:paraId="7E77B2C8" w14:textId="3D1D063A" w:rsidR="00816CAA" w:rsidRDefault="00816CAA" w:rsidP="0029753F">
      <w:pPr>
        <w:pStyle w:val="DaftarParagraf"/>
        <w:tabs>
          <w:tab w:val="left" w:pos="4600"/>
        </w:tabs>
        <w:spacing w:line="360" w:lineRule="auto"/>
        <w:ind w:left="426" w:firstLine="283"/>
      </w:pPr>
      <w:r>
        <w:t xml:space="preserve">Penelitian ini dilakukan di dinas Perindustrian dan perdagangan Sulawesi Selatan. Proses penelitian ini dimulai dengan menlakukan analisis terhadap kondisi yang dialami masyaratkat sekitar terkait industri kecil menengah. Setelah itu dilakukan proses </w:t>
      </w:r>
      <w:r w:rsidR="004B1537">
        <w:t>penelitan lebih mendalam mulai dari studei literatur, pengumpulan dan persiapan data IKM, pemodelan metode hingga pengujian menyeluruh dan menghasilkan hasil klasifikasi industri. Penelitian ini direncanakan akan dilaksanakan dalam periode waktu 2 bulan. Rincian alokasi waktu untuk setiap tahapan akan mengikuti jadwal penelitian yang telah disusun. Jadwal dan waktu penelitian ditampilkan pada table 2.</w:t>
      </w:r>
    </w:p>
    <w:tbl>
      <w:tblPr>
        <w:tblStyle w:val="KisiTabel"/>
        <w:tblW w:w="0" w:type="auto"/>
        <w:tblInd w:w="426" w:type="dxa"/>
        <w:tblLook w:val="04A0" w:firstRow="1" w:lastRow="0" w:firstColumn="1" w:lastColumn="0" w:noHBand="0" w:noVBand="1"/>
      </w:tblPr>
      <w:tblGrid>
        <w:gridCol w:w="511"/>
        <w:gridCol w:w="2199"/>
        <w:gridCol w:w="550"/>
        <w:gridCol w:w="605"/>
        <w:gridCol w:w="606"/>
        <w:gridCol w:w="606"/>
        <w:gridCol w:w="606"/>
        <w:gridCol w:w="606"/>
        <w:gridCol w:w="606"/>
        <w:gridCol w:w="606"/>
      </w:tblGrid>
      <w:tr w:rsidR="004B1537" w14:paraId="2125FE26" w14:textId="77777777" w:rsidTr="004B1537">
        <w:tc>
          <w:tcPr>
            <w:tcW w:w="511" w:type="dxa"/>
          </w:tcPr>
          <w:p w14:paraId="3E967223" w14:textId="3C896F42" w:rsidR="004B1537" w:rsidRDefault="004B1537" w:rsidP="0029753F">
            <w:pPr>
              <w:pStyle w:val="DaftarParagraf"/>
              <w:tabs>
                <w:tab w:val="left" w:pos="4600"/>
              </w:tabs>
              <w:spacing w:line="360" w:lineRule="auto"/>
              <w:ind w:left="0"/>
            </w:pPr>
            <w:r>
              <w:t>No</w:t>
            </w:r>
          </w:p>
        </w:tc>
        <w:tc>
          <w:tcPr>
            <w:tcW w:w="2319" w:type="dxa"/>
          </w:tcPr>
          <w:p w14:paraId="2CA57A3D" w14:textId="4DD55D74" w:rsidR="004B1537" w:rsidRDefault="004B1537" w:rsidP="0029753F">
            <w:pPr>
              <w:pStyle w:val="DaftarParagraf"/>
              <w:tabs>
                <w:tab w:val="left" w:pos="4600"/>
              </w:tabs>
              <w:spacing w:line="360" w:lineRule="auto"/>
              <w:ind w:left="0"/>
            </w:pPr>
            <w:r>
              <w:t xml:space="preserve">Kegiatan </w:t>
            </w:r>
          </w:p>
        </w:tc>
        <w:tc>
          <w:tcPr>
            <w:tcW w:w="360" w:type="dxa"/>
          </w:tcPr>
          <w:p w14:paraId="634F419C" w14:textId="73CA8904" w:rsidR="004B1537" w:rsidRDefault="004B1537" w:rsidP="0029753F">
            <w:pPr>
              <w:pStyle w:val="DaftarParagraf"/>
              <w:tabs>
                <w:tab w:val="left" w:pos="4600"/>
              </w:tabs>
              <w:spacing w:line="360" w:lineRule="auto"/>
              <w:ind w:left="0"/>
            </w:pPr>
            <w:r>
              <w:t xml:space="preserve">M1 </w:t>
            </w:r>
          </w:p>
        </w:tc>
        <w:tc>
          <w:tcPr>
            <w:tcW w:w="615" w:type="dxa"/>
          </w:tcPr>
          <w:p w14:paraId="7294FA80" w14:textId="0595F5DB" w:rsidR="004B1537" w:rsidRDefault="004B1537" w:rsidP="0029753F">
            <w:pPr>
              <w:pStyle w:val="DaftarParagraf"/>
              <w:tabs>
                <w:tab w:val="left" w:pos="4600"/>
              </w:tabs>
              <w:spacing w:line="360" w:lineRule="auto"/>
              <w:ind w:left="0"/>
            </w:pPr>
            <w:r>
              <w:t>M2</w:t>
            </w:r>
          </w:p>
        </w:tc>
        <w:tc>
          <w:tcPr>
            <w:tcW w:w="616" w:type="dxa"/>
          </w:tcPr>
          <w:p w14:paraId="585AF1DE" w14:textId="6F2020ED" w:rsidR="004B1537" w:rsidRDefault="004B1537" w:rsidP="0029753F">
            <w:pPr>
              <w:pStyle w:val="DaftarParagraf"/>
              <w:tabs>
                <w:tab w:val="left" w:pos="4600"/>
              </w:tabs>
              <w:spacing w:line="360" w:lineRule="auto"/>
              <w:ind w:left="0"/>
            </w:pPr>
            <w:r>
              <w:t>M3</w:t>
            </w:r>
          </w:p>
        </w:tc>
        <w:tc>
          <w:tcPr>
            <w:tcW w:w="616" w:type="dxa"/>
          </w:tcPr>
          <w:p w14:paraId="33FDA4BF" w14:textId="3B9BEF7E" w:rsidR="004B1537" w:rsidRDefault="004B1537" w:rsidP="0029753F">
            <w:pPr>
              <w:pStyle w:val="DaftarParagraf"/>
              <w:tabs>
                <w:tab w:val="left" w:pos="4600"/>
              </w:tabs>
              <w:spacing w:line="360" w:lineRule="auto"/>
              <w:ind w:left="0"/>
            </w:pPr>
            <w:r>
              <w:t>M4</w:t>
            </w:r>
          </w:p>
        </w:tc>
        <w:tc>
          <w:tcPr>
            <w:tcW w:w="616" w:type="dxa"/>
          </w:tcPr>
          <w:p w14:paraId="24A5F7B9" w14:textId="2C46689D" w:rsidR="004B1537" w:rsidRDefault="004B1537" w:rsidP="0029753F">
            <w:pPr>
              <w:pStyle w:val="DaftarParagraf"/>
              <w:tabs>
                <w:tab w:val="left" w:pos="4600"/>
              </w:tabs>
              <w:spacing w:line="360" w:lineRule="auto"/>
              <w:ind w:left="0"/>
            </w:pPr>
            <w:r>
              <w:t>M5</w:t>
            </w:r>
          </w:p>
        </w:tc>
        <w:tc>
          <w:tcPr>
            <w:tcW w:w="616" w:type="dxa"/>
          </w:tcPr>
          <w:p w14:paraId="0E1D40DD" w14:textId="1A6FD0D3" w:rsidR="004B1537" w:rsidRDefault="004B1537" w:rsidP="0029753F">
            <w:pPr>
              <w:pStyle w:val="DaftarParagraf"/>
              <w:tabs>
                <w:tab w:val="left" w:pos="4600"/>
              </w:tabs>
              <w:spacing w:line="360" w:lineRule="auto"/>
              <w:ind w:left="0"/>
            </w:pPr>
            <w:r>
              <w:t>M6</w:t>
            </w:r>
          </w:p>
        </w:tc>
        <w:tc>
          <w:tcPr>
            <w:tcW w:w="616" w:type="dxa"/>
          </w:tcPr>
          <w:p w14:paraId="134E0ACC" w14:textId="4530ECB2" w:rsidR="004B1537" w:rsidRDefault="004B1537" w:rsidP="0029753F">
            <w:pPr>
              <w:pStyle w:val="DaftarParagraf"/>
              <w:tabs>
                <w:tab w:val="left" w:pos="4600"/>
              </w:tabs>
              <w:spacing w:line="360" w:lineRule="auto"/>
              <w:ind w:left="0"/>
            </w:pPr>
            <w:r>
              <w:t>M7</w:t>
            </w:r>
          </w:p>
        </w:tc>
        <w:tc>
          <w:tcPr>
            <w:tcW w:w="616" w:type="dxa"/>
          </w:tcPr>
          <w:p w14:paraId="3400E38A" w14:textId="321900E5" w:rsidR="004B1537" w:rsidRDefault="004B1537" w:rsidP="0029753F">
            <w:pPr>
              <w:pStyle w:val="DaftarParagraf"/>
              <w:tabs>
                <w:tab w:val="left" w:pos="4600"/>
              </w:tabs>
              <w:spacing w:line="360" w:lineRule="auto"/>
              <w:ind w:left="0"/>
            </w:pPr>
            <w:r>
              <w:t>M8</w:t>
            </w:r>
          </w:p>
        </w:tc>
      </w:tr>
      <w:tr w:rsidR="004B1537" w14:paraId="3D9259DA" w14:textId="77777777" w:rsidTr="00D57E31">
        <w:tc>
          <w:tcPr>
            <w:tcW w:w="511" w:type="dxa"/>
          </w:tcPr>
          <w:p w14:paraId="4993C98D" w14:textId="04441920" w:rsidR="004B1537" w:rsidRDefault="004B1537" w:rsidP="0029753F">
            <w:pPr>
              <w:pStyle w:val="DaftarParagraf"/>
              <w:tabs>
                <w:tab w:val="left" w:pos="4600"/>
              </w:tabs>
              <w:spacing w:line="360" w:lineRule="auto"/>
              <w:ind w:left="0"/>
            </w:pPr>
            <w:r>
              <w:t>1</w:t>
            </w:r>
          </w:p>
        </w:tc>
        <w:tc>
          <w:tcPr>
            <w:tcW w:w="2319" w:type="dxa"/>
          </w:tcPr>
          <w:p w14:paraId="45A80695" w14:textId="798B7881" w:rsidR="004B1537" w:rsidRDefault="004B1537" w:rsidP="0029753F">
            <w:pPr>
              <w:pStyle w:val="DaftarParagraf"/>
              <w:tabs>
                <w:tab w:val="left" w:pos="4600"/>
              </w:tabs>
              <w:spacing w:line="360" w:lineRule="auto"/>
              <w:ind w:left="0"/>
            </w:pPr>
            <w:r>
              <w:t>Analisis kondisi dan perumusan masalah</w:t>
            </w:r>
          </w:p>
        </w:tc>
        <w:tc>
          <w:tcPr>
            <w:tcW w:w="360" w:type="dxa"/>
            <w:shd w:val="clear" w:color="auto" w:fill="1CD22D"/>
          </w:tcPr>
          <w:p w14:paraId="5A114C3B" w14:textId="77777777" w:rsidR="004B1537" w:rsidRPr="00D57E31" w:rsidRDefault="004B1537" w:rsidP="0029753F">
            <w:pPr>
              <w:pStyle w:val="DaftarParagraf"/>
              <w:tabs>
                <w:tab w:val="left" w:pos="4600"/>
              </w:tabs>
              <w:spacing w:line="360" w:lineRule="auto"/>
              <w:ind w:left="0"/>
              <w:rPr>
                <w:highlight w:val="yellow"/>
              </w:rPr>
            </w:pPr>
          </w:p>
        </w:tc>
        <w:tc>
          <w:tcPr>
            <w:tcW w:w="615" w:type="dxa"/>
            <w:shd w:val="clear" w:color="auto" w:fill="1CD22D"/>
          </w:tcPr>
          <w:p w14:paraId="64A665EC" w14:textId="77777777" w:rsidR="004B1537" w:rsidRPr="00D57E31" w:rsidRDefault="004B1537" w:rsidP="0029753F">
            <w:pPr>
              <w:pStyle w:val="DaftarParagraf"/>
              <w:tabs>
                <w:tab w:val="left" w:pos="4600"/>
              </w:tabs>
              <w:spacing w:line="360" w:lineRule="auto"/>
              <w:ind w:left="0"/>
              <w:rPr>
                <w:highlight w:val="yellow"/>
              </w:rPr>
            </w:pPr>
          </w:p>
        </w:tc>
        <w:tc>
          <w:tcPr>
            <w:tcW w:w="616" w:type="dxa"/>
          </w:tcPr>
          <w:p w14:paraId="5EA0FD8D" w14:textId="77777777" w:rsidR="004B1537" w:rsidRPr="00D57E31" w:rsidRDefault="004B1537" w:rsidP="0029753F">
            <w:pPr>
              <w:pStyle w:val="DaftarParagraf"/>
              <w:tabs>
                <w:tab w:val="left" w:pos="4600"/>
              </w:tabs>
              <w:spacing w:line="360" w:lineRule="auto"/>
              <w:ind w:left="0"/>
              <w:rPr>
                <w:highlight w:val="yellow"/>
              </w:rPr>
            </w:pPr>
          </w:p>
        </w:tc>
        <w:tc>
          <w:tcPr>
            <w:tcW w:w="616" w:type="dxa"/>
          </w:tcPr>
          <w:p w14:paraId="612BFCDC" w14:textId="77777777" w:rsidR="004B1537" w:rsidRPr="00D57E31" w:rsidRDefault="004B1537" w:rsidP="0029753F">
            <w:pPr>
              <w:pStyle w:val="DaftarParagraf"/>
              <w:tabs>
                <w:tab w:val="left" w:pos="4600"/>
              </w:tabs>
              <w:spacing w:line="360" w:lineRule="auto"/>
              <w:ind w:left="0"/>
              <w:rPr>
                <w:highlight w:val="yellow"/>
              </w:rPr>
            </w:pPr>
          </w:p>
        </w:tc>
        <w:tc>
          <w:tcPr>
            <w:tcW w:w="616" w:type="dxa"/>
          </w:tcPr>
          <w:p w14:paraId="6F9080AD" w14:textId="77777777" w:rsidR="004B1537" w:rsidRPr="00D57E31" w:rsidRDefault="004B1537" w:rsidP="0029753F">
            <w:pPr>
              <w:pStyle w:val="DaftarParagraf"/>
              <w:tabs>
                <w:tab w:val="left" w:pos="4600"/>
              </w:tabs>
              <w:spacing w:line="360" w:lineRule="auto"/>
              <w:ind w:left="0"/>
              <w:rPr>
                <w:highlight w:val="yellow"/>
              </w:rPr>
            </w:pPr>
          </w:p>
        </w:tc>
        <w:tc>
          <w:tcPr>
            <w:tcW w:w="616" w:type="dxa"/>
          </w:tcPr>
          <w:p w14:paraId="15A55740" w14:textId="77777777" w:rsidR="004B1537" w:rsidRPr="00D57E31" w:rsidRDefault="004B1537" w:rsidP="0029753F">
            <w:pPr>
              <w:pStyle w:val="DaftarParagraf"/>
              <w:tabs>
                <w:tab w:val="left" w:pos="4600"/>
              </w:tabs>
              <w:spacing w:line="360" w:lineRule="auto"/>
              <w:ind w:left="0"/>
              <w:rPr>
                <w:highlight w:val="yellow"/>
              </w:rPr>
            </w:pPr>
          </w:p>
        </w:tc>
        <w:tc>
          <w:tcPr>
            <w:tcW w:w="616" w:type="dxa"/>
          </w:tcPr>
          <w:p w14:paraId="0310E308" w14:textId="77777777" w:rsidR="004B1537" w:rsidRPr="00D57E31" w:rsidRDefault="004B1537" w:rsidP="0029753F">
            <w:pPr>
              <w:pStyle w:val="DaftarParagraf"/>
              <w:tabs>
                <w:tab w:val="left" w:pos="4600"/>
              </w:tabs>
              <w:spacing w:line="360" w:lineRule="auto"/>
              <w:ind w:left="0"/>
              <w:rPr>
                <w:highlight w:val="yellow"/>
              </w:rPr>
            </w:pPr>
          </w:p>
        </w:tc>
        <w:tc>
          <w:tcPr>
            <w:tcW w:w="616" w:type="dxa"/>
          </w:tcPr>
          <w:p w14:paraId="39E266E6" w14:textId="77777777" w:rsidR="004B1537" w:rsidRPr="00D57E31" w:rsidRDefault="004B1537" w:rsidP="0029753F">
            <w:pPr>
              <w:pStyle w:val="DaftarParagraf"/>
              <w:tabs>
                <w:tab w:val="left" w:pos="4600"/>
              </w:tabs>
              <w:spacing w:line="360" w:lineRule="auto"/>
              <w:ind w:left="0"/>
              <w:rPr>
                <w:highlight w:val="yellow"/>
              </w:rPr>
            </w:pPr>
          </w:p>
        </w:tc>
      </w:tr>
      <w:tr w:rsidR="004B1537" w14:paraId="5982875B" w14:textId="77777777" w:rsidTr="004165A4">
        <w:tc>
          <w:tcPr>
            <w:tcW w:w="511" w:type="dxa"/>
          </w:tcPr>
          <w:p w14:paraId="328DD7F0" w14:textId="4384A27D" w:rsidR="004B1537" w:rsidRDefault="004B1537" w:rsidP="0029753F">
            <w:pPr>
              <w:pStyle w:val="DaftarParagraf"/>
              <w:tabs>
                <w:tab w:val="left" w:pos="4600"/>
              </w:tabs>
              <w:spacing w:line="360" w:lineRule="auto"/>
              <w:ind w:left="0"/>
            </w:pPr>
            <w:r>
              <w:t>2</w:t>
            </w:r>
          </w:p>
        </w:tc>
        <w:tc>
          <w:tcPr>
            <w:tcW w:w="2319" w:type="dxa"/>
          </w:tcPr>
          <w:p w14:paraId="06A1E091" w14:textId="5DA7A0DE" w:rsidR="004B1537" w:rsidRDefault="004B1537" w:rsidP="0029753F">
            <w:pPr>
              <w:pStyle w:val="DaftarParagraf"/>
              <w:tabs>
                <w:tab w:val="left" w:pos="4600"/>
              </w:tabs>
              <w:spacing w:line="360" w:lineRule="auto"/>
              <w:ind w:left="0"/>
            </w:pPr>
            <w:r>
              <w:t>Perancangan system dan desain arsitektur</w:t>
            </w:r>
          </w:p>
        </w:tc>
        <w:tc>
          <w:tcPr>
            <w:tcW w:w="360" w:type="dxa"/>
          </w:tcPr>
          <w:p w14:paraId="0B30CE01" w14:textId="77777777" w:rsidR="004B1537" w:rsidRPr="00D57E31" w:rsidRDefault="004B1537" w:rsidP="0029753F">
            <w:pPr>
              <w:pStyle w:val="DaftarParagraf"/>
              <w:tabs>
                <w:tab w:val="left" w:pos="4600"/>
              </w:tabs>
              <w:spacing w:line="360" w:lineRule="auto"/>
              <w:ind w:left="0"/>
              <w:rPr>
                <w:highlight w:val="yellow"/>
              </w:rPr>
            </w:pPr>
          </w:p>
        </w:tc>
        <w:tc>
          <w:tcPr>
            <w:tcW w:w="615" w:type="dxa"/>
            <w:shd w:val="clear" w:color="auto" w:fill="1CD22D"/>
          </w:tcPr>
          <w:p w14:paraId="6A5BC019" w14:textId="77777777" w:rsidR="004B1537" w:rsidRPr="00D57E31" w:rsidRDefault="004B1537" w:rsidP="0029753F">
            <w:pPr>
              <w:pStyle w:val="DaftarParagraf"/>
              <w:tabs>
                <w:tab w:val="left" w:pos="4600"/>
              </w:tabs>
              <w:spacing w:line="360" w:lineRule="auto"/>
              <w:ind w:left="0"/>
              <w:rPr>
                <w:highlight w:val="yellow"/>
              </w:rPr>
            </w:pPr>
          </w:p>
        </w:tc>
        <w:tc>
          <w:tcPr>
            <w:tcW w:w="616" w:type="dxa"/>
            <w:shd w:val="clear" w:color="auto" w:fill="1CD22D"/>
          </w:tcPr>
          <w:p w14:paraId="5CE560B6" w14:textId="77777777" w:rsidR="004B1537" w:rsidRPr="00D57E31" w:rsidRDefault="004B1537" w:rsidP="0029753F">
            <w:pPr>
              <w:pStyle w:val="DaftarParagraf"/>
              <w:tabs>
                <w:tab w:val="left" w:pos="4600"/>
              </w:tabs>
              <w:spacing w:line="360" w:lineRule="auto"/>
              <w:ind w:left="0"/>
              <w:rPr>
                <w:highlight w:val="yellow"/>
              </w:rPr>
            </w:pPr>
          </w:p>
        </w:tc>
        <w:tc>
          <w:tcPr>
            <w:tcW w:w="616" w:type="dxa"/>
          </w:tcPr>
          <w:p w14:paraId="66BC19F4" w14:textId="77777777" w:rsidR="004B1537" w:rsidRPr="00D57E31" w:rsidRDefault="004B1537" w:rsidP="0029753F">
            <w:pPr>
              <w:pStyle w:val="DaftarParagraf"/>
              <w:tabs>
                <w:tab w:val="left" w:pos="4600"/>
              </w:tabs>
              <w:spacing w:line="360" w:lineRule="auto"/>
              <w:ind w:left="0"/>
              <w:rPr>
                <w:highlight w:val="yellow"/>
              </w:rPr>
            </w:pPr>
          </w:p>
        </w:tc>
        <w:tc>
          <w:tcPr>
            <w:tcW w:w="616" w:type="dxa"/>
          </w:tcPr>
          <w:p w14:paraId="593C9ECC" w14:textId="77777777" w:rsidR="004B1537" w:rsidRPr="00D57E31" w:rsidRDefault="004B1537" w:rsidP="0029753F">
            <w:pPr>
              <w:pStyle w:val="DaftarParagraf"/>
              <w:tabs>
                <w:tab w:val="left" w:pos="4600"/>
              </w:tabs>
              <w:spacing w:line="360" w:lineRule="auto"/>
              <w:ind w:left="0"/>
              <w:rPr>
                <w:highlight w:val="yellow"/>
              </w:rPr>
            </w:pPr>
          </w:p>
        </w:tc>
        <w:tc>
          <w:tcPr>
            <w:tcW w:w="616" w:type="dxa"/>
          </w:tcPr>
          <w:p w14:paraId="05A4ED4D" w14:textId="77777777" w:rsidR="004B1537" w:rsidRPr="00D57E31" w:rsidRDefault="004B1537" w:rsidP="0029753F">
            <w:pPr>
              <w:pStyle w:val="DaftarParagraf"/>
              <w:tabs>
                <w:tab w:val="left" w:pos="4600"/>
              </w:tabs>
              <w:spacing w:line="360" w:lineRule="auto"/>
              <w:ind w:left="0"/>
              <w:rPr>
                <w:highlight w:val="yellow"/>
              </w:rPr>
            </w:pPr>
          </w:p>
        </w:tc>
        <w:tc>
          <w:tcPr>
            <w:tcW w:w="616" w:type="dxa"/>
          </w:tcPr>
          <w:p w14:paraId="233059BF" w14:textId="77777777" w:rsidR="004B1537" w:rsidRPr="00D57E31" w:rsidRDefault="004B1537" w:rsidP="0029753F">
            <w:pPr>
              <w:pStyle w:val="DaftarParagraf"/>
              <w:tabs>
                <w:tab w:val="left" w:pos="4600"/>
              </w:tabs>
              <w:spacing w:line="360" w:lineRule="auto"/>
              <w:ind w:left="0"/>
              <w:rPr>
                <w:highlight w:val="yellow"/>
              </w:rPr>
            </w:pPr>
          </w:p>
        </w:tc>
        <w:tc>
          <w:tcPr>
            <w:tcW w:w="616" w:type="dxa"/>
          </w:tcPr>
          <w:p w14:paraId="10EFC5C3" w14:textId="77777777" w:rsidR="004B1537" w:rsidRPr="00D57E31" w:rsidRDefault="004B1537" w:rsidP="0029753F">
            <w:pPr>
              <w:pStyle w:val="DaftarParagraf"/>
              <w:tabs>
                <w:tab w:val="left" w:pos="4600"/>
              </w:tabs>
              <w:spacing w:line="360" w:lineRule="auto"/>
              <w:ind w:left="0"/>
              <w:rPr>
                <w:highlight w:val="yellow"/>
              </w:rPr>
            </w:pPr>
          </w:p>
        </w:tc>
      </w:tr>
      <w:tr w:rsidR="004B1537" w14:paraId="1377D95F" w14:textId="77777777" w:rsidTr="004165A4">
        <w:tc>
          <w:tcPr>
            <w:tcW w:w="511" w:type="dxa"/>
          </w:tcPr>
          <w:p w14:paraId="7F8F8CC4" w14:textId="525A6249" w:rsidR="004B1537" w:rsidRDefault="004B1537" w:rsidP="0029753F">
            <w:pPr>
              <w:pStyle w:val="DaftarParagraf"/>
              <w:tabs>
                <w:tab w:val="left" w:pos="4600"/>
              </w:tabs>
              <w:spacing w:line="360" w:lineRule="auto"/>
              <w:ind w:left="0"/>
            </w:pPr>
            <w:r>
              <w:t>3</w:t>
            </w:r>
          </w:p>
        </w:tc>
        <w:tc>
          <w:tcPr>
            <w:tcW w:w="2319" w:type="dxa"/>
          </w:tcPr>
          <w:p w14:paraId="41182BD2" w14:textId="376336F9" w:rsidR="004B1537" w:rsidRDefault="004B1537" w:rsidP="0029753F">
            <w:pPr>
              <w:pStyle w:val="DaftarParagraf"/>
              <w:tabs>
                <w:tab w:val="left" w:pos="4600"/>
              </w:tabs>
              <w:spacing w:line="360" w:lineRule="auto"/>
              <w:ind w:left="0"/>
            </w:pPr>
            <w:r>
              <w:t>Implementasi model DNN (coding)</w:t>
            </w:r>
          </w:p>
        </w:tc>
        <w:tc>
          <w:tcPr>
            <w:tcW w:w="360" w:type="dxa"/>
          </w:tcPr>
          <w:p w14:paraId="5755F16D" w14:textId="77777777" w:rsidR="004B1537" w:rsidRPr="00D57E31" w:rsidRDefault="004B1537" w:rsidP="0029753F">
            <w:pPr>
              <w:pStyle w:val="DaftarParagraf"/>
              <w:tabs>
                <w:tab w:val="left" w:pos="4600"/>
              </w:tabs>
              <w:spacing w:line="360" w:lineRule="auto"/>
              <w:ind w:left="0"/>
              <w:rPr>
                <w:highlight w:val="yellow"/>
              </w:rPr>
            </w:pPr>
          </w:p>
        </w:tc>
        <w:tc>
          <w:tcPr>
            <w:tcW w:w="615" w:type="dxa"/>
          </w:tcPr>
          <w:p w14:paraId="171BD025" w14:textId="77777777" w:rsidR="004B1537" w:rsidRPr="00D57E31" w:rsidRDefault="004B1537" w:rsidP="0029753F">
            <w:pPr>
              <w:pStyle w:val="DaftarParagraf"/>
              <w:tabs>
                <w:tab w:val="left" w:pos="4600"/>
              </w:tabs>
              <w:spacing w:line="360" w:lineRule="auto"/>
              <w:ind w:left="0"/>
              <w:rPr>
                <w:highlight w:val="yellow"/>
              </w:rPr>
            </w:pPr>
          </w:p>
        </w:tc>
        <w:tc>
          <w:tcPr>
            <w:tcW w:w="616" w:type="dxa"/>
            <w:shd w:val="clear" w:color="auto" w:fill="1CD22D"/>
          </w:tcPr>
          <w:p w14:paraId="210CE459" w14:textId="77777777" w:rsidR="004B1537" w:rsidRPr="00D57E31" w:rsidRDefault="004B1537" w:rsidP="0029753F">
            <w:pPr>
              <w:pStyle w:val="DaftarParagraf"/>
              <w:tabs>
                <w:tab w:val="left" w:pos="4600"/>
              </w:tabs>
              <w:spacing w:line="360" w:lineRule="auto"/>
              <w:ind w:left="0"/>
              <w:rPr>
                <w:highlight w:val="yellow"/>
              </w:rPr>
            </w:pPr>
          </w:p>
        </w:tc>
        <w:tc>
          <w:tcPr>
            <w:tcW w:w="616" w:type="dxa"/>
            <w:shd w:val="clear" w:color="auto" w:fill="1CD22D"/>
          </w:tcPr>
          <w:p w14:paraId="06A0FA0F" w14:textId="77777777" w:rsidR="004B1537" w:rsidRPr="00D57E31" w:rsidRDefault="004B1537" w:rsidP="0029753F">
            <w:pPr>
              <w:pStyle w:val="DaftarParagraf"/>
              <w:tabs>
                <w:tab w:val="left" w:pos="4600"/>
              </w:tabs>
              <w:spacing w:line="360" w:lineRule="auto"/>
              <w:ind w:left="0"/>
              <w:rPr>
                <w:highlight w:val="yellow"/>
              </w:rPr>
            </w:pPr>
          </w:p>
        </w:tc>
        <w:tc>
          <w:tcPr>
            <w:tcW w:w="616" w:type="dxa"/>
            <w:shd w:val="clear" w:color="auto" w:fill="1CD22D"/>
          </w:tcPr>
          <w:p w14:paraId="68A5CF1D" w14:textId="77777777" w:rsidR="004B1537" w:rsidRPr="00D57E31" w:rsidRDefault="004B1537" w:rsidP="0029753F">
            <w:pPr>
              <w:pStyle w:val="DaftarParagraf"/>
              <w:tabs>
                <w:tab w:val="left" w:pos="4600"/>
              </w:tabs>
              <w:spacing w:line="360" w:lineRule="auto"/>
              <w:ind w:left="0"/>
              <w:rPr>
                <w:highlight w:val="yellow"/>
              </w:rPr>
            </w:pPr>
          </w:p>
        </w:tc>
        <w:tc>
          <w:tcPr>
            <w:tcW w:w="616" w:type="dxa"/>
          </w:tcPr>
          <w:p w14:paraId="3C07782F" w14:textId="77777777" w:rsidR="004B1537" w:rsidRPr="00D57E31" w:rsidRDefault="004B1537" w:rsidP="0029753F">
            <w:pPr>
              <w:pStyle w:val="DaftarParagraf"/>
              <w:tabs>
                <w:tab w:val="left" w:pos="4600"/>
              </w:tabs>
              <w:spacing w:line="360" w:lineRule="auto"/>
              <w:ind w:left="0"/>
              <w:rPr>
                <w:highlight w:val="yellow"/>
              </w:rPr>
            </w:pPr>
          </w:p>
        </w:tc>
        <w:tc>
          <w:tcPr>
            <w:tcW w:w="616" w:type="dxa"/>
          </w:tcPr>
          <w:p w14:paraId="059A6517" w14:textId="77777777" w:rsidR="004B1537" w:rsidRPr="00D57E31" w:rsidRDefault="004B1537" w:rsidP="0029753F">
            <w:pPr>
              <w:pStyle w:val="DaftarParagraf"/>
              <w:tabs>
                <w:tab w:val="left" w:pos="4600"/>
              </w:tabs>
              <w:spacing w:line="360" w:lineRule="auto"/>
              <w:ind w:left="0"/>
              <w:rPr>
                <w:highlight w:val="yellow"/>
              </w:rPr>
            </w:pPr>
          </w:p>
        </w:tc>
        <w:tc>
          <w:tcPr>
            <w:tcW w:w="616" w:type="dxa"/>
          </w:tcPr>
          <w:p w14:paraId="0F24D7CF" w14:textId="77777777" w:rsidR="004B1537" w:rsidRPr="00D57E31" w:rsidRDefault="004B1537" w:rsidP="0029753F">
            <w:pPr>
              <w:pStyle w:val="DaftarParagraf"/>
              <w:tabs>
                <w:tab w:val="left" w:pos="4600"/>
              </w:tabs>
              <w:spacing w:line="360" w:lineRule="auto"/>
              <w:ind w:left="0"/>
              <w:rPr>
                <w:highlight w:val="yellow"/>
              </w:rPr>
            </w:pPr>
          </w:p>
        </w:tc>
      </w:tr>
      <w:tr w:rsidR="004B1537" w14:paraId="7DB57C43" w14:textId="77777777" w:rsidTr="004165A4">
        <w:tc>
          <w:tcPr>
            <w:tcW w:w="511" w:type="dxa"/>
          </w:tcPr>
          <w:p w14:paraId="77DADBB0" w14:textId="7079724B" w:rsidR="004B1537" w:rsidRDefault="004B1537" w:rsidP="0029753F">
            <w:pPr>
              <w:pStyle w:val="DaftarParagraf"/>
              <w:tabs>
                <w:tab w:val="left" w:pos="4600"/>
              </w:tabs>
              <w:spacing w:line="360" w:lineRule="auto"/>
              <w:ind w:left="0"/>
            </w:pPr>
            <w:r>
              <w:t>4</w:t>
            </w:r>
          </w:p>
        </w:tc>
        <w:tc>
          <w:tcPr>
            <w:tcW w:w="2319" w:type="dxa"/>
          </w:tcPr>
          <w:p w14:paraId="222AE866" w14:textId="1396EB90" w:rsidR="004B1537" w:rsidRDefault="004B1537" w:rsidP="0029753F">
            <w:pPr>
              <w:pStyle w:val="DaftarParagraf"/>
              <w:tabs>
                <w:tab w:val="left" w:pos="4600"/>
              </w:tabs>
              <w:spacing w:line="360" w:lineRule="auto"/>
              <w:ind w:left="0"/>
            </w:pPr>
            <w:r>
              <w:t>Pengujian hasil system dan evaluasi model</w:t>
            </w:r>
          </w:p>
        </w:tc>
        <w:tc>
          <w:tcPr>
            <w:tcW w:w="360" w:type="dxa"/>
          </w:tcPr>
          <w:p w14:paraId="63225576" w14:textId="77777777" w:rsidR="004B1537" w:rsidRPr="00D57E31" w:rsidRDefault="004B1537" w:rsidP="0029753F">
            <w:pPr>
              <w:pStyle w:val="DaftarParagraf"/>
              <w:tabs>
                <w:tab w:val="left" w:pos="4600"/>
              </w:tabs>
              <w:spacing w:line="360" w:lineRule="auto"/>
              <w:ind w:left="0"/>
              <w:rPr>
                <w:highlight w:val="yellow"/>
              </w:rPr>
            </w:pPr>
          </w:p>
        </w:tc>
        <w:tc>
          <w:tcPr>
            <w:tcW w:w="615" w:type="dxa"/>
          </w:tcPr>
          <w:p w14:paraId="373589DA" w14:textId="77777777" w:rsidR="004B1537" w:rsidRPr="00D57E31" w:rsidRDefault="004B1537" w:rsidP="0029753F">
            <w:pPr>
              <w:pStyle w:val="DaftarParagraf"/>
              <w:tabs>
                <w:tab w:val="left" w:pos="4600"/>
              </w:tabs>
              <w:spacing w:line="360" w:lineRule="auto"/>
              <w:ind w:left="0"/>
              <w:rPr>
                <w:highlight w:val="yellow"/>
              </w:rPr>
            </w:pPr>
          </w:p>
        </w:tc>
        <w:tc>
          <w:tcPr>
            <w:tcW w:w="616" w:type="dxa"/>
          </w:tcPr>
          <w:p w14:paraId="1BF63EF3" w14:textId="77777777" w:rsidR="004B1537" w:rsidRPr="00D57E31" w:rsidRDefault="004B1537" w:rsidP="0029753F">
            <w:pPr>
              <w:pStyle w:val="DaftarParagraf"/>
              <w:tabs>
                <w:tab w:val="left" w:pos="4600"/>
              </w:tabs>
              <w:spacing w:line="360" w:lineRule="auto"/>
              <w:ind w:left="0"/>
              <w:rPr>
                <w:highlight w:val="yellow"/>
              </w:rPr>
            </w:pPr>
          </w:p>
        </w:tc>
        <w:tc>
          <w:tcPr>
            <w:tcW w:w="616" w:type="dxa"/>
          </w:tcPr>
          <w:p w14:paraId="50D9A015" w14:textId="77777777" w:rsidR="004B1537" w:rsidRPr="00D57E31" w:rsidRDefault="004B1537" w:rsidP="0029753F">
            <w:pPr>
              <w:pStyle w:val="DaftarParagraf"/>
              <w:tabs>
                <w:tab w:val="left" w:pos="4600"/>
              </w:tabs>
              <w:spacing w:line="360" w:lineRule="auto"/>
              <w:ind w:left="0"/>
              <w:rPr>
                <w:highlight w:val="yellow"/>
              </w:rPr>
            </w:pPr>
          </w:p>
        </w:tc>
        <w:tc>
          <w:tcPr>
            <w:tcW w:w="616" w:type="dxa"/>
            <w:shd w:val="clear" w:color="auto" w:fill="1CD22D"/>
          </w:tcPr>
          <w:p w14:paraId="47DF1B1F" w14:textId="77777777" w:rsidR="004B1537" w:rsidRPr="00D57E31" w:rsidRDefault="004B1537" w:rsidP="0029753F">
            <w:pPr>
              <w:pStyle w:val="DaftarParagraf"/>
              <w:tabs>
                <w:tab w:val="left" w:pos="4600"/>
              </w:tabs>
              <w:spacing w:line="360" w:lineRule="auto"/>
              <w:ind w:left="0"/>
              <w:rPr>
                <w:highlight w:val="yellow"/>
              </w:rPr>
            </w:pPr>
          </w:p>
        </w:tc>
        <w:tc>
          <w:tcPr>
            <w:tcW w:w="616" w:type="dxa"/>
            <w:shd w:val="clear" w:color="auto" w:fill="1CD22D"/>
          </w:tcPr>
          <w:p w14:paraId="552057C4" w14:textId="77777777" w:rsidR="004B1537" w:rsidRPr="00D57E31" w:rsidRDefault="004B1537" w:rsidP="0029753F">
            <w:pPr>
              <w:pStyle w:val="DaftarParagraf"/>
              <w:tabs>
                <w:tab w:val="left" w:pos="4600"/>
              </w:tabs>
              <w:spacing w:line="360" w:lineRule="auto"/>
              <w:ind w:left="0"/>
              <w:rPr>
                <w:highlight w:val="yellow"/>
              </w:rPr>
            </w:pPr>
          </w:p>
        </w:tc>
        <w:tc>
          <w:tcPr>
            <w:tcW w:w="616" w:type="dxa"/>
          </w:tcPr>
          <w:p w14:paraId="54D3DC6F" w14:textId="77777777" w:rsidR="004B1537" w:rsidRPr="00D57E31" w:rsidRDefault="004B1537" w:rsidP="0029753F">
            <w:pPr>
              <w:pStyle w:val="DaftarParagraf"/>
              <w:tabs>
                <w:tab w:val="left" w:pos="4600"/>
              </w:tabs>
              <w:spacing w:line="360" w:lineRule="auto"/>
              <w:ind w:left="0"/>
              <w:rPr>
                <w:highlight w:val="yellow"/>
              </w:rPr>
            </w:pPr>
          </w:p>
        </w:tc>
        <w:tc>
          <w:tcPr>
            <w:tcW w:w="616" w:type="dxa"/>
          </w:tcPr>
          <w:p w14:paraId="5EBC6D2F" w14:textId="77777777" w:rsidR="004B1537" w:rsidRPr="00D57E31" w:rsidRDefault="004B1537" w:rsidP="0029753F">
            <w:pPr>
              <w:pStyle w:val="DaftarParagraf"/>
              <w:tabs>
                <w:tab w:val="left" w:pos="4600"/>
              </w:tabs>
              <w:spacing w:line="360" w:lineRule="auto"/>
              <w:ind w:left="0"/>
              <w:rPr>
                <w:highlight w:val="yellow"/>
              </w:rPr>
            </w:pPr>
          </w:p>
        </w:tc>
      </w:tr>
      <w:tr w:rsidR="004B1537" w14:paraId="18D94732" w14:textId="77777777" w:rsidTr="004165A4">
        <w:trPr>
          <w:trHeight w:val="610"/>
        </w:trPr>
        <w:tc>
          <w:tcPr>
            <w:tcW w:w="511" w:type="dxa"/>
          </w:tcPr>
          <w:p w14:paraId="366D0E87" w14:textId="7E229709" w:rsidR="004B1537" w:rsidRDefault="004B1537" w:rsidP="0029753F">
            <w:pPr>
              <w:pStyle w:val="DaftarParagraf"/>
              <w:tabs>
                <w:tab w:val="left" w:pos="4600"/>
              </w:tabs>
              <w:spacing w:line="360" w:lineRule="auto"/>
              <w:ind w:left="0"/>
            </w:pPr>
            <w:r>
              <w:t>5</w:t>
            </w:r>
          </w:p>
        </w:tc>
        <w:tc>
          <w:tcPr>
            <w:tcW w:w="2319" w:type="dxa"/>
          </w:tcPr>
          <w:p w14:paraId="10D31202" w14:textId="662E1073" w:rsidR="004B1537" w:rsidRDefault="004B1537" w:rsidP="0029753F">
            <w:pPr>
              <w:pStyle w:val="DaftarParagraf"/>
              <w:tabs>
                <w:tab w:val="left" w:pos="4600"/>
              </w:tabs>
              <w:spacing w:line="360" w:lineRule="auto"/>
              <w:ind w:left="0"/>
            </w:pPr>
            <w:r>
              <w:t>Analisis data dan penyusunan hasil penelitian</w:t>
            </w:r>
          </w:p>
        </w:tc>
        <w:tc>
          <w:tcPr>
            <w:tcW w:w="360" w:type="dxa"/>
          </w:tcPr>
          <w:p w14:paraId="0C669CB7" w14:textId="77777777" w:rsidR="004B1537" w:rsidRPr="00D57E31" w:rsidRDefault="004B1537" w:rsidP="0029753F">
            <w:pPr>
              <w:pStyle w:val="DaftarParagraf"/>
              <w:tabs>
                <w:tab w:val="left" w:pos="4600"/>
              </w:tabs>
              <w:spacing w:line="360" w:lineRule="auto"/>
              <w:ind w:left="0"/>
              <w:rPr>
                <w:highlight w:val="yellow"/>
              </w:rPr>
            </w:pPr>
          </w:p>
        </w:tc>
        <w:tc>
          <w:tcPr>
            <w:tcW w:w="615" w:type="dxa"/>
          </w:tcPr>
          <w:p w14:paraId="5796BE9E" w14:textId="77777777" w:rsidR="004B1537" w:rsidRPr="00D57E31" w:rsidRDefault="004B1537" w:rsidP="0029753F">
            <w:pPr>
              <w:pStyle w:val="DaftarParagraf"/>
              <w:tabs>
                <w:tab w:val="left" w:pos="4600"/>
              </w:tabs>
              <w:spacing w:line="360" w:lineRule="auto"/>
              <w:ind w:left="0"/>
              <w:rPr>
                <w:highlight w:val="yellow"/>
              </w:rPr>
            </w:pPr>
          </w:p>
        </w:tc>
        <w:tc>
          <w:tcPr>
            <w:tcW w:w="616" w:type="dxa"/>
          </w:tcPr>
          <w:p w14:paraId="4D1B9EB2" w14:textId="77777777" w:rsidR="004B1537" w:rsidRPr="00D57E31" w:rsidRDefault="004B1537" w:rsidP="0029753F">
            <w:pPr>
              <w:pStyle w:val="DaftarParagraf"/>
              <w:tabs>
                <w:tab w:val="left" w:pos="4600"/>
              </w:tabs>
              <w:spacing w:line="360" w:lineRule="auto"/>
              <w:ind w:left="0"/>
              <w:rPr>
                <w:highlight w:val="yellow"/>
              </w:rPr>
            </w:pPr>
          </w:p>
        </w:tc>
        <w:tc>
          <w:tcPr>
            <w:tcW w:w="616" w:type="dxa"/>
          </w:tcPr>
          <w:p w14:paraId="37A3F0B3" w14:textId="77777777" w:rsidR="004B1537" w:rsidRPr="00D57E31" w:rsidRDefault="004B1537" w:rsidP="0029753F">
            <w:pPr>
              <w:pStyle w:val="DaftarParagraf"/>
              <w:tabs>
                <w:tab w:val="left" w:pos="4600"/>
              </w:tabs>
              <w:spacing w:line="360" w:lineRule="auto"/>
              <w:ind w:left="0"/>
              <w:rPr>
                <w:highlight w:val="yellow"/>
              </w:rPr>
            </w:pPr>
          </w:p>
        </w:tc>
        <w:tc>
          <w:tcPr>
            <w:tcW w:w="616" w:type="dxa"/>
          </w:tcPr>
          <w:p w14:paraId="2755DB4B" w14:textId="77777777" w:rsidR="004B1537" w:rsidRPr="00D57E31" w:rsidRDefault="004B1537" w:rsidP="0029753F">
            <w:pPr>
              <w:pStyle w:val="DaftarParagraf"/>
              <w:tabs>
                <w:tab w:val="left" w:pos="4600"/>
              </w:tabs>
              <w:spacing w:line="360" w:lineRule="auto"/>
              <w:ind w:left="0"/>
              <w:rPr>
                <w:highlight w:val="yellow"/>
              </w:rPr>
            </w:pPr>
          </w:p>
        </w:tc>
        <w:tc>
          <w:tcPr>
            <w:tcW w:w="616" w:type="dxa"/>
            <w:shd w:val="clear" w:color="auto" w:fill="1CD22D"/>
          </w:tcPr>
          <w:p w14:paraId="23CAA50A" w14:textId="77777777" w:rsidR="004B1537" w:rsidRPr="00D57E31" w:rsidRDefault="004B1537" w:rsidP="0029753F">
            <w:pPr>
              <w:pStyle w:val="DaftarParagraf"/>
              <w:tabs>
                <w:tab w:val="left" w:pos="4600"/>
              </w:tabs>
              <w:spacing w:line="360" w:lineRule="auto"/>
              <w:ind w:left="0"/>
              <w:rPr>
                <w:highlight w:val="yellow"/>
              </w:rPr>
            </w:pPr>
          </w:p>
        </w:tc>
        <w:tc>
          <w:tcPr>
            <w:tcW w:w="616" w:type="dxa"/>
            <w:shd w:val="clear" w:color="auto" w:fill="1CD22D"/>
          </w:tcPr>
          <w:p w14:paraId="302A2D7A" w14:textId="77777777" w:rsidR="004B1537" w:rsidRPr="00D57E31" w:rsidRDefault="004B1537" w:rsidP="0029753F">
            <w:pPr>
              <w:pStyle w:val="DaftarParagraf"/>
              <w:tabs>
                <w:tab w:val="left" w:pos="4600"/>
              </w:tabs>
              <w:spacing w:line="360" w:lineRule="auto"/>
              <w:ind w:left="0"/>
              <w:rPr>
                <w:highlight w:val="yellow"/>
              </w:rPr>
            </w:pPr>
          </w:p>
        </w:tc>
        <w:tc>
          <w:tcPr>
            <w:tcW w:w="616" w:type="dxa"/>
          </w:tcPr>
          <w:p w14:paraId="5D1F67AD" w14:textId="77777777" w:rsidR="004B1537" w:rsidRPr="00D57E31" w:rsidRDefault="004B1537" w:rsidP="0029753F">
            <w:pPr>
              <w:pStyle w:val="DaftarParagraf"/>
              <w:tabs>
                <w:tab w:val="left" w:pos="4600"/>
              </w:tabs>
              <w:spacing w:line="360" w:lineRule="auto"/>
              <w:ind w:left="0"/>
              <w:rPr>
                <w:highlight w:val="yellow"/>
              </w:rPr>
            </w:pPr>
          </w:p>
        </w:tc>
      </w:tr>
      <w:tr w:rsidR="004B1537" w14:paraId="6B39FBD8" w14:textId="77777777" w:rsidTr="004165A4">
        <w:tc>
          <w:tcPr>
            <w:tcW w:w="511" w:type="dxa"/>
          </w:tcPr>
          <w:p w14:paraId="628CF97E" w14:textId="100934C6" w:rsidR="004B1537" w:rsidRDefault="004B1537" w:rsidP="0029753F">
            <w:pPr>
              <w:pStyle w:val="DaftarParagraf"/>
              <w:tabs>
                <w:tab w:val="left" w:pos="4600"/>
              </w:tabs>
              <w:spacing w:line="360" w:lineRule="auto"/>
              <w:ind w:left="0"/>
            </w:pPr>
            <w:r>
              <w:t>6</w:t>
            </w:r>
          </w:p>
        </w:tc>
        <w:tc>
          <w:tcPr>
            <w:tcW w:w="2319" w:type="dxa"/>
          </w:tcPr>
          <w:p w14:paraId="554C36AE" w14:textId="2B8B9DAF" w:rsidR="004B1537" w:rsidRDefault="004B1537" w:rsidP="0029753F">
            <w:pPr>
              <w:pStyle w:val="DaftarParagraf"/>
              <w:tabs>
                <w:tab w:val="left" w:pos="4600"/>
              </w:tabs>
              <w:spacing w:line="360" w:lineRule="auto"/>
              <w:ind w:left="0"/>
            </w:pPr>
            <w:r>
              <w:t>Revisi, penyusunan laporan akhir</w:t>
            </w:r>
          </w:p>
        </w:tc>
        <w:tc>
          <w:tcPr>
            <w:tcW w:w="360" w:type="dxa"/>
          </w:tcPr>
          <w:p w14:paraId="67DA9E3B" w14:textId="77777777" w:rsidR="004B1537" w:rsidRPr="00D57E31" w:rsidRDefault="004B1537" w:rsidP="0029753F">
            <w:pPr>
              <w:pStyle w:val="DaftarParagraf"/>
              <w:tabs>
                <w:tab w:val="left" w:pos="4600"/>
              </w:tabs>
              <w:spacing w:line="360" w:lineRule="auto"/>
              <w:ind w:left="0"/>
              <w:rPr>
                <w:highlight w:val="yellow"/>
              </w:rPr>
            </w:pPr>
          </w:p>
        </w:tc>
        <w:tc>
          <w:tcPr>
            <w:tcW w:w="615" w:type="dxa"/>
          </w:tcPr>
          <w:p w14:paraId="48F52249" w14:textId="77777777" w:rsidR="004B1537" w:rsidRPr="00D57E31" w:rsidRDefault="004B1537" w:rsidP="0029753F">
            <w:pPr>
              <w:pStyle w:val="DaftarParagraf"/>
              <w:tabs>
                <w:tab w:val="left" w:pos="4600"/>
              </w:tabs>
              <w:spacing w:line="360" w:lineRule="auto"/>
              <w:ind w:left="0"/>
              <w:rPr>
                <w:highlight w:val="yellow"/>
              </w:rPr>
            </w:pPr>
          </w:p>
        </w:tc>
        <w:tc>
          <w:tcPr>
            <w:tcW w:w="616" w:type="dxa"/>
          </w:tcPr>
          <w:p w14:paraId="7F313716" w14:textId="77777777" w:rsidR="004B1537" w:rsidRPr="00D57E31" w:rsidRDefault="004B1537" w:rsidP="0029753F">
            <w:pPr>
              <w:pStyle w:val="DaftarParagraf"/>
              <w:tabs>
                <w:tab w:val="left" w:pos="4600"/>
              </w:tabs>
              <w:spacing w:line="360" w:lineRule="auto"/>
              <w:ind w:left="0"/>
              <w:rPr>
                <w:highlight w:val="yellow"/>
              </w:rPr>
            </w:pPr>
          </w:p>
        </w:tc>
        <w:tc>
          <w:tcPr>
            <w:tcW w:w="616" w:type="dxa"/>
          </w:tcPr>
          <w:p w14:paraId="1E1B4EC4" w14:textId="77777777" w:rsidR="004B1537" w:rsidRPr="00D57E31" w:rsidRDefault="004B1537" w:rsidP="0029753F">
            <w:pPr>
              <w:pStyle w:val="DaftarParagraf"/>
              <w:tabs>
                <w:tab w:val="left" w:pos="4600"/>
              </w:tabs>
              <w:spacing w:line="360" w:lineRule="auto"/>
              <w:ind w:left="0"/>
              <w:rPr>
                <w:highlight w:val="yellow"/>
              </w:rPr>
            </w:pPr>
          </w:p>
        </w:tc>
        <w:tc>
          <w:tcPr>
            <w:tcW w:w="616" w:type="dxa"/>
          </w:tcPr>
          <w:p w14:paraId="18A96DC7" w14:textId="77777777" w:rsidR="004B1537" w:rsidRPr="00D57E31" w:rsidRDefault="004B1537" w:rsidP="0029753F">
            <w:pPr>
              <w:pStyle w:val="DaftarParagraf"/>
              <w:tabs>
                <w:tab w:val="left" w:pos="4600"/>
              </w:tabs>
              <w:spacing w:line="360" w:lineRule="auto"/>
              <w:ind w:left="0"/>
              <w:rPr>
                <w:highlight w:val="yellow"/>
              </w:rPr>
            </w:pPr>
          </w:p>
        </w:tc>
        <w:tc>
          <w:tcPr>
            <w:tcW w:w="616" w:type="dxa"/>
          </w:tcPr>
          <w:p w14:paraId="36E52417" w14:textId="77777777" w:rsidR="004B1537" w:rsidRPr="00D57E31" w:rsidRDefault="004B1537" w:rsidP="0029753F">
            <w:pPr>
              <w:pStyle w:val="DaftarParagraf"/>
              <w:tabs>
                <w:tab w:val="left" w:pos="4600"/>
              </w:tabs>
              <w:spacing w:line="360" w:lineRule="auto"/>
              <w:ind w:left="0"/>
              <w:rPr>
                <w:highlight w:val="yellow"/>
              </w:rPr>
            </w:pPr>
          </w:p>
        </w:tc>
        <w:tc>
          <w:tcPr>
            <w:tcW w:w="616" w:type="dxa"/>
            <w:shd w:val="clear" w:color="auto" w:fill="1CD22D"/>
          </w:tcPr>
          <w:p w14:paraId="0FA6540F" w14:textId="77777777" w:rsidR="004B1537" w:rsidRPr="00D57E31" w:rsidRDefault="004B1537" w:rsidP="0029753F">
            <w:pPr>
              <w:pStyle w:val="DaftarParagraf"/>
              <w:tabs>
                <w:tab w:val="left" w:pos="4600"/>
              </w:tabs>
              <w:spacing w:line="360" w:lineRule="auto"/>
              <w:ind w:left="0"/>
              <w:rPr>
                <w:highlight w:val="yellow"/>
              </w:rPr>
            </w:pPr>
          </w:p>
        </w:tc>
        <w:tc>
          <w:tcPr>
            <w:tcW w:w="616" w:type="dxa"/>
            <w:shd w:val="clear" w:color="auto" w:fill="1CD22D"/>
          </w:tcPr>
          <w:p w14:paraId="7AF384C9" w14:textId="77777777" w:rsidR="004B1537" w:rsidRPr="00D57E31" w:rsidRDefault="004B1537" w:rsidP="0029753F">
            <w:pPr>
              <w:pStyle w:val="DaftarParagraf"/>
              <w:tabs>
                <w:tab w:val="left" w:pos="4600"/>
              </w:tabs>
              <w:spacing w:line="360" w:lineRule="auto"/>
              <w:ind w:left="0"/>
              <w:rPr>
                <w:highlight w:val="yellow"/>
              </w:rPr>
            </w:pPr>
          </w:p>
        </w:tc>
      </w:tr>
    </w:tbl>
    <w:p w14:paraId="07D07328" w14:textId="11F9CC66" w:rsidR="004B1537" w:rsidRDefault="004165A4" w:rsidP="0029753F">
      <w:pPr>
        <w:tabs>
          <w:tab w:val="left" w:pos="4600"/>
        </w:tabs>
        <w:spacing w:line="360" w:lineRule="auto"/>
        <w:jc w:val="center"/>
        <w:rPr>
          <w:sz w:val="20"/>
          <w:szCs w:val="20"/>
        </w:rPr>
      </w:pPr>
      <w:r w:rsidRPr="004165A4">
        <w:rPr>
          <w:sz w:val="20"/>
          <w:szCs w:val="20"/>
        </w:rPr>
        <w:t>Table 2. waktu penelitian</w:t>
      </w:r>
    </w:p>
    <w:p w14:paraId="3150E457" w14:textId="77777777" w:rsidR="0029753F" w:rsidRDefault="0029753F" w:rsidP="0029753F">
      <w:pPr>
        <w:tabs>
          <w:tab w:val="left" w:pos="4600"/>
        </w:tabs>
        <w:spacing w:line="360" w:lineRule="auto"/>
        <w:jc w:val="center"/>
        <w:rPr>
          <w:sz w:val="20"/>
          <w:szCs w:val="20"/>
        </w:rPr>
      </w:pPr>
    </w:p>
    <w:p w14:paraId="53B8D401" w14:textId="77777777" w:rsidR="0029753F" w:rsidRPr="004165A4" w:rsidRDefault="0029753F" w:rsidP="0029753F">
      <w:pPr>
        <w:tabs>
          <w:tab w:val="left" w:pos="4600"/>
        </w:tabs>
        <w:spacing w:line="360" w:lineRule="auto"/>
        <w:jc w:val="center"/>
        <w:rPr>
          <w:sz w:val="20"/>
          <w:szCs w:val="20"/>
        </w:rPr>
      </w:pPr>
    </w:p>
    <w:p w14:paraId="50DA79F3" w14:textId="6733DC95" w:rsidR="0063291C" w:rsidRPr="00CC693F" w:rsidRDefault="0063291C" w:rsidP="00CC693F">
      <w:pPr>
        <w:pStyle w:val="Judul2"/>
        <w:numPr>
          <w:ilvl w:val="0"/>
          <w:numId w:val="25"/>
        </w:numPr>
        <w:ind w:left="360"/>
        <w:rPr>
          <w:rFonts w:ascii="Times New Roman" w:hAnsi="Times New Roman" w:cs="Times New Roman"/>
          <w:b/>
          <w:bCs/>
          <w:color w:val="000000" w:themeColor="text1"/>
          <w:sz w:val="24"/>
          <w:szCs w:val="32"/>
        </w:rPr>
      </w:pPr>
      <w:bookmarkStart w:id="22" w:name="_Toc211945837"/>
      <w:r w:rsidRPr="00CC693F">
        <w:rPr>
          <w:rFonts w:ascii="Times New Roman" w:hAnsi="Times New Roman" w:cs="Times New Roman"/>
          <w:b/>
          <w:bCs/>
          <w:color w:val="000000" w:themeColor="text1"/>
          <w:sz w:val="24"/>
          <w:szCs w:val="32"/>
        </w:rPr>
        <w:t>Alat dan bahan</w:t>
      </w:r>
      <w:bookmarkEnd w:id="22"/>
      <w:r w:rsidRPr="00CC693F">
        <w:rPr>
          <w:rFonts w:ascii="Times New Roman" w:hAnsi="Times New Roman" w:cs="Times New Roman"/>
          <w:b/>
          <w:bCs/>
          <w:color w:val="000000" w:themeColor="text1"/>
          <w:sz w:val="24"/>
          <w:szCs w:val="32"/>
        </w:rPr>
        <w:t xml:space="preserve"> </w:t>
      </w:r>
    </w:p>
    <w:p w14:paraId="062F61BD" w14:textId="7DBC04AD" w:rsidR="004165A4" w:rsidRDefault="004165A4" w:rsidP="0029753F">
      <w:pPr>
        <w:pStyle w:val="DaftarParagraf"/>
        <w:tabs>
          <w:tab w:val="left" w:pos="4600"/>
        </w:tabs>
        <w:spacing w:line="360" w:lineRule="auto"/>
        <w:ind w:left="426" w:firstLine="425"/>
      </w:pPr>
      <w:r>
        <w:t>Adapun alat dan nahan yang akan digunakan dalam penelitian ini, yaitu:</w:t>
      </w:r>
    </w:p>
    <w:p w14:paraId="423EE98B" w14:textId="7B165CF4" w:rsidR="004165A4" w:rsidRDefault="004165A4" w:rsidP="0029753F">
      <w:pPr>
        <w:pStyle w:val="DaftarParagraf"/>
        <w:numPr>
          <w:ilvl w:val="0"/>
          <w:numId w:val="16"/>
        </w:numPr>
        <w:tabs>
          <w:tab w:val="left" w:pos="4600"/>
        </w:tabs>
        <w:spacing w:line="360" w:lineRule="auto"/>
      </w:pPr>
      <w:r>
        <w:t>Kebutuhan hardware (perangkat keras)</w:t>
      </w:r>
    </w:p>
    <w:p w14:paraId="20BE2B04" w14:textId="5D615580" w:rsidR="004165A4" w:rsidRDefault="004165A4" w:rsidP="0029753F">
      <w:pPr>
        <w:pStyle w:val="DaftarParagraf"/>
        <w:numPr>
          <w:ilvl w:val="0"/>
          <w:numId w:val="17"/>
        </w:numPr>
        <w:tabs>
          <w:tab w:val="left" w:pos="4600"/>
        </w:tabs>
        <w:spacing w:line="360" w:lineRule="auto"/>
      </w:pPr>
      <w:r>
        <w:t>Laptop Asus vivobook Go 14/15</w:t>
      </w:r>
    </w:p>
    <w:p w14:paraId="52E047C9" w14:textId="43DE7D27" w:rsidR="00D07CE6" w:rsidRDefault="008D3EDC" w:rsidP="0029753F">
      <w:pPr>
        <w:pStyle w:val="DaftarParagraf"/>
        <w:numPr>
          <w:ilvl w:val="0"/>
          <w:numId w:val="17"/>
        </w:numPr>
        <w:tabs>
          <w:tab w:val="left" w:pos="4600"/>
        </w:tabs>
        <w:spacing w:line="360" w:lineRule="auto"/>
      </w:pPr>
      <w:r>
        <w:t xml:space="preserve">Ram 8 atau lebih dengan storage </w:t>
      </w:r>
      <w:r w:rsidR="00D07CE6">
        <w:t>512</w:t>
      </w:r>
      <w:r>
        <w:t xml:space="preserve"> atau lebih</w:t>
      </w:r>
    </w:p>
    <w:p w14:paraId="04C123D6" w14:textId="499A581F" w:rsidR="008D3EDC" w:rsidRDefault="008D3EDC" w:rsidP="0029753F">
      <w:pPr>
        <w:pStyle w:val="DaftarParagraf"/>
        <w:numPr>
          <w:ilvl w:val="0"/>
          <w:numId w:val="16"/>
        </w:numPr>
        <w:tabs>
          <w:tab w:val="left" w:pos="4600"/>
        </w:tabs>
        <w:spacing w:line="360" w:lineRule="auto"/>
      </w:pPr>
      <w:r>
        <w:t>Kebutuhan software (perangkat lunak)</w:t>
      </w:r>
    </w:p>
    <w:p w14:paraId="6DE01874" w14:textId="6FA8D126" w:rsidR="008D3EDC" w:rsidRDefault="008D3EDC" w:rsidP="0029753F">
      <w:pPr>
        <w:pStyle w:val="DaftarParagraf"/>
        <w:numPr>
          <w:ilvl w:val="0"/>
          <w:numId w:val="18"/>
        </w:numPr>
        <w:tabs>
          <w:tab w:val="left" w:pos="4600"/>
        </w:tabs>
        <w:spacing w:line="360" w:lineRule="auto"/>
      </w:pPr>
      <w:r>
        <w:t>System operasi: windows 11</w:t>
      </w:r>
    </w:p>
    <w:p w14:paraId="13EF29A6" w14:textId="3A6C9EEF" w:rsidR="008D3EDC" w:rsidRPr="008D3EDC" w:rsidRDefault="008D3EDC" w:rsidP="0029753F">
      <w:pPr>
        <w:pStyle w:val="DaftarParagraf"/>
        <w:numPr>
          <w:ilvl w:val="0"/>
          <w:numId w:val="18"/>
        </w:numPr>
        <w:tabs>
          <w:tab w:val="left" w:pos="4600"/>
        </w:tabs>
        <w:spacing w:line="360" w:lineRule="auto"/>
      </w:pPr>
      <w:r>
        <w:t xml:space="preserve">Lingkungan pengembangan: </w:t>
      </w:r>
      <w:r w:rsidRPr="008D3EDC">
        <w:rPr>
          <w:i/>
          <w:iCs/>
        </w:rPr>
        <w:t>visual studio code</w:t>
      </w:r>
    </w:p>
    <w:p w14:paraId="24BF354C" w14:textId="1EE38BF9" w:rsidR="008D3EDC" w:rsidRDefault="008D3EDC" w:rsidP="0029753F">
      <w:pPr>
        <w:pStyle w:val="DaftarParagraf"/>
        <w:numPr>
          <w:ilvl w:val="0"/>
          <w:numId w:val="18"/>
        </w:numPr>
        <w:tabs>
          <w:tab w:val="left" w:pos="4600"/>
        </w:tabs>
        <w:spacing w:line="360" w:lineRule="auto"/>
      </w:pPr>
      <w:r>
        <w:t>Bahasa pemrograman python yang menjadi Bahasa pemrograman utama</w:t>
      </w:r>
    </w:p>
    <w:p w14:paraId="5D9BCAE8" w14:textId="38BC3087" w:rsidR="008D3EDC" w:rsidRDefault="008D3EDC" w:rsidP="0029753F">
      <w:pPr>
        <w:pStyle w:val="DaftarParagraf"/>
        <w:numPr>
          <w:ilvl w:val="0"/>
          <w:numId w:val="18"/>
        </w:numPr>
        <w:tabs>
          <w:tab w:val="left" w:pos="4600"/>
        </w:tabs>
        <w:spacing w:line="360" w:lineRule="auto"/>
      </w:pPr>
      <w:r>
        <w:t>Pustaka yang digunakan,</w:t>
      </w:r>
    </w:p>
    <w:p w14:paraId="27BC020A" w14:textId="07C40A78" w:rsidR="008D3EDC" w:rsidRDefault="008D3EDC" w:rsidP="0029753F">
      <w:pPr>
        <w:pStyle w:val="DaftarParagraf"/>
        <w:numPr>
          <w:ilvl w:val="0"/>
          <w:numId w:val="19"/>
        </w:numPr>
        <w:tabs>
          <w:tab w:val="left" w:pos="4600"/>
        </w:tabs>
        <w:spacing w:line="360" w:lineRule="auto"/>
      </w:pPr>
      <w:r>
        <w:t>Numpy, digunkan untuk melakukan komputasi numerik dan manipulasi aarray multidimensi.</w:t>
      </w:r>
    </w:p>
    <w:p w14:paraId="4BCAE4BD" w14:textId="0DF93DD7" w:rsidR="008D3EDC" w:rsidRDefault="008D3EDC" w:rsidP="0029753F">
      <w:pPr>
        <w:pStyle w:val="DaftarParagraf"/>
        <w:numPr>
          <w:ilvl w:val="0"/>
          <w:numId w:val="19"/>
        </w:numPr>
        <w:tabs>
          <w:tab w:val="left" w:pos="4600"/>
        </w:tabs>
        <w:spacing w:line="360" w:lineRule="auto"/>
      </w:pPr>
      <w:r>
        <w:t>Pandas, sebagai Pustaka yang berfungsi untuk membaca, membersihkan dan memanipulasi data tabular (kolom dan baris)</w:t>
      </w:r>
    </w:p>
    <w:p w14:paraId="2657C40A" w14:textId="3DC442BD" w:rsidR="008D3EDC" w:rsidRDefault="008D3EDC" w:rsidP="0029753F">
      <w:pPr>
        <w:pStyle w:val="DaftarParagraf"/>
        <w:numPr>
          <w:ilvl w:val="0"/>
          <w:numId w:val="19"/>
        </w:numPr>
        <w:tabs>
          <w:tab w:val="left" w:pos="4600"/>
        </w:tabs>
        <w:spacing w:line="360" w:lineRule="auto"/>
      </w:pPr>
      <w:r>
        <w:t>Matplotlib dan Seaborn, sebagai pilihan utama dalam proses visualisasi data dan hasil nalisis model.</w:t>
      </w:r>
    </w:p>
    <w:p w14:paraId="34D6CC0C" w14:textId="74526EC1" w:rsidR="008D3EDC" w:rsidRDefault="008D3EDC" w:rsidP="0029753F">
      <w:pPr>
        <w:pStyle w:val="DaftarParagraf"/>
        <w:numPr>
          <w:ilvl w:val="0"/>
          <w:numId w:val="19"/>
        </w:numPr>
        <w:tabs>
          <w:tab w:val="left" w:pos="4600"/>
        </w:tabs>
        <w:spacing w:line="360" w:lineRule="auto"/>
      </w:pPr>
      <w:r>
        <w:t>Scikit-learn, digunakan untuk preprocessing data, split dataset, serta mengevaluasi model dengan metrik (confusion matrix).</w:t>
      </w:r>
    </w:p>
    <w:p w14:paraId="710594BB" w14:textId="544F9759" w:rsidR="008D3EDC" w:rsidRDefault="008D3EDC" w:rsidP="0029753F">
      <w:pPr>
        <w:pStyle w:val="DaftarParagraf"/>
        <w:numPr>
          <w:ilvl w:val="0"/>
          <w:numId w:val="19"/>
        </w:numPr>
        <w:tabs>
          <w:tab w:val="left" w:pos="4600"/>
        </w:tabs>
        <w:spacing w:line="360" w:lineRule="auto"/>
      </w:pPr>
      <w:r>
        <w:t>Tenserflow dan Keras, Pustaka yang digunakan untuk menjalankan model Deep neural network seperti membangun, melatih dan menguji model.</w:t>
      </w:r>
    </w:p>
    <w:p w14:paraId="5624F98B" w14:textId="77777777" w:rsidR="008D3EDC" w:rsidRPr="004165A4" w:rsidRDefault="008D3EDC" w:rsidP="0029753F">
      <w:pPr>
        <w:pStyle w:val="DaftarParagraf"/>
        <w:tabs>
          <w:tab w:val="left" w:pos="4600"/>
        </w:tabs>
        <w:spacing w:line="360" w:lineRule="auto"/>
        <w:ind w:left="1931"/>
      </w:pPr>
    </w:p>
    <w:p w14:paraId="3AA0F4BA" w14:textId="72F062E8" w:rsidR="0063291C" w:rsidRPr="00CC693F" w:rsidRDefault="0063291C" w:rsidP="00CC693F">
      <w:pPr>
        <w:pStyle w:val="Judul2"/>
        <w:numPr>
          <w:ilvl w:val="0"/>
          <w:numId w:val="25"/>
        </w:numPr>
        <w:ind w:left="360"/>
        <w:rPr>
          <w:rFonts w:ascii="Times New Roman" w:hAnsi="Times New Roman" w:cs="Times New Roman"/>
          <w:b/>
          <w:bCs/>
          <w:color w:val="000000" w:themeColor="text1"/>
          <w:sz w:val="24"/>
          <w:szCs w:val="32"/>
        </w:rPr>
      </w:pPr>
      <w:bookmarkStart w:id="23" w:name="_Toc211945838"/>
      <w:r w:rsidRPr="00CC693F">
        <w:rPr>
          <w:rFonts w:ascii="Times New Roman" w:hAnsi="Times New Roman" w:cs="Times New Roman"/>
          <w:b/>
          <w:bCs/>
          <w:color w:val="000000" w:themeColor="text1"/>
          <w:sz w:val="24"/>
          <w:szCs w:val="32"/>
        </w:rPr>
        <w:t>Perancangan system</w:t>
      </w:r>
      <w:bookmarkEnd w:id="23"/>
    </w:p>
    <w:p w14:paraId="30B89509" w14:textId="3BF51587" w:rsidR="00006C14" w:rsidRDefault="00415352" w:rsidP="0029753F">
      <w:pPr>
        <w:pStyle w:val="DaftarParagraf"/>
        <w:tabs>
          <w:tab w:val="left" w:pos="4600"/>
        </w:tabs>
        <w:spacing w:line="360" w:lineRule="auto"/>
        <w:ind w:left="426" w:firstLine="283"/>
      </w:pPr>
      <w:r>
        <w:t xml:space="preserve">Perancangan sistem klasifikasi jenis industry IKM di kota makassar berabasis Deep Neural Network mengadopsi pendekatan berbasis pembelajaran mesin yang mengintegrasikan komponen utama agar mencapai hasil klasifikasi yang akurat. Sistem ini dirancang untuk mengelola data data </w:t>
      </w:r>
      <w:r>
        <w:lastRenderedPageBreak/>
        <w:t>IKM kota makassar yang meliputi atribut atribut atau input seperti jumlah tenaga kerja, nilai investasi, badan usaha, dan juga Lokasi lalu kemudian memprediksi jenis industry yang relevan yang berpatokan pada variabel output pada data yakni jenis industri.</w:t>
      </w:r>
    </w:p>
    <w:p w14:paraId="0DC054C9" w14:textId="770DD7D5" w:rsidR="00415352" w:rsidRDefault="00415352" w:rsidP="0029753F">
      <w:pPr>
        <w:pStyle w:val="DaftarParagraf"/>
        <w:tabs>
          <w:tab w:val="left" w:pos="4600"/>
        </w:tabs>
        <w:spacing w:line="360" w:lineRule="auto"/>
        <w:ind w:left="426" w:firstLine="283"/>
      </w:pPr>
      <w:r>
        <w:t xml:space="preserve">Arsitektur sistem </w:t>
      </w:r>
      <w:r w:rsidR="00AF55F3">
        <w:t xml:space="preserve">secara umum di ilustrasikan dalam diagram sistem yang biasa disebut dengan flowchart yang menunjukkan </w:t>
      </w:r>
      <w:r w:rsidR="0020030B">
        <w:t xml:space="preserve">alur dari Deep Neural Network mulai dari tahap awal hingga interpretasi hasil. </w:t>
      </w:r>
    </w:p>
    <w:p w14:paraId="40C6EA40" w14:textId="4EB10DCD" w:rsidR="0020030B" w:rsidRDefault="0020030B" w:rsidP="0029753F">
      <w:pPr>
        <w:pStyle w:val="DaftarParagraf"/>
        <w:tabs>
          <w:tab w:val="left" w:pos="4600"/>
        </w:tabs>
        <w:spacing w:line="360" w:lineRule="auto"/>
        <w:ind w:left="426" w:firstLine="283"/>
      </w:pPr>
      <w:r>
        <w:rPr>
          <w:noProof/>
        </w:rPr>
        <w:drawing>
          <wp:anchor distT="0" distB="0" distL="114300" distR="114300" simplePos="0" relativeHeight="251685888" behindDoc="0" locked="0" layoutInCell="1" allowOverlap="1" wp14:anchorId="701F8CD7" wp14:editId="39328C3C">
            <wp:simplePos x="0" y="0"/>
            <wp:positionH relativeFrom="margin">
              <wp:align>center</wp:align>
            </wp:positionH>
            <wp:positionV relativeFrom="paragraph">
              <wp:posOffset>553720</wp:posOffset>
            </wp:positionV>
            <wp:extent cx="4641850" cy="3073400"/>
            <wp:effectExtent l="0" t="0" r="6350" b="0"/>
            <wp:wrapTopAndBottom/>
            <wp:docPr id="74593646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936467" name="Gambar 745936467"/>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641850" cy="3073400"/>
                    </a:xfrm>
                    <a:prstGeom prst="rect">
                      <a:avLst/>
                    </a:prstGeom>
                  </pic:spPr>
                </pic:pic>
              </a:graphicData>
            </a:graphic>
            <wp14:sizeRelH relativeFrom="page">
              <wp14:pctWidth>0</wp14:pctWidth>
            </wp14:sizeRelH>
            <wp14:sizeRelV relativeFrom="page">
              <wp14:pctHeight>0</wp14:pctHeight>
            </wp14:sizeRelV>
          </wp:anchor>
        </w:drawing>
      </w:r>
      <w:r>
        <w:t>Flowchart model Deep Neural Network ditampilkan pada gambar 2 dibawah ini.</w:t>
      </w:r>
    </w:p>
    <w:p w14:paraId="74883D6B" w14:textId="3933909C" w:rsidR="0020030B" w:rsidRDefault="0020030B" w:rsidP="0029753F">
      <w:pPr>
        <w:tabs>
          <w:tab w:val="left" w:pos="4600"/>
        </w:tabs>
        <w:spacing w:line="360" w:lineRule="auto"/>
        <w:jc w:val="center"/>
        <w:rPr>
          <w:sz w:val="20"/>
          <w:szCs w:val="20"/>
        </w:rPr>
      </w:pPr>
      <w:r w:rsidRPr="0020030B">
        <w:rPr>
          <w:sz w:val="20"/>
          <w:szCs w:val="20"/>
        </w:rPr>
        <w:t>Gambar 2. Flowchart DNN</w:t>
      </w:r>
    </w:p>
    <w:p w14:paraId="223CB151" w14:textId="6189FE7C" w:rsidR="0004652E" w:rsidRPr="0004652E" w:rsidRDefault="0004652E" w:rsidP="0029753F">
      <w:pPr>
        <w:tabs>
          <w:tab w:val="left" w:pos="4600"/>
        </w:tabs>
        <w:spacing w:line="360" w:lineRule="auto"/>
        <w:jc w:val="center"/>
        <w:rPr>
          <w:i/>
          <w:iCs/>
          <w:sz w:val="20"/>
          <w:szCs w:val="20"/>
        </w:rPr>
      </w:pPr>
      <w:r w:rsidRPr="0004652E">
        <w:rPr>
          <w:i/>
          <w:iCs/>
          <w:sz w:val="20"/>
          <w:szCs w:val="20"/>
        </w:rPr>
        <w:t xml:space="preserve">Sumber: </w:t>
      </w:r>
      <w:hyperlink r:id="rId24" w:history="1">
        <w:r w:rsidRPr="0004652E">
          <w:rPr>
            <w:rStyle w:val="Hyperlink"/>
            <w:i/>
            <w:iCs/>
            <w:sz w:val="20"/>
            <w:szCs w:val="20"/>
          </w:rPr>
          <w:t>https://www.researchgate.net/figure/The-flowchart-of-the-proposed-deep-neural-network-DNN-approach-for-predicting-bearing_fig4_329134174</w:t>
        </w:r>
      </w:hyperlink>
    </w:p>
    <w:p w14:paraId="5505CBEC" w14:textId="7AE2D6A8" w:rsidR="0004652E" w:rsidRPr="0004652E" w:rsidRDefault="0004652E" w:rsidP="0029753F">
      <w:pPr>
        <w:pStyle w:val="DaftarParagraf"/>
        <w:tabs>
          <w:tab w:val="left" w:pos="4600"/>
        </w:tabs>
        <w:spacing w:line="360" w:lineRule="auto"/>
        <w:ind w:left="426" w:firstLine="283"/>
      </w:pPr>
      <w:r>
        <w:rPr>
          <w:noProof/>
        </w:rPr>
        <w:lastRenderedPageBreak/>
        <w:drawing>
          <wp:anchor distT="0" distB="0" distL="114300" distR="114300" simplePos="0" relativeHeight="251686912" behindDoc="0" locked="0" layoutInCell="1" allowOverlap="1" wp14:anchorId="7C10F0B5" wp14:editId="445C1563">
            <wp:simplePos x="0" y="0"/>
            <wp:positionH relativeFrom="margin">
              <wp:posOffset>1290320</wp:posOffset>
            </wp:positionH>
            <wp:positionV relativeFrom="paragraph">
              <wp:posOffset>457200</wp:posOffset>
            </wp:positionV>
            <wp:extent cx="2788920" cy="4051300"/>
            <wp:effectExtent l="0" t="0" r="0" b="6350"/>
            <wp:wrapTopAndBottom/>
            <wp:docPr id="2014619101"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619101" name="Gambar 2014619101"/>
                    <pic:cNvPicPr/>
                  </pic:nvPicPr>
                  <pic:blipFill>
                    <a:blip r:embed="rId25">
                      <a:extLst>
                        <a:ext uri="{28A0092B-C50C-407E-A947-70E740481C1C}">
                          <a14:useLocalDpi xmlns:a14="http://schemas.microsoft.com/office/drawing/2010/main" val="0"/>
                        </a:ext>
                      </a:extLst>
                    </a:blip>
                    <a:stretch>
                      <a:fillRect/>
                    </a:stretch>
                  </pic:blipFill>
                  <pic:spPr>
                    <a:xfrm>
                      <a:off x="0" y="0"/>
                      <a:ext cx="2788920" cy="4051300"/>
                    </a:xfrm>
                    <a:prstGeom prst="rect">
                      <a:avLst/>
                    </a:prstGeom>
                  </pic:spPr>
                </pic:pic>
              </a:graphicData>
            </a:graphic>
            <wp14:sizeRelH relativeFrom="page">
              <wp14:pctWidth>0</wp14:pctWidth>
            </wp14:sizeRelH>
            <wp14:sizeRelV relativeFrom="page">
              <wp14:pctHeight>0</wp14:pctHeight>
            </wp14:sizeRelV>
          </wp:anchor>
        </w:drawing>
      </w:r>
      <w:r>
        <w:t xml:space="preserve">Sedangkan flowchart desain sistem utama ditampilkan pada gambar 3 </w:t>
      </w:r>
      <w:r w:rsidRPr="0004652E">
        <w:t>sebagai berikut.</w:t>
      </w:r>
    </w:p>
    <w:p w14:paraId="6A6D2C17" w14:textId="5E2FD183" w:rsidR="0004652E" w:rsidRPr="0004652E" w:rsidRDefault="0004652E" w:rsidP="0029753F">
      <w:pPr>
        <w:tabs>
          <w:tab w:val="left" w:pos="4600"/>
        </w:tabs>
        <w:spacing w:line="360" w:lineRule="auto"/>
        <w:jc w:val="center"/>
        <w:rPr>
          <w:sz w:val="20"/>
          <w:szCs w:val="20"/>
        </w:rPr>
      </w:pPr>
      <w:r w:rsidRPr="0004652E">
        <w:rPr>
          <w:sz w:val="20"/>
          <w:szCs w:val="20"/>
        </w:rPr>
        <w:t>Gambar 3. Flowchart sistem</w:t>
      </w:r>
    </w:p>
    <w:p w14:paraId="42273E32" w14:textId="16D5785E" w:rsidR="0004652E" w:rsidRDefault="001856CA" w:rsidP="0029753F">
      <w:pPr>
        <w:pStyle w:val="DaftarParagraf"/>
        <w:tabs>
          <w:tab w:val="left" w:pos="4600"/>
        </w:tabs>
        <w:spacing w:line="360" w:lineRule="auto"/>
        <w:ind w:left="426" w:firstLine="283"/>
      </w:pPr>
      <w:r>
        <w:t>Penjelasan flowchart rancangan penelitian pada gambar 3 diatas Adalah sebagai berikut.</w:t>
      </w:r>
    </w:p>
    <w:p w14:paraId="7C2B5154" w14:textId="5E6FDF76" w:rsidR="001856CA" w:rsidRDefault="001856CA" w:rsidP="0029753F">
      <w:pPr>
        <w:pStyle w:val="DaftarParagraf"/>
        <w:numPr>
          <w:ilvl w:val="0"/>
          <w:numId w:val="20"/>
        </w:numPr>
        <w:tabs>
          <w:tab w:val="left" w:pos="4600"/>
        </w:tabs>
        <w:spacing w:line="360" w:lineRule="auto"/>
      </w:pPr>
      <w:r>
        <w:t>Mulai</w:t>
      </w:r>
    </w:p>
    <w:p w14:paraId="1BDFD0D1" w14:textId="1AF5417F" w:rsidR="001856CA" w:rsidRDefault="001856CA" w:rsidP="0029753F">
      <w:pPr>
        <w:pStyle w:val="DaftarParagraf"/>
        <w:tabs>
          <w:tab w:val="left" w:pos="4600"/>
        </w:tabs>
        <w:spacing w:line="360" w:lineRule="auto"/>
        <w:ind w:left="1069" w:firstLine="207"/>
      </w:pPr>
      <w:r>
        <w:t>Dimana proses dimulai</w:t>
      </w:r>
    </w:p>
    <w:p w14:paraId="657056EA" w14:textId="7DAE8EEF" w:rsidR="001856CA" w:rsidRDefault="001856CA" w:rsidP="0029753F">
      <w:pPr>
        <w:pStyle w:val="DaftarParagraf"/>
        <w:numPr>
          <w:ilvl w:val="0"/>
          <w:numId w:val="20"/>
        </w:numPr>
        <w:tabs>
          <w:tab w:val="left" w:pos="4600"/>
        </w:tabs>
        <w:spacing w:line="360" w:lineRule="auto"/>
      </w:pPr>
      <w:r>
        <w:t>Input Data</w:t>
      </w:r>
    </w:p>
    <w:p w14:paraId="371E2709" w14:textId="0AB749A0" w:rsidR="001856CA" w:rsidRDefault="001856CA" w:rsidP="0029753F">
      <w:pPr>
        <w:pStyle w:val="DaftarParagraf"/>
        <w:tabs>
          <w:tab w:val="left" w:pos="4600"/>
        </w:tabs>
        <w:spacing w:line="360" w:lineRule="auto"/>
        <w:ind w:left="1069" w:firstLine="207"/>
      </w:pPr>
      <w:r>
        <w:t>Tahap pengumpulan data menjadi sumber utama untuk di analisis yang dikumpulkan di tempat terkait untuk diproses lebih lanjut.</w:t>
      </w:r>
    </w:p>
    <w:p w14:paraId="1CF49878" w14:textId="728B2D41" w:rsidR="001856CA" w:rsidRDefault="001856CA" w:rsidP="0029753F">
      <w:pPr>
        <w:pStyle w:val="DaftarParagraf"/>
        <w:numPr>
          <w:ilvl w:val="0"/>
          <w:numId w:val="20"/>
        </w:numPr>
        <w:tabs>
          <w:tab w:val="left" w:pos="4600"/>
        </w:tabs>
        <w:spacing w:line="360" w:lineRule="auto"/>
      </w:pPr>
      <w:r>
        <w:t>Normalisasi data</w:t>
      </w:r>
    </w:p>
    <w:p w14:paraId="11B7A73C" w14:textId="74A6E48F" w:rsidR="001856CA" w:rsidRDefault="001856CA" w:rsidP="0029753F">
      <w:pPr>
        <w:pStyle w:val="DaftarParagraf"/>
        <w:tabs>
          <w:tab w:val="left" w:pos="1418"/>
          <w:tab w:val="left" w:pos="4600"/>
        </w:tabs>
        <w:spacing w:line="360" w:lineRule="auto"/>
        <w:ind w:left="1069" w:firstLine="207"/>
      </w:pPr>
      <w:r>
        <w:t>Tahap praproses data dilakukan untuk menyesuaikan fitur sehingga fitur memiliki rentang nilai yang konsisten dan membuat pelatihan model Deep Neural Network lebih stabil.</w:t>
      </w:r>
    </w:p>
    <w:p w14:paraId="5F9CB3C8" w14:textId="77777777" w:rsidR="0029753F" w:rsidRDefault="0029753F" w:rsidP="0029753F">
      <w:pPr>
        <w:pStyle w:val="DaftarParagraf"/>
        <w:tabs>
          <w:tab w:val="left" w:pos="1418"/>
          <w:tab w:val="left" w:pos="4600"/>
        </w:tabs>
        <w:spacing w:line="360" w:lineRule="auto"/>
        <w:ind w:left="1069" w:firstLine="207"/>
      </w:pPr>
    </w:p>
    <w:p w14:paraId="23BEF22C" w14:textId="77777777" w:rsidR="0029753F" w:rsidRDefault="0029753F" w:rsidP="0029753F">
      <w:pPr>
        <w:pStyle w:val="DaftarParagraf"/>
        <w:tabs>
          <w:tab w:val="left" w:pos="1418"/>
          <w:tab w:val="left" w:pos="4600"/>
        </w:tabs>
        <w:spacing w:line="360" w:lineRule="auto"/>
        <w:ind w:left="1069" w:firstLine="207"/>
      </w:pPr>
    </w:p>
    <w:p w14:paraId="7B42EF8D" w14:textId="4DA687D2" w:rsidR="001856CA" w:rsidRDefault="001856CA" w:rsidP="0029753F">
      <w:pPr>
        <w:pStyle w:val="DaftarParagraf"/>
        <w:numPr>
          <w:ilvl w:val="0"/>
          <w:numId w:val="20"/>
        </w:numPr>
        <w:tabs>
          <w:tab w:val="left" w:pos="4600"/>
        </w:tabs>
        <w:spacing w:line="360" w:lineRule="auto"/>
      </w:pPr>
      <w:r>
        <w:lastRenderedPageBreak/>
        <w:t>Split data</w:t>
      </w:r>
    </w:p>
    <w:p w14:paraId="32971795" w14:textId="32F0B020" w:rsidR="001856CA" w:rsidRDefault="001856CA" w:rsidP="0029753F">
      <w:pPr>
        <w:pStyle w:val="DaftarParagraf"/>
        <w:tabs>
          <w:tab w:val="left" w:pos="4600"/>
        </w:tabs>
        <w:spacing w:line="360" w:lineRule="auto"/>
        <w:ind w:left="1069" w:firstLine="207"/>
      </w:pPr>
      <w:r>
        <w:t>Proses pembagian dataset dilakukan menjadi 2 data utama yakni data training dan juga data testing yang pembagiannya mencakup data validasi. Tujuannya Adalah melatih model dan menilai performa pada data testing agar tehindar dari overfitting.</w:t>
      </w:r>
    </w:p>
    <w:p w14:paraId="33A624A4" w14:textId="5582C42D" w:rsidR="00165AC4" w:rsidRDefault="00165AC4" w:rsidP="0029753F">
      <w:pPr>
        <w:pStyle w:val="DaftarParagraf"/>
        <w:numPr>
          <w:ilvl w:val="0"/>
          <w:numId w:val="20"/>
        </w:numPr>
        <w:tabs>
          <w:tab w:val="left" w:pos="4600"/>
        </w:tabs>
        <w:spacing w:line="360" w:lineRule="auto"/>
      </w:pPr>
      <w:r>
        <w:t>Data training dan testing</w:t>
      </w:r>
    </w:p>
    <w:p w14:paraId="4341E932" w14:textId="1092BD66" w:rsidR="00165AC4" w:rsidRDefault="00165AC4" w:rsidP="0029753F">
      <w:pPr>
        <w:pStyle w:val="DaftarParagraf"/>
        <w:tabs>
          <w:tab w:val="left" w:pos="4600"/>
        </w:tabs>
        <w:spacing w:line="360" w:lineRule="auto"/>
        <w:ind w:left="1069" w:firstLine="207"/>
      </w:pPr>
      <w:r>
        <w:t>Data training digunakan untuk melatih model DNN yang meliputi inisialisasi parameter, pelaksanaan forward pass dan backpropagation serta optimisasi bobot. Sedangkan data testing digunakan untuk mengevaluasi kemempuan model pada data dengan menilai metrik akurasi, presisi, recall dan F1-score sesuai dengan konteks.</w:t>
      </w:r>
    </w:p>
    <w:p w14:paraId="79926BA2" w14:textId="2B3BC9EE" w:rsidR="00165AC4" w:rsidRDefault="00165AC4" w:rsidP="0029753F">
      <w:pPr>
        <w:pStyle w:val="DaftarParagraf"/>
        <w:numPr>
          <w:ilvl w:val="0"/>
          <w:numId w:val="20"/>
        </w:numPr>
        <w:tabs>
          <w:tab w:val="left" w:pos="4600"/>
        </w:tabs>
        <w:spacing w:line="360" w:lineRule="auto"/>
      </w:pPr>
      <w:r>
        <w:t>Training model</w:t>
      </w:r>
    </w:p>
    <w:p w14:paraId="392DBD19" w14:textId="3AE8AFC0" w:rsidR="00165AC4" w:rsidRDefault="00165AC4" w:rsidP="0029753F">
      <w:pPr>
        <w:pStyle w:val="DaftarParagraf"/>
        <w:tabs>
          <w:tab w:val="left" w:pos="4600"/>
        </w:tabs>
        <w:spacing w:line="360" w:lineRule="auto"/>
        <w:ind w:left="1069" w:firstLine="207"/>
      </w:pPr>
      <w:r>
        <w:t>Membangun dan melatih arsitektur DNN sesuai dengan jumlah lapisan termasuk lapisan tersembunyi dan konfigursi aktivasi, loss, serta optimasi.</w:t>
      </w:r>
    </w:p>
    <w:p w14:paraId="3E9600FF" w14:textId="607707AA" w:rsidR="00165AC4" w:rsidRDefault="00165AC4" w:rsidP="0029753F">
      <w:pPr>
        <w:pStyle w:val="DaftarParagraf"/>
        <w:numPr>
          <w:ilvl w:val="0"/>
          <w:numId w:val="20"/>
        </w:numPr>
        <w:tabs>
          <w:tab w:val="left" w:pos="4600"/>
        </w:tabs>
        <w:spacing w:line="360" w:lineRule="auto"/>
      </w:pPr>
      <w:r>
        <w:t>Model Deep Nerural Network</w:t>
      </w:r>
    </w:p>
    <w:p w14:paraId="33E520F4" w14:textId="2E86170C" w:rsidR="009B3609" w:rsidRDefault="00165AC4" w:rsidP="0029753F">
      <w:pPr>
        <w:pStyle w:val="DaftarParagraf"/>
        <w:tabs>
          <w:tab w:val="left" w:pos="4600"/>
        </w:tabs>
        <w:spacing w:line="360" w:lineRule="auto"/>
        <w:ind w:left="1069" w:firstLine="207"/>
      </w:pPr>
      <w:r>
        <w:t>Merupakan representasi dari arsitektur jaringan yang telah dilatih yang memuat parameter yang telah di optimalkan.</w:t>
      </w:r>
    </w:p>
    <w:p w14:paraId="77219A7B" w14:textId="165ED468" w:rsidR="00165AC4" w:rsidRDefault="00165AC4" w:rsidP="0029753F">
      <w:pPr>
        <w:pStyle w:val="DaftarParagraf"/>
        <w:numPr>
          <w:ilvl w:val="0"/>
          <w:numId w:val="20"/>
        </w:numPr>
        <w:tabs>
          <w:tab w:val="left" w:pos="4600"/>
        </w:tabs>
        <w:spacing w:line="360" w:lineRule="auto"/>
      </w:pPr>
      <w:r>
        <w:t xml:space="preserve">Prediksi </w:t>
      </w:r>
    </w:p>
    <w:p w14:paraId="66E3A65F" w14:textId="782E10FF" w:rsidR="00165AC4" w:rsidRDefault="00165AC4" w:rsidP="0029753F">
      <w:pPr>
        <w:pStyle w:val="DaftarParagraf"/>
        <w:tabs>
          <w:tab w:val="left" w:pos="4600"/>
        </w:tabs>
        <w:spacing w:line="360" w:lineRule="auto"/>
        <w:ind w:left="1069" w:firstLine="207"/>
      </w:pPr>
      <w:r>
        <w:t xml:space="preserve">Tahap Dimana prediksi klasifikasi dihasilkan yang mengacu pada model </w:t>
      </w:r>
      <w:r w:rsidR="009B3609">
        <w:t>DNN terhadap data baru yang Dimana hasilnya bisa berupa label, propabilitas kelas tergantung dengan tugas yang diberikan.</w:t>
      </w:r>
    </w:p>
    <w:p w14:paraId="626A9302" w14:textId="2CECB7FF" w:rsidR="009B3609" w:rsidRDefault="009B3609" w:rsidP="0029753F">
      <w:pPr>
        <w:pStyle w:val="DaftarParagraf"/>
        <w:numPr>
          <w:ilvl w:val="0"/>
          <w:numId w:val="20"/>
        </w:numPr>
        <w:tabs>
          <w:tab w:val="left" w:pos="4600"/>
        </w:tabs>
        <w:spacing w:line="360" w:lineRule="auto"/>
      </w:pPr>
      <w:r>
        <w:t>Evaluasi akurasi?</w:t>
      </w:r>
    </w:p>
    <w:p w14:paraId="1FD7FD77" w14:textId="1E748D1F" w:rsidR="009B3609" w:rsidRDefault="009B3609" w:rsidP="0029753F">
      <w:pPr>
        <w:pStyle w:val="DaftarParagraf"/>
        <w:tabs>
          <w:tab w:val="left" w:pos="4600"/>
        </w:tabs>
        <w:spacing w:line="360" w:lineRule="auto"/>
        <w:ind w:left="1069" w:firstLine="207"/>
      </w:pPr>
      <w:r>
        <w:t>Langkah evaluasi dilakukan apakah performa yang dihasilkan oleh model sesuai dengan target yang ditetapkan. Jika hasil memenuhi target maka lanjut ke output dan jikalau tidak sesuai maka akan Kembali ke training model untuk di itraeasi ulang.</w:t>
      </w:r>
    </w:p>
    <w:p w14:paraId="2EA5B45D" w14:textId="05156A7D" w:rsidR="009B3609" w:rsidRDefault="009B3609" w:rsidP="0029753F">
      <w:pPr>
        <w:pStyle w:val="DaftarParagraf"/>
        <w:numPr>
          <w:ilvl w:val="0"/>
          <w:numId w:val="20"/>
        </w:numPr>
        <w:tabs>
          <w:tab w:val="left" w:pos="4600"/>
        </w:tabs>
        <w:spacing w:line="360" w:lineRule="auto"/>
      </w:pPr>
      <w:r>
        <w:t>Output</w:t>
      </w:r>
    </w:p>
    <w:p w14:paraId="25852889" w14:textId="1A15E470" w:rsidR="009B3609" w:rsidRDefault="009B3609" w:rsidP="0029753F">
      <w:pPr>
        <w:pStyle w:val="DaftarParagraf"/>
        <w:tabs>
          <w:tab w:val="left" w:pos="4600"/>
        </w:tabs>
        <w:spacing w:line="360" w:lineRule="auto"/>
        <w:ind w:left="1069" w:firstLine="207"/>
      </w:pPr>
      <w:r>
        <w:t>Hasil akhir yang berupa laporan dari hasil analisis terhadap data baaru memggunakan Deep Neural Network.</w:t>
      </w:r>
    </w:p>
    <w:p w14:paraId="6A13E87B" w14:textId="2F5656D0" w:rsidR="00907C14" w:rsidRPr="00415352" w:rsidRDefault="009B3609" w:rsidP="0029753F">
      <w:pPr>
        <w:pStyle w:val="DaftarParagraf"/>
        <w:numPr>
          <w:ilvl w:val="0"/>
          <w:numId w:val="20"/>
        </w:numPr>
        <w:tabs>
          <w:tab w:val="left" w:pos="4600"/>
        </w:tabs>
        <w:spacing w:line="360" w:lineRule="auto"/>
      </w:pPr>
      <w:r>
        <w:t xml:space="preserve">End </w:t>
      </w:r>
    </w:p>
    <w:p w14:paraId="5DCBC0A0" w14:textId="7BD4CC49" w:rsidR="0063291C" w:rsidRPr="00CC693F" w:rsidRDefault="0063291C" w:rsidP="00CC693F">
      <w:pPr>
        <w:pStyle w:val="Judul2"/>
        <w:numPr>
          <w:ilvl w:val="0"/>
          <w:numId w:val="25"/>
        </w:numPr>
        <w:ind w:left="360"/>
        <w:rPr>
          <w:rFonts w:ascii="Times New Roman" w:hAnsi="Times New Roman" w:cs="Times New Roman"/>
          <w:b/>
          <w:bCs/>
          <w:color w:val="000000" w:themeColor="text1"/>
          <w:sz w:val="24"/>
          <w:szCs w:val="32"/>
        </w:rPr>
      </w:pPr>
      <w:bookmarkStart w:id="24" w:name="_Toc211945839"/>
      <w:r w:rsidRPr="00CC693F">
        <w:rPr>
          <w:rFonts w:ascii="Times New Roman" w:hAnsi="Times New Roman" w:cs="Times New Roman"/>
          <w:b/>
          <w:bCs/>
          <w:color w:val="000000" w:themeColor="text1"/>
          <w:sz w:val="24"/>
          <w:szCs w:val="32"/>
        </w:rPr>
        <w:lastRenderedPageBreak/>
        <w:t>Teknik pengujian system</w:t>
      </w:r>
      <w:bookmarkEnd w:id="24"/>
    </w:p>
    <w:p w14:paraId="3F6DAAA0" w14:textId="2994420D" w:rsidR="00A10DA1" w:rsidRDefault="00A10DA1" w:rsidP="0029753F">
      <w:pPr>
        <w:pStyle w:val="DaftarParagraf"/>
        <w:tabs>
          <w:tab w:val="left" w:pos="4600"/>
        </w:tabs>
        <w:spacing w:line="360" w:lineRule="auto"/>
        <w:ind w:left="426" w:firstLine="283"/>
      </w:pPr>
      <w:r>
        <w:t>Teknik pengujian sistem merupakan tahapan krusial untuk memastikan bahwa sistem klasifikasi jenis industri IKM yang dikembangkan menggunakan Deep neural network dapat berfungsi sesuai dengan tujuan penelitian dan dapat memberikan hasil yang valid. Pengujian yang dilakukan secara komptrehensif meliputi bebrapa aspek berikut:</w:t>
      </w:r>
    </w:p>
    <w:p w14:paraId="15B2317F" w14:textId="77777777" w:rsidR="0029753F" w:rsidRDefault="0029753F" w:rsidP="0029753F">
      <w:pPr>
        <w:pStyle w:val="DaftarParagraf"/>
        <w:tabs>
          <w:tab w:val="left" w:pos="4600"/>
        </w:tabs>
        <w:spacing w:line="360" w:lineRule="auto"/>
        <w:ind w:left="426" w:firstLine="283"/>
      </w:pPr>
    </w:p>
    <w:p w14:paraId="74ED2D88" w14:textId="426CF8A6" w:rsidR="00A10DA1" w:rsidRDefault="00A10DA1" w:rsidP="0029753F">
      <w:pPr>
        <w:pStyle w:val="DaftarParagraf"/>
        <w:numPr>
          <w:ilvl w:val="0"/>
          <w:numId w:val="21"/>
        </w:numPr>
        <w:tabs>
          <w:tab w:val="left" w:pos="4600"/>
        </w:tabs>
        <w:spacing w:line="360" w:lineRule="auto"/>
      </w:pPr>
      <w:r>
        <w:t>Tujuan fungsionalitas</w:t>
      </w:r>
    </w:p>
    <w:p w14:paraId="1A2EC3D5" w14:textId="77777777" w:rsidR="00A10DA1" w:rsidRDefault="00A10DA1" w:rsidP="0029753F">
      <w:pPr>
        <w:pStyle w:val="DaftarParagraf"/>
        <w:tabs>
          <w:tab w:val="left" w:pos="4600"/>
        </w:tabs>
        <w:spacing w:line="360" w:lineRule="auto"/>
        <w:ind w:left="1069" w:firstLine="349"/>
      </w:pPr>
      <w:r>
        <w:t>Memastikan bahwa model DNN yang dikembangkan dapat menkalankan tugas klasifikasi jenis industry IKM Kota Makassar dengan konsisten sesuai dengan kebutuhan pengguna dan akan dilakukan pengujian black-box dengan memberikan berbagai scenario inputan dan memverifikasi output yang dihasilkan.</w:t>
      </w:r>
    </w:p>
    <w:p w14:paraId="6BC7F665" w14:textId="77777777" w:rsidR="0029753F" w:rsidRDefault="0029753F" w:rsidP="0029753F">
      <w:pPr>
        <w:pStyle w:val="DaftarParagraf"/>
        <w:tabs>
          <w:tab w:val="left" w:pos="4600"/>
        </w:tabs>
        <w:spacing w:line="360" w:lineRule="auto"/>
        <w:ind w:left="1069" w:firstLine="349"/>
      </w:pPr>
    </w:p>
    <w:p w14:paraId="5E3EC22D" w14:textId="77777777" w:rsidR="00A10DA1" w:rsidRDefault="00A10DA1" w:rsidP="0029753F">
      <w:pPr>
        <w:pStyle w:val="DaftarParagraf"/>
        <w:numPr>
          <w:ilvl w:val="0"/>
          <w:numId w:val="21"/>
        </w:numPr>
        <w:tabs>
          <w:tab w:val="left" w:pos="4600"/>
        </w:tabs>
        <w:spacing w:line="360" w:lineRule="auto"/>
      </w:pPr>
      <w:r>
        <w:t>Pengujian kinerja</w:t>
      </w:r>
    </w:p>
    <w:p w14:paraId="32437B8C" w14:textId="4269098D" w:rsidR="00A10DA1" w:rsidRDefault="00A10DA1" w:rsidP="0029753F">
      <w:pPr>
        <w:pStyle w:val="DaftarParagraf"/>
        <w:tabs>
          <w:tab w:val="left" w:pos="4600"/>
        </w:tabs>
        <w:spacing w:line="360" w:lineRule="auto"/>
        <w:ind w:left="1069" w:firstLine="349"/>
      </w:pPr>
      <w:r>
        <w:t>Mengukur seberapa presisi model DNN mampu melakukan klasifikasi dengan Tingkat akurasi yang tinggi pada data uji yang belum pernah dilihat sebelumnya dengan menggunakan confuision matrix</w:t>
      </w:r>
      <w:r w:rsidR="00907C14">
        <w:t xml:space="preserve"> dan generalilsasi data baru untuk menghindari overfitting.</w:t>
      </w:r>
    </w:p>
    <w:p w14:paraId="6900E651" w14:textId="77777777" w:rsidR="0029753F" w:rsidRDefault="0029753F" w:rsidP="0029753F">
      <w:pPr>
        <w:pStyle w:val="DaftarParagraf"/>
        <w:tabs>
          <w:tab w:val="left" w:pos="4600"/>
        </w:tabs>
        <w:spacing w:line="360" w:lineRule="auto"/>
        <w:ind w:left="1069" w:firstLine="349"/>
      </w:pPr>
    </w:p>
    <w:p w14:paraId="311F536F" w14:textId="6F500AA4" w:rsidR="00907C14" w:rsidRDefault="00907C14" w:rsidP="0029753F">
      <w:pPr>
        <w:pStyle w:val="DaftarParagraf"/>
        <w:numPr>
          <w:ilvl w:val="0"/>
          <w:numId w:val="21"/>
        </w:numPr>
        <w:tabs>
          <w:tab w:val="left" w:pos="4600"/>
        </w:tabs>
        <w:spacing w:line="360" w:lineRule="auto"/>
      </w:pPr>
      <w:r>
        <w:t xml:space="preserve">Pengujian hasil </w:t>
      </w:r>
    </w:p>
    <w:p w14:paraId="7CBDC3EB" w14:textId="21F80FAD" w:rsidR="00907C14" w:rsidRDefault="00907C14" w:rsidP="0029753F">
      <w:pPr>
        <w:pStyle w:val="DaftarParagraf"/>
        <w:tabs>
          <w:tab w:val="left" w:pos="4600"/>
        </w:tabs>
        <w:spacing w:line="360" w:lineRule="auto"/>
        <w:ind w:left="1069" w:firstLine="349"/>
      </w:pPr>
      <w:r>
        <w:t>Memastikan bahwa sistem yang dijlankan bemar benar menghasilkan klasifikasi yang dapat diandalkan dan bermanfaat ssecara praktis guna mendukung pengambilan Keputusan bagi IKM Dimana membuktikan kemampuan sistem dalam menghasilkan rekomendasi industry yang terarah dan relevan terhadap karakteristik input yang diberkan serta memasikan hasil benar benar berguna untuk kebutuhan pelaku IKM.</w:t>
      </w:r>
    </w:p>
    <w:p w14:paraId="6223D45E" w14:textId="77777777" w:rsidR="0029753F" w:rsidRDefault="0029753F" w:rsidP="0029753F">
      <w:pPr>
        <w:pStyle w:val="DaftarParagraf"/>
        <w:tabs>
          <w:tab w:val="left" w:pos="4600"/>
        </w:tabs>
        <w:spacing w:line="360" w:lineRule="auto"/>
        <w:ind w:left="1069" w:firstLine="349"/>
      </w:pPr>
    </w:p>
    <w:p w14:paraId="5470FEF4" w14:textId="77777777" w:rsidR="0029753F" w:rsidRDefault="0029753F" w:rsidP="0029753F">
      <w:pPr>
        <w:pStyle w:val="DaftarParagraf"/>
        <w:tabs>
          <w:tab w:val="left" w:pos="4600"/>
        </w:tabs>
        <w:spacing w:line="360" w:lineRule="auto"/>
        <w:ind w:left="1069" w:firstLine="349"/>
      </w:pPr>
    </w:p>
    <w:p w14:paraId="0BC73376" w14:textId="77777777" w:rsidR="0029753F" w:rsidRPr="00A10DA1" w:rsidRDefault="0029753F" w:rsidP="0029753F">
      <w:pPr>
        <w:pStyle w:val="DaftarParagraf"/>
        <w:tabs>
          <w:tab w:val="left" w:pos="4600"/>
        </w:tabs>
        <w:spacing w:line="360" w:lineRule="auto"/>
        <w:ind w:left="1069" w:firstLine="349"/>
      </w:pPr>
    </w:p>
    <w:p w14:paraId="402FCC42" w14:textId="588C4C07" w:rsidR="0063291C" w:rsidRPr="00CC693F" w:rsidRDefault="0063291C" w:rsidP="00CC693F">
      <w:pPr>
        <w:pStyle w:val="Judul2"/>
        <w:numPr>
          <w:ilvl w:val="0"/>
          <w:numId w:val="25"/>
        </w:numPr>
        <w:ind w:left="360"/>
        <w:rPr>
          <w:rFonts w:ascii="Times New Roman" w:hAnsi="Times New Roman" w:cs="Times New Roman"/>
          <w:b/>
          <w:bCs/>
          <w:color w:val="000000" w:themeColor="text1"/>
          <w:sz w:val="24"/>
          <w:szCs w:val="32"/>
        </w:rPr>
      </w:pPr>
      <w:bookmarkStart w:id="25" w:name="_Toc211945840"/>
      <w:r w:rsidRPr="00CC693F">
        <w:rPr>
          <w:rFonts w:ascii="Times New Roman" w:hAnsi="Times New Roman" w:cs="Times New Roman"/>
          <w:b/>
          <w:bCs/>
          <w:color w:val="000000" w:themeColor="text1"/>
          <w:sz w:val="24"/>
          <w:szCs w:val="32"/>
        </w:rPr>
        <w:lastRenderedPageBreak/>
        <w:t>Teknik analisis data</w:t>
      </w:r>
      <w:bookmarkEnd w:id="25"/>
    </w:p>
    <w:p w14:paraId="5761337A" w14:textId="66B8AB3C" w:rsidR="0063291C" w:rsidRDefault="00907C14" w:rsidP="0029753F">
      <w:pPr>
        <w:tabs>
          <w:tab w:val="left" w:pos="4600"/>
        </w:tabs>
        <w:spacing w:line="360" w:lineRule="auto"/>
        <w:ind w:left="426" w:firstLine="283"/>
      </w:pPr>
      <w:r>
        <w:t>Analisis data dalam penelitian ini brtujuan untuk mengevaluasi efektivitas dan juga keandalan klasifikasi model Deep Neural Network dalam proses memberikan rekomendasi industri yang sesuai. Analisis dilakukan secara menyeluruh melalui pendekatan kuantitatif terhadap data dan hasil klasifikasi. Tahapan analisis data yang dirancang meliputi:</w:t>
      </w:r>
    </w:p>
    <w:p w14:paraId="10F204B9" w14:textId="6F741E9F" w:rsidR="00D07CE6" w:rsidRDefault="00D07CE6" w:rsidP="0029753F">
      <w:pPr>
        <w:pStyle w:val="DaftarParagraf"/>
        <w:numPr>
          <w:ilvl w:val="0"/>
          <w:numId w:val="22"/>
        </w:numPr>
        <w:tabs>
          <w:tab w:val="left" w:pos="4600"/>
        </w:tabs>
        <w:spacing w:line="360" w:lineRule="auto"/>
      </w:pPr>
      <w:r>
        <w:t>Preprocessing data</w:t>
      </w:r>
    </w:p>
    <w:p w14:paraId="0D332AAF" w14:textId="153A6772" w:rsidR="00D07CE6" w:rsidRDefault="00D07CE6" w:rsidP="0029753F">
      <w:pPr>
        <w:pStyle w:val="DaftarParagraf"/>
        <w:tabs>
          <w:tab w:val="left" w:pos="4600"/>
        </w:tabs>
        <w:spacing w:line="360" w:lineRule="auto"/>
        <w:ind w:left="1134" w:firstLine="284"/>
      </w:pPr>
      <w:r>
        <w:t>Data di normalisasi agar berada dalam skala numerik yang seragam guna mempercepat dan menstabilkan proses pelatihan DNN. Kemudian data dibagi menjadi data training dan data testing</w:t>
      </w:r>
      <w:r w:rsidR="00925BB5">
        <w:t xml:space="preserve"> untuk mengukur kemampuan model secara objektif pada data baru.</w:t>
      </w:r>
    </w:p>
    <w:p w14:paraId="00BFC75E" w14:textId="77777777" w:rsidR="0029753F" w:rsidRDefault="0029753F" w:rsidP="0029753F">
      <w:pPr>
        <w:pStyle w:val="DaftarParagraf"/>
        <w:tabs>
          <w:tab w:val="left" w:pos="4600"/>
        </w:tabs>
        <w:spacing w:line="360" w:lineRule="auto"/>
        <w:ind w:left="1134" w:firstLine="284"/>
      </w:pPr>
    </w:p>
    <w:p w14:paraId="0484ED43" w14:textId="77B1BBD9" w:rsidR="00925BB5" w:rsidRDefault="00925BB5" w:rsidP="0029753F">
      <w:pPr>
        <w:pStyle w:val="DaftarParagraf"/>
        <w:numPr>
          <w:ilvl w:val="0"/>
          <w:numId w:val="22"/>
        </w:numPr>
        <w:tabs>
          <w:tab w:val="left" w:pos="4600"/>
        </w:tabs>
        <w:spacing w:line="360" w:lineRule="auto"/>
      </w:pPr>
      <w:r>
        <w:t>Pelatihan model Deep Neural Network (DNN)</w:t>
      </w:r>
    </w:p>
    <w:p w14:paraId="6FABD493" w14:textId="00925383" w:rsidR="00925BB5" w:rsidRDefault="00925BB5" w:rsidP="0029753F">
      <w:pPr>
        <w:pStyle w:val="DaftarParagraf"/>
        <w:tabs>
          <w:tab w:val="left" w:pos="4600"/>
        </w:tabs>
        <w:spacing w:line="360" w:lineRule="auto"/>
        <w:ind w:left="1069" w:firstLine="349"/>
      </w:pPr>
      <w:r>
        <w:t>Model dilatih menggunakan data training melalui proses feedfordward dan backpropagation untuk menyesuaikan bobot sehingga model dapat mengenali paola dari data yang Dimana model diperbarui menggunakan optimasi agar loss diminimalkan secara efektif.</w:t>
      </w:r>
    </w:p>
    <w:p w14:paraId="14DD7CA9" w14:textId="77777777" w:rsidR="0029753F" w:rsidRDefault="0029753F" w:rsidP="0029753F">
      <w:pPr>
        <w:pStyle w:val="DaftarParagraf"/>
        <w:tabs>
          <w:tab w:val="left" w:pos="4600"/>
        </w:tabs>
        <w:spacing w:line="360" w:lineRule="auto"/>
        <w:ind w:left="1069" w:firstLine="349"/>
      </w:pPr>
    </w:p>
    <w:p w14:paraId="0990CCF4" w14:textId="77777777" w:rsidR="0029753F" w:rsidRDefault="0029753F" w:rsidP="0029753F">
      <w:pPr>
        <w:pStyle w:val="DaftarParagraf"/>
        <w:tabs>
          <w:tab w:val="left" w:pos="4600"/>
        </w:tabs>
        <w:spacing w:line="360" w:lineRule="auto"/>
        <w:ind w:left="1069" w:firstLine="349"/>
      </w:pPr>
    </w:p>
    <w:p w14:paraId="2AA77D91" w14:textId="0BB2B821" w:rsidR="00925BB5" w:rsidRDefault="00925BB5" w:rsidP="0029753F">
      <w:pPr>
        <w:pStyle w:val="DaftarParagraf"/>
        <w:numPr>
          <w:ilvl w:val="0"/>
          <w:numId w:val="22"/>
        </w:numPr>
        <w:tabs>
          <w:tab w:val="left" w:pos="4600"/>
        </w:tabs>
        <w:spacing w:line="360" w:lineRule="auto"/>
      </w:pPr>
      <w:r>
        <w:t>Evaluasi kinerja model</w:t>
      </w:r>
    </w:p>
    <w:p w14:paraId="788EEBA2" w14:textId="4F984D92" w:rsidR="00925BB5" w:rsidRDefault="00925BB5" w:rsidP="0029753F">
      <w:pPr>
        <w:pStyle w:val="DaftarParagraf"/>
        <w:tabs>
          <w:tab w:val="left" w:pos="4600"/>
        </w:tabs>
        <w:spacing w:line="360" w:lineRule="auto"/>
        <w:ind w:left="1069" w:firstLine="491"/>
      </w:pPr>
      <w:r>
        <w:t>Setelah proses pelatihan, model diuji pada testing untuk melihat kemampuan generalisasi. Kemudian menggunakan confusion matrix yang menungkinkan analisis kesalahan prediksi secara detail beserta perhitungan metriknya yang terdiri dari akurasi, presisi, recall dan juga F1-score</w:t>
      </w:r>
      <w:r w:rsidR="0029753F">
        <w:t>.</w:t>
      </w:r>
    </w:p>
    <w:p w14:paraId="671F2A4E" w14:textId="77777777" w:rsidR="0029753F" w:rsidRDefault="0029753F" w:rsidP="0029753F">
      <w:pPr>
        <w:pStyle w:val="DaftarParagraf"/>
        <w:tabs>
          <w:tab w:val="left" w:pos="4600"/>
        </w:tabs>
        <w:spacing w:line="360" w:lineRule="auto"/>
        <w:ind w:left="1069" w:firstLine="491"/>
      </w:pPr>
    </w:p>
    <w:p w14:paraId="200AAE56" w14:textId="00DE456E" w:rsidR="00925BB5" w:rsidRDefault="00925BB5" w:rsidP="0029753F">
      <w:pPr>
        <w:pStyle w:val="DaftarParagraf"/>
        <w:numPr>
          <w:ilvl w:val="0"/>
          <w:numId w:val="22"/>
        </w:numPr>
        <w:tabs>
          <w:tab w:val="left" w:pos="4600"/>
        </w:tabs>
        <w:spacing w:line="360" w:lineRule="auto"/>
      </w:pPr>
      <w:r>
        <w:t>Interpretasi model</w:t>
      </w:r>
    </w:p>
    <w:p w14:paraId="09669A0D" w14:textId="33B88937" w:rsidR="00925BB5" w:rsidRDefault="00925BB5" w:rsidP="0029753F">
      <w:pPr>
        <w:pStyle w:val="DaftarParagraf"/>
        <w:tabs>
          <w:tab w:val="left" w:pos="4600"/>
        </w:tabs>
        <w:spacing w:line="360" w:lineRule="auto"/>
        <w:ind w:left="1069" w:firstLine="491"/>
      </w:pPr>
      <w:r>
        <w:t>Visualisasi SHAP digunakan untuk memperbarui kontribusi setiap fitur terhadap output prediksi, mendukung tran</w:t>
      </w:r>
      <w:r w:rsidR="0029753F">
        <w:t>paransi sistem dan memperkuat pengambilan Keputusan berbasis model DNN.</w:t>
      </w:r>
    </w:p>
    <w:p w14:paraId="690D33D5" w14:textId="77777777" w:rsidR="0029753F" w:rsidRDefault="0029753F" w:rsidP="0029753F">
      <w:pPr>
        <w:pStyle w:val="DaftarParagraf"/>
        <w:tabs>
          <w:tab w:val="left" w:pos="4600"/>
        </w:tabs>
        <w:spacing w:line="360" w:lineRule="auto"/>
        <w:ind w:left="1069" w:firstLine="491"/>
      </w:pPr>
    </w:p>
    <w:p w14:paraId="2461E94A" w14:textId="4221FF41" w:rsidR="0029753F" w:rsidRDefault="0029753F" w:rsidP="0029753F">
      <w:pPr>
        <w:pStyle w:val="DaftarParagraf"/>
        <w:numPr>
          <w:ilvl w:val="0"/>
          <w:numId w:val="22"/>
        </w:numPr>
        <w:tabs>
          <w:tab w:val="left" w:pos="4600"/>
        </w:tabs>
        <w:spacing w:line="360" w:lineRule="auto"/>
      </w:pPr>
      <w:r>
        <w:lastRenderedPageBreak/>
        <w:t>Iterasi dan tuning</w:t>
      </w:r>
    </w:p>
    <w:p w14:paraId="111663D2" w14:textId="1CA05007" w:rsidR="0029753F" w:rsidRPr="00907C14" w:rsidRDefault="0029753F" w:rsidP="0029753F">
      <w:pPr>
        <w:pStyle w:val="DaftarParagraf"/>
        <w:tabs>
          <w:tab w:val="left" w:pos="4600"/>
        </w:tabs>
        <w:spacing w:line="360" w:lineRule="auto"/>
        <w:ind w:left="1069" w:firstLine="491"/>
      </w:pPr>
      <w:r>
        <w:t>Jika kinerja model belum optimal dilakukan iterasi pelatihan dan tuning parameter (jumlah layer, neuron fungsi aktivasi, dsb.) hingga diperoleh model dengan peforma terbaik secara evaluasi dan interpretasi.</w:t>
      </w:r>
    </w:p>
    <w:p w14:paraId="05CA00C1" w14:textId="77777777" w:rsidR="0063291C" w:rsidRDefault="0063291C" w:rsidP="0029753F">
      <w:pPr>
        <w:tabs>
          <w:tab w:val="left" w:pos="4600"/>
        </w:tabs>
        <w:spacing w:line="360" w:lineRule="auto"/>
        <w:rPr>
          <w:b/>
          <w:bCs/>
        </w:rPr>
      </w:pPr>
    </w:p>
    <w:p w14:paraId="52990AFF" w14:textId="77777777" w:rsidR="0063291C" w:rsidRDefault="0063291C" w:rsidP="0029753F">
      <w:pPr>
        <w:tabs>
          <w:tab w:val="left" w:pos="4600"/>
        </w:tabs>
        <w:spacing w:line="360" w:lineRule="auto"/>
        <w:rPr>
          <w:b/>
          <w:bCs/>
        </w:rPr>
      </w:pPr>
    </w:p>
    <w:p w14:paraId="68876999" w14:textId="77777777" w:rsidR="0006325E" w:rsidRDefault="0006325E" w:rsidP="0029753F">
      <w:pPr>
        <w:tabs>
          <w:tab w:val="left" w:pos="4600"/>
        </w:tabs>
        <w:spacing w:line="360" w:lineRule="auto"/>
        <w:rPr>
          <w:b/>
          <w:bCs/>
        </w:rPr>
      </w:pPr>
    </w:p>
    <w:p w14:paraId="4A48A225" w14:textId="77777777" w:rsidR="00204069" w:rsidRDefault="00204069" w:rsidP="0029753F">
      <w:pPr>
        <w:tabs>
          <w:tab w:val="left" w:pos="4600"/>
        </w:tabs>
        <w:spacing w:line="360" w:lineRule="auto"/>
        <w:rPr>
          <w:b/>
          <w:bCs/>
          <w:sz w:val="28"/>
          <w:szCs w:val="28"/>
        </w:rPr>
      </w:pPr>
    </w:p>
    <w:p w14:paraId="50838559" w14:textId="77777777" w:rsidR="00D14694" w:rsidRDefault="00D14694" w:rsidP="0029753F">
      <w:pPr>
        <w:tabs>
          <w:tab w:val="left" w:pos="4600"/>
        </w:tabs>
        <w:spacing w:line="360" w:lineRule="auto"/>
        <w:jc w:val="center"/>
        <w:rPr>
          <w:b/>
          <w:bCs/>
          <w:sz w:val="28"/>
          <w:szCs w:val="28"/>
        </w:rPr>
      </w:pPr>
    </w:p>
    <w:p w14:paraId="611D12D0" w14:textId="77777777" w:rsidR="00D14694" w:rsidRDefault="00D14694" w:rsidP="0029753F">
      <w:pPr>
        <w:tabs>
          <w:tab w:val="left" w:pos="4600"/>
        </w:tabs>
        <w:spacing w:line="360" w:lineRule="auto"/>
        <w:jc w:val="center"/>
        <w:rPr>
          <w:b/>
          <w:bCs/>
          <w:sz w:val="28"/>
          <w:szCs w:val="28"/>
        </w:rPr>
      </w:pPr>
    </w:p>
    <w:p w14:paraId="2773AE67" w14:textId="77777777" w:rsidR="00D14694" w:rsidRDefault="00D14694" w:rsidP="0029753F">
      <w:pPr>
        <w:tabs>
          <w:tab w:val="left" w:pos="4600"/>
        </w:tabs>
        <w:spacing w:line="360" w:lineRule="auto"/>
        <w:jc w:val="center"/>
        <w:rPr>
          <w:b/>
          <w:bCs/>
          <w:sz w:val="28"/>
          <w:szCs w:val="28"/>
        </w:rPr>
      </w:pPr>
    </w:p>
    <w:p w14:paraId="24961A7E" w14:textId="77777777" w:rsidR="0029753F" w:rsidRDefault="0029753F" w:rsidP="0029753F">
      <w:pPr>
        <w:tabs>
          <w:tab w:val="left" w:pos="4600"/>
        </w:tabs>
        <w:spacing w:line="360" w:lineRule="auto"/>
        <w:jc w:val="center"/>
        <w:rPr>
          <w:b/>
          <w:bCs/>
          <w:sz w:val="28"/>
          <w:szCs w:val="28"/>
        </w:rPr>
      </w:pPr>
    </w:p>
    <w:p w14:paraId="57FF4123" w14:textId="77777777" w:rsidR="0029753F" w:rsidRDefault="0029753F" w:rsidP="0029753F">
      <w:pPr>
        <w:tabs>
          <w:tab w:val="left" w:pos="4600"/>
        </w:tabs>
        <w:spacing w:line="360" w:lineRule="auto"/>
        <w:jc w:val="center"/>
        <w:rPr>
          <w:b/>
          <w:bCs/>
          <w:sz w:val="28"/>
          <w:szCs w:val="28"/>
        </w:rPr>
      </w:pPr>
    </w:p>
    <w:p w14:paraId="28BA651F" w14:textId="77777777" w:rsidR="0029753F" w:rsidRDefault="0029753F" w:rsidP="0029753F">
      <w:pPr>
        <w:tabs>
          <w:tab w:val="left" w:pos="4600"/>
        </w:tabs>
        <w:spacing w:line="360" w:lineRule="auto"/>
        <w:jc w:val="center"/>
        <w:rPr>
          <w:b/>
          <w:bCs/>
          <w:sz w:val="28"/>
          <w:szCs w:val="28"/>
        </w:rPr>
      </w:pPr>
    </w:p>
    <w:p w14:paraId="7B472614" w14:textId="77777777" w:rsidR="0029753F" w:rsidRDefault="0029753F" w:rsidP="0029753F">
      <w:pPr>
        <w:tabs>
          <w:tab w:val="left" w:pos="4600"/>
        </w:tabs>
        <w:spacing w:line="360" w:lineRule="auto"/>
        <w:jc w:val="center"/>
        <w:rPr>
          <w:b/>
          <w:bCs/>
          <w:sz w:val="28"/>
          <w:szCs w:val="28"/>
        </w:rPr>
      </w:pPr>
    </w:p>
    <w:p w14:paraId="7C70FDCD" w14:textId="77777777" w:rsidR="0029753F" w:rsidRDefault="0029753F" w:rsidP="0029753F">
      <w:pPr>
        <w:tabs>
          <w:tab w:val="left" w:pos="4600"/>
        </w:tabs>
        <w:spacing w:line="360" w:lineRule="auto"/>
        <w:jc w:val="center"/>
        <w:rPr>
          <w:b/>
          <w:bCs/>
          <w:sz w:val="28"/>
          <w:szCs w:val="28"/>
        </w:rPr>
      </w:pPr>
    </w:p>
    <w:p w14:paraId="5A50F629" w14:textId="77777777" w:rsidR="0029753F" w:rsidRDefault="0029753F" w:rsidP="0029753F">
      <w:pPr>
        <w:tabs>
          <w:tab w:val="left" w:pos="4600"/>
        </w:tabs>
        <w:spacing w:line="360" w:lineRule="auto"/>
        <w:jc w:val="center"/>
        <w:rPr>
          <w:b/>
          <w:bCs/>
          <w:sz w:val="28"/>
          <w:szCs w:val="28"/>
        </w:rPr>
      </w:pPr>
    </w:p>
    <w:p w14:paraId="7FBB1E62" w14:textId="77777777" w:rsidR="0029753F" w:rsidRDefault="0029753F" w:rsidP="0029753F">
      <w:pPr>
        <w:tabs>
          <w:tab w:val="left" w:pos="4600"/>
        </w:tabs>
        <w:spacing w:line="360" w:lineRule="auto"/>
        <w:jc w:val="center"/>
        <w:rPr>
          <w:b/>
          <w:bCs/>
          <w:sz w:val="28"/>
          <w:szCs w:val="28"/>
        </w:rPr>
      </w:pPr>
    </w:p>
    <w:p w14:paraId="600E5F8C" w14:textId="77777777" w:rsidR="0029753F" w:rsidRDefault="0029753F" w:rsidP="0029753F">
      <w:pPr>
        <w:tabs>
          <w:tab w:val="left" w:pos="4600"/>
        </w:tabs>
        <w:spacing w:line="360" w:lineRule="auto"/>
        <w:jc w:val="center"/>
        <w:rPr>
          <w:b/>
          <w:bCs/>
          <w:sz w:val="28"/>
          <w:szCs w:val="28"/>
        </w:rPr>
      </w:pPr>
    </w:p>
    <w:p w14:paraId="68C4AC9D" w14:textId="77777777" w:rsidR="0029753F" w:rsidRDefault="0029753F" w:rsidP="0029753F">
      <w:pPr>
        <w:tabs>
          <w:tab w:val="left" w:pos="4600"/>
        </w:tabs>
        <w:spacing w:line="360" w:lineRule="auto"/>
        <w:jc w:val="center"/>
        <w:rPr>
          <w:b/>
          <w:bCs/>
          <w:sz w:val="28"/>
          <w:szCs w:val="28"/>
        </w:rPr>
      </w:pPr>
    </w:p>
    <w:p w14:paraId="5DBC58D0" w14:textId="77777777" w:rsidR="00CC693F" w:rsidRDefault="00CC693F" w:rsidP="0029753F">
      <w:pPr>
        <w:tabs>
          <w:tab w:val="left" w:pos="4600"/>
        </w:tabs>
        <w:spacing w:line="360" w:lineRule="auto"/>
        <w:jc w:val="center"/>
        <w:rPr>
          <w:b/>
          <w:bCs/>
          <w:sz w:val="28"/>
          <w:szCs w:val="28"/>
        </w:rPr>
      </w:pPr>
    </w:p>
    <w:p w14:paraId="1E6E5D36" w14:textId="05C7D17D" w:rsidR="0063291C" w:rsidRPr="00CC693F" w:rsidRDefault="0063291C" w:rsidP="00CC693F">
      <w:pPr>
        <w:pStyle w:val="Judul1"/>
        <w:jc w:val="center"/>
        <w:rPr>
          <w:rFonts w:ascii="Times New Roman" w:hAnsi="Times New Roman" w:cs="Times New Roman"/>
          <w:b/>
          <w:bCs/>
          <w:color w:val="000000" w:themeColor="text1"/>
          <w:sz w:val="28"/>
          <w:szCs w:val="40"/>
        </w:rPr>
      </w:pPr>
      <w:bookmarkStart w:id="26" w:name="_Toc211945841"/>
      <w:r w:rsidRPr="00CC693F">
        <w:rPr>
          <w:rFonts w:ascii="Times New Roman" w:hAnsi="Times New Roman" w:cs="Times New Roman"/>
          <w:b/>
          <w:bCs/>
          <w:color w:val="000000" w:themeColor="text1"/>
          <w:sz w:val="28"/>
          <w:szCs w:val="40"/>
        </w:rPr>
        <w:lastRenderedPageBreak/>
        <w:t>DAFTAR PUSTAKA</w:t>
      </w:r>
      <w:bookmarkEnd w:id="26"/>
    </w:p>
    <w:p w14:paraId="7BDF611E" w14:textId="5C3A872D" w:rsidR="00D14694" w:rsidRPr="00D14694" w:rsidRDefault="00D14694" w:rsidP="0029753F">
      <w:pPr>
        <w:widowControl w:val="0"/>
        <w:autoSpaceDE w:val="0"/>
        <w:autoSpaceDN w:val="0"/>
        <w:adjustRightInd w:val="0"/>
        <w:spacing w:line="360" w:lineRule="auto"/>
        <w:ind w:left="480" w:hanging="480"/>
        <w:rPr>
          <w:rFonts w:cs="Times New Roman"/>
          <w:noProof/>
          <w:kern w:val="0"/>
          <w:szCs w:val="22"/>
        </w:rPr>
      </w:pPr>
      <w:r w:rsidRPr="00D14694">
        <w:rPr>
          <w:b/>
          <w:bCs/>
        </w:rPr>
        <w:fldChar w:fldCharType="begin" w:fldLock="1"/>
      </w:r>
      <w:r w:rsidRPr="00D14694">
        <w:rPr>
          <w:b/>
          <w:bCs/>
        </w:rPr>
        <w:instrText xml:space="preserve">ADDIN Mendeley Bibliography CSL_BIBLIOGRAPHY </w:instrText>
      </w:r>
      <w:r w:rsidRPr="00D14694">
        <w:rPr>
          <w:b/>
          <w:bCs/>
        </w:rPr>
        <w:fldChar w:fldCharType="separate"/>
      </w:r>
      <w:r w:rsidRPr="00D14694">
        <w:rPr>
          <w:rFonts w:cs="Times New Roman"/>
          <w:noProof/>
          <w:kern w:val="0"/>
          <w:szCs w:val="22"/>
        </w:rPr>
        <w:t xml:space="preserve">A. A. SG. Mas Karunia Maharani, Komang Oka Saputra, &amp; Ni Made Ary Esta Dewi Wirastuti. (2022). Komparasi Metode Backpropagation Neural Network dan Convolutional Neural Network Pada Pengenalan Pola Tulisan Tangan. </w:t>
      </w:r>
      <w:r w:rsidRPr="00D14694">
        <w:rPr>
          <w:rFonts w:cs="Times New Roman"/>
          <w:i/>
          <w:iCs/>
          <w:noProof/>
          <w:kern w:val="0"/>
          <w:szCs w:val="22"/>
        </w:rPr>
        <w:t>Journal of Computer Science and Informatics Engineering (J-Cosine)</w:t>
      </w:r>
      <w:r w:rsidRPr="00D14694">
        <w:rPr>
          <w:rFonts w:cs="Times New Roman"/>
          <w:noProof/>
          <w:kern w:val="0"/>
          <w:szCs w:val="22"/>
        </w:rPr>
        <w:t xml:space="preserve">, </w:t>
      </w:r>
      <w:r w:rsidRPr="00D14694">
        <w:rPr>
          <w:rFonts w:cs="Times New Roman"/>
          <w:i/>
          <w:iCs/>
          <w:noProof/>
          <w:kern w:val="0"/>
          <w:szCs w:val="22"/>
        </w:rPr>
        <w:t>6</w:t>
      </w:r>
      <w:r w:rsidRPr="00D14694">
        <w:rPr>
          <w:rFonts w:cs="Times New Roman"/>
          <w:noProof/>
          <w:kern w:val="0"/>
          <w:szCs w:val="22"/>
        </w:rPr>
        <w:t>(1), 56–63. https://doi.org/10.29303/jcosine.v6i1.431</w:t>
      </w:r>
    </w:p>
    <w:p w14:paraId="439DB9C7" w14:textId="77777777" w:rsidR="00D14694" w:rsidRPr="00D14694" w:rsidRDefault="00D14694" w:rsidP="0029753F">
      <w:pPr>
        <w:widowControl w:val="0"/>
        <w:autoSpaceDE w:val="0"/>
        <w:autoSpaceDN w:val="0"/>
        <w:adjustRightInd w:val="0"/>
        <w:spacing w:line="360" w:lineRule="auto"/>
        <w:ind w:left="480" w:hanging="480"/>
        <w:rPr>
          <w:rFonts w:cs="Times New Roman"/>
          <w:noProof/>
          <w:kern w:val="0"/>
          <w:szCs w:val="22"/>
        </w:rPr>
      </w:pPr>
      <w:r w:rsidRPr="00D14694">
        <w:rPr>
          <w:rFonts w:cs="Times New Roman"/>
          <w:noProof/>
          <w:kern w:val="0"/>
          <w:szCs w:val="22"/>
        </w:rPr>
        <w:t xml:space="preserve">Akbar, A. A., &amp; Koja, N. A. (2024). Kelayakan dan Strategi Pengembangan Usaha Kecil Menengah pada Usaha Makanan Ringan di Kota Tidore Kepulauan. </w:t>
      </w:r>
      <w:r w:rsidRPr="00D14694">
        <w:rPr>
          <w:rFonts w:cs="Times New Roman"/>
          <w:i/>
          <w:iCs/>
          <w:noProof/>
          <w:kern w:val="0"/>
          <w:szCs w:val="22"/>
        </w:rPr>
        <w:t>Jurnal Ilmiah Wahana Pendidikan</w:t>
      </w:r>
      <w:r w:rsidRPr="00D14694">
        <w:rPr>
          <w:rFonts w:cs="Times New Roman"/>
          <w:noProof/>
          <w:kern w:val="0"/>
          <w:szCs w:val="22"/>
        </w:rPr>
        <w:t xml:space="preserve">, </w:t>
      </w:r>
      <w:r w:rsidRPr="00D14694">
        <w:rPr>
          <w:rFonts w:cs="Times New Roman"/>
          <w:i/>
          <w:iCs/>
          <w:noProof/>
          <w:kern w:val="0"/>
          <w:szCs w:val="22"/>
        </w:rPr>
        <w:t>10</w:t>
      </w:r>
      <w:r w:rsidRPr="00D14694">
        <w:rPr>
          <w:rFonts w:cs="Times New Roman"/>
          <w:noProof/>
          <w:kern w:val="0"/>
          <w:szCs w:val="22"/>
        </w:rPr>
        <w:t>(1), 924–931. https://doi.org/10.5281/zenodo.13148014</w:t>
      </w:r>
    </w:p>
    <w:p w14:paraId="14ECE721" w14:textId="77777777" w:rsidR="00D14694" w:rsidRPr="00D14694" w:rsidRDefault="00D14694" w:rsidP="0029753F">
      <w:pPr>
        <w:widowControl w:val="0"/>
        <w:autoSpaceDE w:val="0"/>
        <w:autoSpaceDN w:val="0"/>
        <w:adjustRightInd w:val="0"/>
        <w:spacing w:line="360" w:lineRule="auto"/>
        <w:ind w:left="480" w:hanging="480"/>
        <w:rPr>
          <w:rFonts w:cs="Times New Roman"/>
          <w:noProof/>
          <w:kern w:val="0"/>
          <w:szCs w:val="22"/>
        </w:rPr>
      </w:pPr>
      <w:r w:rsidRPr="00D14694">
        <w:rPr>
          <w:rFonts w:cs="Times New Roman"/>
          <w:noProof/>
          <w:kern w:val="0"/>
          <w:szCs w:val="22"/>
        </w:rPr>
        <w:t xml:space="preserve">Alfarisi, N., &amp; Sitania, F. D. (2024). Sinkronisasi Data Terhadap Industri Kecil Menengah (IKM) Pada Dinas Perindutsrian, Perdagangan, Koperasi, Dan IKM Provinsi Kalimantan Timur. </w:t>
      </w:r>
      <w:r w:rsidRPr="00D14694">
        <w:rPr>
          <w:rFonts w:cs="Times New Roman"/>
          <w:i/>
          <w:iCs/>
          <w:noProof/>
          <w:kern w:val="0"/>
          <w:szCs w:val="22"/>
        </w:rPr>
        <w:t>Jurnal Teknik Industri (JATRI)</w:t>
      </w:r>
      <w:r w:rsidRPr="00D14694">
        <w:rPr>
          <w:rFonts w:cs="Times New Roman"/>
          <w:noProof/>
          <w:kern w:val="0"/>
          <w:szCs w:val="22"/>
        </w:rPr>
        <w:t xml:space="preserve">, </w:t>
      </w:r>
      <w:r w:rsidRPr="00D14694">
        <w:rPr>
          <w:rFonts w:cs="Times New Roman"/>
          <w:i/>
          <w:iCs/>
          <w:noProof/>
          <w:kern w:val="0"/>
          <w:szCs w:val="22"/>
        </w:rPr>
        <w:t>2</w:t>
      </w:r>
      <w:r w:rsidRPr="00D14694">
        <w:rPr>
          <w:rFonts w:cs="Times New Roman"/>
          <w:noProof/>
          <w:kern w:val="0"/>
          <w:szCs w:val="22"/>
        </w:rPr>
        <w:t>(1), 63–70. https://doi.org/10.30872/jatri.v2i1.1234</w:t>
      </w:r>
    </w:p>
    <w:p w14:paraId="5F6B9CAD" w14:textId="77777777" w:rsidR="00D14694" w:rsidRPr="00D14694" w:rsidRDefault="00D14694" w:rsidP="0029753F">
      <w:pPr>
        <w:widowControl w:val="0"/>
        <w:autoSpaceDE w:val="0"/>
        <w:autoSpaceDN w:val="0"/>
        <w:adjustRightInd w:val="0"/>
        <w:spacing w:line="360" w:lineRule="auto"/>
        <w:ind w:left="480" w:hanging="480"/>
        <w:rPr>
          <w:rFonts w:cs="Times New Roman"/>
          <w:noProof/>
          <w:kern w:val="0"/>
          <w:szCs w:val="22"/>
        </w:rPr>
      </w:pPr>
      <w:r w:rsidRPr="00D14694">
        <w:rPr>
          <w:rFonts w:cs="Times New Roman"/>
          <w:noProof/>
          <w:kern w:val="0"/>
          <w:szCs w:val="22"/>
        </w:rPr>
        <w:t xml:space="preserve">Andri, R. (2013). </w:t>
      </w:r>
      <w:r w:rsidRPr="00D14694">
        <w:rPr>
          <w:rFonts w:cs="Times New Roman"/>
          <w:i/>
          <w:iCs/>
          <w:noProof/>
          <w:kern w:val="0"/>
          <w:szCs w:val="22"/>
        </w:rPr>
        <w:t>Andri Ratnasari, “Peranan Industri Kecil Menengah (IKM) Dalam Penyerapan TenagaKerja Di Kabupaten Ponogoro” , Universitas Negeri Surabay a , 2013, hal 5. 17</w:t>
      </w:r>
      <w:r w:rsidRPr="00D14694">
        <w:rPr>
          <w:rFonts w:cs="Times New Roman"/>
          <w:noProof/>
          <w:kern w:val="0"/>
          <w:szCs w:val="22"/>
        </w:rPr>
        <w:t>. 17–29.</w:t>
      </w:r>
    </w:p>
    <w:p w14:paraId="3E6681D3" w14:textId="77777777" w:rsidR="00D14694" w:rsidRPr="00D14694" w:rsidRDefault="00D14694" w:rsidP="0029753F">
      <w:pPr>
        <w:widowControl w:val="0"/>
        <w:autoSpaceDE w:val="0"/>
        <w:autoSpaceDN w:val="0"/>
        <w:adjustRightInd w:val="0"/>
        <w:spacing w:line="360" w:lineRule="auto"/>
        <w:ind w:left="480" w:hanging="480"/>
        <w:rPr>
          <w:rFonts w:cs="Times New Roman"/>
          <w:noProof/>
          <w:kern w:val="0"/>
          <w:szCs w:val="22"/>
        </w:rPr>
      </w:pPr>
      <w:r w:rsidRPr="00D14694">
        <w:rPr>
          <w:rFonts w:cs="Times New Roman"/>
          <w:noProof/>
          <w:kern w:val="0"/>
          <w:szCs w:val="22"/>
        </w:rPr>
        <w:t xml:space="preserve">Ariawan, E. (2025). Perbandingan Performa Arsitektur Convolutional Neural Network Menggunakan Transfer Learning untuk Model Deteksi Kesehatan Daun. </w:t>
      </w:r>
      <w:r w:rsidRPr="00D14694">
        <w:rPr>
          <w:rFonts w:cs="Times New Roman"/>
          <w:i/>
          <w:iCs/>
          <w:noProof/>
          <w:kern w:val="0"/>
          <w:szCs w:val="22"/>
        </w:rPr>
        <w:t>Jurnal of Business and Audit Information System (JBASE)</w:t>
      </w:r>
      <w:r w:rsidRPr="00D14694">
        <w:rPr>
          <w:rFonts w:cs="Times New Roman"/>
          <w:noProof/>
          <w:kern w:val="0"/>
          <w:szCs w:val="22"/>
        </w:rPr>
        <w:t xml:space="preserve">, </w:t>
      </w:r>
      <w:r w:rsidRPr="00D14694">
        <w:rPr>
          <w:rFonts w:cs="Times New Roman"/>
          <w:i/>
          <w:iCs/>
          <w:noProof/>
          <w:kern w:val="0"/>
          <w:szCs w:val="22"/>
        </w:rPr>
        <w:t>8</w:t>
      </w:r>
      <w:r w:rsidRPr="00D14694">
        <w:rPr>
          <w:rFonts w:cs="Times New Roman"/>
          <w:noProof/>
          <w:kern w:val="0"/>
          <w:szCs w:val="22"/>
        </w:rPr>
        <w:t>(1), 1–12. http://journal.ubm.ac.id/index.php/jbase</w:t>
      </w:r>
    </w:p>
    <w:p w14:paraId="7D8F417B" w14:textId="77777777" w:rsidR="00D14694" w:rsidRPr="00D14694" w:rsidRDefault="00D14694" w:rsidP="0029753F">
      <w:pPr>
        <w:widowControl w:val="0"/>
        <w:autoSpaceDE w:val="0"/>
        <w:autoSpaceDN w:val="0"/>
        <w:adjustRightInd w:val="0"/>
        <w:spacing w:line="360" w:lineRule="auto"/>
        <w:ind w:left="480" w:hanging="480"/>
        <w:rPr>
          <w:rFonts w:cs="Times New Roman"/>
          <w:noProof/>
          <w:kern w:val="0"/>
          <w:szCs w:val="22"/>
        </w:rPr>
      </w:pPr>
      <w:r w:rsidRPr="00D14694">
        <w:rPr>
          <w:rFonts w:cs="Times New Roman"/>
          <w:noProof/>
          <w:kern w:val="0"/>
          <w:szCs w:val="22"/>
        </w:rPr>
        <w:t xml:space="preserve">Chintya Adelina, M., &amp; Situmorang, Z. (2024). </w:t>
      </w:r>
      <w:r w:rsidRPr="00D14694">
        <w:rPr>
          <w:rFonts w:cs="Times New Roman"/>
          <w:i/>
          <w:iCs/>
          <w:noProof/>
          <w:kern w:val="0"/>
          <w:szCs w:val="22"/>
        </w:rPr>
        <w:t>Machine Learning for Classification of Ikm Programs At the Department of Industry and Trade of Langkat Regency</w:t>
      </w:r>
      <w:r w:rsidRPr="00D14694">
        <w:rPr>
          <w:rFonts w:cs="Times New Roman"/>
          <w:noProof/>
          <w:kern w:val="0"/>
          <w:szCs w:val="22"/>
        </w:rPr>
        <w:t xml:space="preserve">. </w:t>
      </w:r>
      <w:r w:rsidRPr="00D14694">
        <w:rPr>
          <w:rFonts w:cs="Times New Roman"/>
          <w:i/>
          <w:iCs/>
          <w:noProof/>
          <w:kern w:val="0"/>
          <w:szCs w:val="22"/>
        </w:rPr>
        <w:t>02</w:t>
      </w:r>
      <w:r w:rsidRPr="00D14694">
        <w:rPr>
          <w:rFonts w:cs="Times New Roman"/>
          <w:noProof/>
          <w:kern w:val="0"/>
          <w:szCs w:val="22"/>
        </w:rPr>
        <w:t>(01), 1649–1656.</w:t>
      </w:r>
    </w:p>
    <w:p w14:paraId="7BD016F9" w14:textId="77777777" w:rsidR="00D14694" w:rsidRPr="00D14694" w:rsidRDefault="00D14694" w:rsidP="0029753F">
      <w:pPr>
        <w:widowControl w:val="0"/>
        <w:autoSpaceDE w:val="0"/>
        <w:autoSpaceDN w:val="0"/>
        <w:adjustRightInd w:val="0"/>
        <w:spacing w:line="360" w:lineRule="auto"/>
        <w:ind w:left="480" w:hanging="480"/>
        <w:rPr>
          <w:rFonts w:cs="Times New Roman"/>
          <w:noProof/>
          <w:kern w:val="0"/>
          <w:szCs w:val="22"/>
        </w:rPr>
      </w:pPr>
      <w:r w:rsidRPr="00D14694">
        <w:rPr>
          <w:rFonts w:cs="Times New Roman"/>
          <w:noProof/>
          <w:kern w:val="0"/>
          <w:szCs w:val="22"/>
        </w:rPr>
        <w:t xml:space="preserve">Contreras, J., Winterfeld, A., Popp, J., &amp; Bocklitz, T. (2024). Spectral Zones-Based SHAP/LIME: Enhancing Interpretability in Spectral Deep Learning Models Through Grouped Feature Analysis. </w:t>
      </w:r>
      <w:r w:rsidRPr="00D14694">
        <w:rPr>
          <w:rFonts w:cs="Times New Roman"/>
          <w:i/>
          <w:iCs/>
          <w:noProof/>
          <w:kern w:val="0"/>
          <w:szCs w:val="22"/>
        </w:rPr>
        <w:t>Analytical Chemistry</w:t>
      </w:r>
      <w:r w:rsidRPr="00D14694">
        <w:rPr>
          <w:rFonts w:cs="Times New Roman"/>
          <w:noProof/>
          <w:kern w:val="0"/>
          <w:szCs w:val="22"/>
        </w:rPr>
        <w:t xml:space="preserve">, </w:t>
      </w:r>
      <w:r w:rsidRPr="00D14694">
        <w:rPr>
          <w:rFonts w:cs="Times New Roman"/>
          <w:i/>
          <w:iCs/>
          <w:noProof/>
          <w:kern w:val="0"/>
          <w:szCs w:val="22"/>
        </w:rPr>
        <w:t>96</w:t>
      </w:r>
      <w:r w:rsidRPr="00D14694">
        <w:rPr>
          <w:rFonts w:cs="Times New Roman"/>
          <w:noProof/>
          <w:kern w:val="0"/>
          <w:szCs w:val="22"/>
        </w:rPr>
        <w:t>(39), 15588–15597. https://doi.org/10.1021/acs.analchem.4c02329</w:t>
      </w:r>
    </w:p>
    <w:p w14:paraId="790E4211" w14:textId="77777777" w:rsidR="00D14694" w:rsidRPr="00D14694" w:rsidRDefault="00D14694" w:rsidP="0029753F">
      <w:pPr>
        <w:widowControl w:val="0"/>
        <w:autoSpaceDE w:val="0"/>
        <w:autoSpaceDN w:val="0"/>
        <w:adjustRightInd w:val="0"/>
        <w:spacing w:line="360" w:lineRule="auto"/>
        <w:ind w:left="480" w:hanging="480"/>
        <w:rPr>
          <w:rFonts w:cs="Times New Roman"/>
          <w:noProof/>
          <w:kern w:val="0"/>
          <w:szCs w:val="22"/>
        </w:rPr>
      </w:pPr>
      <w:r w:rsidRPr="00D14694">
        <w:rPr>
          <w:rFonts w:cs="Times New Roman"/>
          <w:noProof/>
          <w:kern w:val="0"/>
          <w:szCs w:val="22"/>
        </w:rPr>
        <w:lastRenderedPageBreak/>
        <w:t xml:space="preserve">Darmawati, T., &amp; Arafat, Y. (2022). </w:t>
      </w:r>
      <w:r w:rsidRPr="00D14694">
        <w:rPr>
          <w:rFonts w:cs="Times New Roman"/>
          <w:i/>
          <w:iCs/>
          <w:noProof/>
          <w:kern w:val="0"/>
          <w:szCs w:val="22"/>
        </w:rPr>
        <w:t>Model Produktivitas Tenaga Kerja dan Daya Saing Industri Mikro Kecil Serta Implementasinya Dalam Mendukung Pertumbuhan Ekonomi di Indonesia PENDAHULUAN Industri merupakan tulang punggung perekonomian suatu negara , berperan sebagai penyedia lapangan kerja</w:t>
      </w:r>
      <w:r w:rsidRPr="00D14694">
        <w:rPr>
          <w:rFonts w:cs="Times New Roman"/>
          <w:noProof/>
          <w:kern w:val="0"/>
          <w:szCs w:val="22"/>
        </w:rPr>
        <w:t>. 384–395.</w:t>
      </w:r>
    </w:p>
    <w:p w14:paraId="330990DF" w14:textId="77777777" w:rsidR="00D14694" w:rsidRPr="00D14694" w:rsidRDefault="00D14694" w:rsidP="0029753F">
      <w:pPr>
        <w:widowControl w:val="0"/>
        <w:autoSpaceDE w:val="0"/>
        <w:autoSpaceDN w:val="0"/>
        <w:adjustRightInd w:val="0"/>
        <w:spacing w:line="360" w:lineRule="auto"/>
        <w:ind w:left="480" w:hanging="480"/>
        <w:rPr>
          <w:rFonts w:cs="Times New Roman"/>
          <w:noProof/>
          <w:kern w:val="0"/>
          <w:szCs w:val="22"/>
        </w:rPr>
      </w:pPr>
      <w:r w:rsidRPr="00D14694">
        <w:rPr>
          <w:rFonts w:cs="Times New Roman"/>
          <w:noProof/>
          <w:kern w:val="0"/>
          <w:szCs w:val="22"/>
        </w:rPr>
        <w:t xml:space="preserve">Dwinnie, Z. C., Khairani, L., Putri, M. A. M., Adhiva, J., &amp; Tsamarah, M. I. F. (2023). Application of the Supervised Learning Algorithm for Classification of Pregnancy Risk Levels. </w:t>
      </w:r>
      <w:r w:rsidRPr="00D14694">
        <w:rPr>
          <w:rFonts w:cs="Times New Roman"/>
          <w:i/>
          <w:iCs/>
          <w:noProof/>
          <w:kern w:val="0"/>
          <w:szCs w:val="22"/>
        </w:rPr>
        <w:t>Public Research Journal of Engineering, Data Technology and Computer Science</w:t>
      </w:r>
      <w:r w:rsidRPr="00D14694">
        <w:rPr>
          <w:rFonts w:cs="Times New Roman"/>
          <w:noProof/>
          <w:kern w:val="0"/>
          <w:szCs w:val="22"/>
        </w:rPr>
        <w:t xml:space="preserve">, </w:t>
      </w:r>
      <w:r w:rsidRPr="00D14694">
        <w:rPr>
          <w:rFonts w:cs="Times New Roman"/>
          <w:i/>
          <w:iCs/>
          <w:noProof/>
          <w:kern w:val="0"/>
          <w:szCs w:val="22"/>
        </w:rPr>
        <w:t>1</w:t>
      </w:r>
      <w:r w:rsidRPr="00D14694">
        <w:rPr>
          <w:rFonts w:cs="Times New Roman"/>
          <w:noProof/>
          <w:kern w:val="0"/>
          <w:szCs w:val="22"/>
        </w:rPr>
        <w:t>(1), 26–33. https://doi.org/10.57152/predatecs.v1i1.806</w:t>
      </w:r>
    </w:p>
    <w:p w14:paraId="110776E2" w14:textId="77777777" w:rsidR="00D14694" w:rsidRPr="00D14694" w:rsidRDefault="00D14694" w:rsidP="0029753F">
      <w:pPr>
        <w:widowControl w:val="0"/>
        <w:autoSpaceDE w:val="0"/>
        <w:autoSpaceDN w:val="0"/>
        <w:adjustRightInd w:val="0"/>
        <w:spacing w:line="360" w:lineRule="auto"/>
        <w:ind w:left="480" w:hanging="480"/>
        <w:rPr>
          <w:rFonts w:cs="Times New Roman"/>
          <w:noProof/>
          <w:kern w:val="0"/>
          <w:szCs w:val="22"/>
        </w:rPr>
      </w:pPr>
      <w:r w:rsidRPr="00D14694">
        <w:rPr>
          <w:rFonts w:cs="Times New Roman"/>
          <w:noProof/>
          <w:kern w:val="0"/>
          <w:szCs w:val="22"/>
        </w:rPr>
        <w:t xml:space="preserve">Fahmi, M. N. (2023). Implementasi Mechine Learning menggunakan Python Library : Scikit-Learn (Supervised dan Unsupervised Learning). </w:t>
      </w:r>
      <w:r w:rsidRPr="00D14694">
        <w:rPr>
          <w:rFonts w:cs="Times New Roman"/>
          <w:i/>
          <w:iCs/>
          <w:noProof/>
          <w:kern w:val="0"/>
          <w:szCs w:val="22"/>
        </w:rPr>
        <w:t>Sains Data Jurnal Studi Matematika Dan Teknologi</w:t>
      </w:r>
      <w:r w:rsidRPr="00D14694">
        <w:rPr>
          <w:rFonts w:cs="Times New Roman"/>
          <w:noProof/>
          <w:kern w:val="0"/>
          <w:szCs w:val="22"/>
        </w:rPr>
        <w:t xml:space="preserve">, </w:t>
      </w:r>
      <w:r w:rsidRPr="00D14694">
        <w:rPr>
          <w:rFonts w:cs="Times New Roman"/>
          <w:i/>
          <w:iCs/>
          <w:noProof/>
          <w:kern w:val="0"/>
          <w:szCs w:val="22"/>
        </w:rPr>
        <w:t>1</w:t>
      </w:r>
      <w:r w:rsidRPr="00D14694">
        <w:rPr>
          <w:rFonts w:cs="Times New Roman"/>
          <w:noProof/>
          <w:kern w:val="0"/>
          <w:szCs w:val="22"/>
        </w:rPr>
        <w:t>(2), 87–96. https://doi.org/10.52620/sainsdata.v1i2.31</w:t>
      </w:r>
    </w:p>
    <w:p w14:paraId="66687498" w14:textId="77777777" w:rsidR="00D14694" w:rsidRPr="00D14694" w:rsidRDefault="00D14694" w:rsidP="0029753F">
      <w:pPr>
        <w:widowControl w:val="0"/>
        <w:autoSpaceDE w:val="0"/>
        <w:autoSpaceDN w:val="0"/>
        <w:adjustRightInd w:val="0"/>
        <w:spacing w:line="360" w:lineRule="auto"/>
        <w:ind w:left="480" w:hanging="480"/>
        <w:rPr>
          <w:rFonts w:cs="Times New Roman"/>
          <w:noProof/>
          <w:kern w:val="0"/>
          <w:szCs w:val="22"/>
        </w:rPr>
      </w:pPr>
      <w:r w:rsidRPr="00D14694">
        <w:rPr>
          <w:rFonts w:cs="Times New Roman"/>
          <w:noProof/>
          <w:kern w:val="0"/>
          <w:szCs w:val="22"/>
        </w:rPr>
        <w:t xml:space="preserve">Gunawan, G., Aimar Akbar, A., &amp; Andriani, W. (2024). Application of deep neural network with stacked denoising autoencoder for ECG signal classification. </w:t>
      </w:r>
      <w:r w:rsidRPr="00D14694">
        <w:rPr>
          <w:rFonts w:cs="Times New Roman"/>
          <w:i/>
          <w:iCs/>
          <w:noProof/>
          <w:kern w:val="0"/>
          <w:szCs w:val="22"/>
        </w:rPr>
        <w:t>Journal of Intelligent Decision Support System (IDSS)</w:t>
      </w:r>
      <w:r w:rsidRPr="00D14694">
        <w:rPr>
          <w:rFonts w:cs="Times New Roman"/>
          <w:noProof/>
          <w:kern w:val="0"/>
          <w:szCs w:val="22"/>
        </w:rPr>
        <w:t xml:space="preserve">, </w:t>
      </w:r>
      <w:r w:rsidRPr="00D14694">
        <w:rPr>
          <w:rFonts w:cs="Times New Roman"/>
          <w:i/>
          <w:iCs/>
          <w:noProof/>
          <w:kern w:val="0"/>
          <w:szCs w:val="22"/>
        </w:rPr>
        <w:t>7</w:t>
      </w:r>
      <w:r w:rsidRPr="00D14694">
        <w:rPr>
          <w:rFonts w:cs="Times New Roman"/>
          <w:noProof/>
          <w:kern w:val="0"/>
          <w:szCs w:val="22"/>
        </w:rPr>
        <w:t>(2), 173–187. https://doi.org/10.35335/idss.v7i2.247</w:t>
      </w:r>
    </w:p>
    <w:p w14:paraId="504DE9C6" w14:textId="77777777" w:rsidR="00D14694" w:rsidRPr="00D14694" w:rsidRDefault="00D14694" w:rsidP="0029753F">
      <w:pPr>
        <w:widowControl w:val="0"/>
        <w:autoSpaceDE w:val="0"/>
        <w:autoSpaceDN w:val="0"/>
        <w:adjustRightInd w:val="0"/>
        <w:spacing w:line="360" w:lineRule="auto"/>
        <w:ind w:left="480" w:hanging="480"/>
        <w:rPr>
          <w:rFonts w:cs="Times New Roman"/>
          <w:noProof/>
          <w:kern w:val="0"/>
          <w:szCs w:val="22"/>
        </w:rPr>
      </w:pPr>
      <w:r w:rsidRPr="00D14694">
        <w:rPr>
          <w:rFonts w:cs="Times New Roman"/>
          <w:noProof/>
          <w:kern w:val="0"/>
          <w:szCs w:val="22"/>
        </w:rPr>
        <w:t xml:space="preserve">Hakim, L., Sobri, A., Sunardi, L., &amp; Nurdiansyah, D. (2024). Prediksi Penyakit Jantung Berbasis Mesin Learning Dengan Menggunakan Metode K-NN. </w:t>
      </w:r>
      <w:r w:rsidRPr="00D14694">
        <w:rPr>
          <w:rFonts w:cs="Times New Roman"/>
          <w:i/>
          <w:iCs/>
          <w:noProof/>
          <w:kern w:val="0"/>
          <w:szCs w:val="22"/>
        </w:rPr>
        <w:t>Jurnal Digital Teknologi Informasi</w:t>
      </w:r>
      <w:r w:rsidRPr="00D14694">
        <w:rPr>
          <w:rFonts w:cs="Times New Roman"/>
          <w:noProof/>
          <w:kern w:val="0"/>
          <w:szCs w:val="22"/>
        </w:rPr>
        <w:t xml:space="preserve">, </w:t>
      </w:r>
      <w:r w:rsidRPr="00D14694">
        <w:rPr>
          <w:rFonts w:cs="Times New Roman"/>
          <w:i/>
          <w:iCs/>
          <w:noProof/>
          <w:kern w:val="0"/>
          <w:szCs w:val="22"/>
        </w:rPr>
        <w:t>07</w:t>
      </w:r>
      <w:r w:rsidRPr="00D14694">
        <w:rPr>
          <w:rFonts w:cs="Times New Roman"/>
          <w:noProof/>
          <w:kern w:val="0"/>
          <w:szCs w:val="22"/>
        </w:rPr>
        <w:t>(02), 14–20.</w:t>
      </w:r>
    </w:p>
    <w:p w14:paraId="580E22C0" w14:textId="77777777" w:rsidR="00D14694" w:rsidRPr="00D14694" w:rsidRDefault="00D14694" w:rsidP="0029753F">
      <w:pPr>
        <w:widowControl w:val="0"/>
        <w:autoSpaceDE w:val="0"/>
        <w:autoSpaceDN w:val="0"/>
        <w:adjustRightInd w:val="0"/>
        <w:spacing w:line="360" w:lineRule="auto"/>
        <w:ind w:left="480" w:hanging="480"/>
        <w:rPr>
          <w:rFonts w:cs="Times New Roman"/>
          <w:noProof/>
          <w:kern w:val="0"/>
          <w:szCs w:val="22"/>
        </w:rPr>
      </w:pPr>
      <w:r w:rsidRPr="00D14694">
        <w:rPr>
          <w:rFonts w:cs="Times New Roman"/>
          <w:noProof/>
          <w:kern w:val="0"/>
          <w:szCs w:val="22"/>
        </w:rPr>
        <w:t xml:space="preserve">Hanum, A. R., Zetha, I. A., Putri, S. C., Wulandari, R. A., Andina, S. P., Fajrina, J. N., &amp; Yudistira, N. (2024). Analisis Kinerja Algoritma Klasifikasi Teks Bert dalam Mendeteksi Berita Hoaks. </w:t>
      </w:r>
      <w:r w:rsidRPr="00D14694">
        <w:rPr>
          <w:rFonts w:cs="Times New Roman"/>
          <w:i/>
          <w:iCs/>
          <w:noProof/>
          <w:kern w:val="0"/>
          <w:szCs w:val="22"/>
        </w:rPr>
        <w:t>Jurnal Teknologi Informasi Dan Ilmu Komputer</w:t>
      </w:r>
      <w:r w:rsidRPr="00D14694">
        <w:rPr>
          <w:rFonts w:cs="Times New Roman"/>
          <w:noProof/>
          <w:kern w:val="0"/>
          <w:szCs w:val="22"/>
        </w:rPr>
        <w:t xml:space="preserve">, </w:t>
      </w:r>
      <w:r w:rsidRPr="00D14694">
        <w:rPr>
          <w:rFonts w:cs="Times New Roman"/>
          <w:i/>
          <w:iCs/>
          <w:noProof/>
          <w:kern w:val="0"/>
          <w:szCs w:val="22"/>
        </w:rPr>
        <w:t>11</w:t>
      </w:r>
      <w:r w:rsidRPr="00D14694">
        <w:rPr>
          <w:rFonts w:cs="Times New Roman"/>
          <w:noProof/>
          <w:kern w:val="0"/>
          <w:szCs w:val="22"/>
        </w:rPr>
        <w:t>(3), 537–546. https://doi.org/10.25126/jtiik.938093</w:t>
      </w:r>
    </w:p>
    <w:p w14:paraId="31580714" w14:textId="77777777" w:rsidR="00D14694" w:rsidRPr="00D14694" w:rsidRDefault="00D14694" w:rsidP="0029753F">
      <w:pPr>
        <w:widowControl w:val="0"/>
        <w:autoSpaceDE w:val="0"/>
        <w:autoSpaceDN w:val="0"/>
        <w:adjustRightInd w:val="0"/>
        <w:spacing w:line="360" w:lineRule="auto"/>
        <w:ind w:left="480" w:hanging="480"/>
        <w:rPr>
          <w:rFonts w:cs="Times New Roman"/>
          <w:noProof/>
          <w:kern w:val="0"/>
          <w:szCs w:val="22"/>
        </w:rPr>
      </w:pPr>
      <w:r w:rsidRPr="00D14694">
        <w:rPr>
          <w:rFonts w:cs="Times New Roman"/>
          <w:noProof/>
          <w:kern w:val="0"/>
          <w:szCs w:val="22"/>
        </w:rPr>
        <w:t xml:space="preserve">Kaplan, A., &amp; Haenlein, M. (2019). Siri, Siri, in my hand: Who’s the fairest in the land? On the interpretations, illustrations, and implications of artificial intelligence. </w:t>
      </w:r>
      <w:r w:rsidRPr="00D14694">
        <w:rPr>
          <w:rFonts w:cs="Times New Roman"/>
          <w:i/>
          <w:iCs/>
          <w:noProof/>
          <w:kern w:val="0"/>
          <w:szCs w:val="22"/>
        </w:rPr>
        <w:t>Business Horizons</w:t>
      </w:r>
      <w:r w:rsidRPr="00D14694">
        <w:rPr>
          <w:rFonts w:cs="Times New Roman"/>
          <w:noProof/>
          <w:kern w:val="0"/>
          <w:szCs w:val="22"/>
        </w:rPr>
        <w:t xml:space="preserve">, </w:t>
      </w:r>
      <w:r w:rsidRPr="00D14694">
        <w:rPr>
          <w:rFonts w:cs="Times New Roman"/>
          <w:i/>
          <w:iCs/>
          <w:noProof/>
          <w:kern w:val="0"/>
          <w:szCs w:val="22"/>
        </w:rPr>
        <w:t>62</w:t>
      </w:r>
      <w:r w:rsidRPr="00D14694">
        <w:rPr>
          <w:rFonts w:cs="Times New Roman"/>
          <w:noProof/>
          <w:kern w:val="0"/>
          <w:szCs w:val="22"/>
        </w:rPr>
        <w:t>(1), 15–25. https://doi.org/10.1016/j.bushor.2018.08.004</w:t>
      </w:r>
    </w:p>
    <w:p w14:paraId="19145040" w14:textId="77777777" w:rsidR="00D14694" w:rsidRPr="00D14694" w:rsidRDefault="00D14694" w:rsidP="0029753F">
      <w:pPr>
        <w:widowControl w:val="0"/>
        <w:autoSpaceDE w:val="0"/>
        <w:autoSpaceDN w:val="0"/>
        <w:adjustRightInd w:val="0"/>
        <w:spacing w:line="360" w:lineRule="auto"/>
        <w:ind w:left="480" w:hanging="480"/>
        <w:rPr>
          <w:rFonts w:cs="Times New Roman"/>
          <w:noProof/>
          <w:kern w:val="0"/>
          <w:szCs w:val="22"/>
        </w:rPr>
      </w:pPr>
      <w:r w:rsidRPr="00D14694">
        <w:rPr>
          <w:rFonts w:cs="Times New Roman"/>
          <w:noProof/>
          <w:kern w:val="0"/>
          <w:szCs w:val="22"/>
        </w:rPr>
        <w:lastRenderedPageBreak/>
        <w:t xml:space="preserve">Kurniati, A. B., Sidik, W. A., &amp; Jajang. (2024). Model Artificial Neural Networks (ANN) untuk Prediksi COVID-19 di Indonesia. </w:t>
      </w:r>
      <w:r w:rsidRPr="00D14694">
        <w:rPr>
          <w:rFonts w:cs="Times New Roman"/>
          <w:i/>
          <w:iCs/>
          <w:noProof/>
          <w:kern w:val="0"/>
          <w:szCs w:val="22"/>
        </w:rPr>
        <w:t>JST (Jurnal Sains Dan Teknologi)</w:t>
      </w:r>
      <w:r w:rsidRPr="00D14694">
        <w:rPr>
          <w:rFonts w:cs="Times New Roman"/>
          <w:noProof/>
          <w:kern w:val="0"/>
          <w:szCs w:val="22"/>
        </w:rPr>
        <w:t xml:space="preserve">, </w:t>
      </w:r>
      <w:r w:rsidRPr="00D14694">
        <w:rPr>
          <w:rFonts w:cs="Times New Roman"/>
          <w:i/>
          <w:iCs/>
          <w:noProof/>
          <w:kern w:val="0"/>
          <w:szCs w:val="22"/>
        </w:rPr>
        <w:t>12</w:t>
      </w:r>
      <w:r w:rsidRPr="00D14694">
        <w:rPr>
          <w:rFonts w:cs="Times New Roman"/>
          <w:noProof/>
          <w:kern w:val="0"/>
          <w:szCs w:val="22"/>
        </w:rPr>
        <w:t>(3), 833–844. https://doi.org/10.23887/jstundiksha.v12i3.53437</w:t>
      </w:r>
    </w:p>
    <w:p w14:paraId="3B5773C1" w14:textId="77777777" w:rsidR="00D14694" w:rsidRPr="00D14694" w:rsidRDefault="00D14694" w:rsidP="0029753F">
      <w:pPr>
        <w:widowControl w:val="0"/>
        <w:autoSpaceDE w:val="0"/>
        <w:autoSpaceDN w:val="0"/>
        <w:adjustRightInd w:val="0"/>
        <w:spacing w:line="360" w:lineRule="auto"/>
        <w:ind w:left="480" w:hanging="480"/>
        <w:rPr>
          <w:rFonts w:cs="Times New Roman"/>
          <w:noProof/>
          <w:kern w:val="0"/>
          <w:szCs w:val="22"/>
        </w:rPr>
      </w:pPr>
      <w:r w:rsidRPr="00D14694">
        <w:rPr>
          <w:rFonts w:cs="Times New Roman"/>
          <w:noProof/>
          <w:kern w:val="0"/>
          <w:szCs w:val="22"/>
        </w:rPr>
        <w:t xml:space="preserve">Lamane, H., Mouhir, L., Moussadek, R., Baghdad, B., Kisi, O., &amp; El Bilali, A. (2025). Interpreting machine learning models based on SHAP values in predicting suspended sediment concentration. </w:t>
      </w:r>
      <w:r w:rsidRPr="00D14694">
        <w:rPr>
          <w:rFonts w:cs="Times New Roman"/>
          <w:i/>
          <w:iCs/>
          <w:noProof/>
          <w:kern w:val="0"/>
          <w:szCs w:val="22"/>
        </w:rPr>
        <w:t>International Journal of Sediment Research</w:t>
      </w:r>
      <w:r w:rsidRPr="00D14694">
        <w:rPr>
          <w:rFonts w:cs="Times New Roman"/>
          <w:noProof/>
          <w:kern w:val="0"/>
          <w:szCs w:val="22"/>
        </w:rPr>
        <w:t xml:space="preserve">, </w:t>
      </w:r>
      <w:r w:rsidRPr="00D14694">
        <w:rPr>
          <w:rFonts w:cs="Times New Roman"/>
          <w:i/>
          <w:iCs/>
          <w:noProof/>
          <w:kern w:val="0"/>
          <w:szCs w:val="22"/>
        </w:rPr>
        <w:t>40</w:t>
      </w:r>
      <w:r w:rsidRPr="00D14694">
        <w:rPr>
          <w:rFonts w:cs="Times New Roman"/>
          <w:noProof/>
          <w:kern w:val="0"/>
          <w:szCs w:val="22"/>
        </w:rPr>
        <w:t>(1), 91–107. https://doi.org/10.1016/j.ijsrc.2024.10.002</w:t>
      </w:r>
    </w:p>
    <w:p w14:paraId="2500780D" w14:textId="77777777" w:rsidR="00D14694" w:rsidRPr="00D14694" w:rsidRDefault="00D14694" w:rsidP="0029753F">
      <w:pPr>
        <w:widowControl w:val="0"/>
        <w:autoSpaceDE w:val="0"/>
        <w:autoSpaceDN w:val="0"/>
        <w:adjustRightInd w:val="0"/>
        <w:spacing w:line="360" w:lineRule="auto"/>
        <w:ind w:left="480" w:hanging="480"/>
        <w:rPr>
          <w:rFonts w:cs="Times New Roman"/>
          <w:noProof/>
          <w:kern w:val="0"/>
          <w:szCs w:val="22"/>
        </w:rPr>
      </w:pPr>
      <w:r w:rsidRPr="00D14694">
        <w:rPr>
          <w:rFonts w:cs="Times New Roman"/>
          <w:noProof/>
          <w:kern w:val="0"/>
          <w:szCs w:val="22"/>
        </w:rPr>
        <w:t xml:space="preserve">Lestari, S., Yulmaini, Aswin, Sylvia, Pratama, Y. A., &amp; Sulyono. (2022). Implementation of the C4.5 algorithm for micro, small, and medium enterprises classification. </w:t>
      </w:r>
      <w:r w:rsidRPr="00D14694">
        <w:rPr>
          <w:rFonts w:cs="Times New Roman"/>
          <w:i/>
          <w:iCs/>
          <w:noProof/>
          <w:kern w:val="0"/>
          <w:szCs w:val="22"/>
        </w:rPr>
        <w:t>International Journal of Electrical and Computer Engineering</w:t>
      </w:r>
      <w:r w:rsidRPr="00D14694">
        <w:rPr>
          <w:rFonts w:cs="Times New Roman"/>
          <w:noProof/>
          <w:kern w:val="0"/>
          <w:szCs w:val="22"/>
        </w:rPr>
        <w:t xml:space="preserve">, </w:t>
      </w:r>
      <w:r w:rsidRPr="00D14694">
        <w:rPr>
          <w:rFonts w:cs="Times New Roman"/>
          <w:i/>
          <w:iCs/>
          <w:noProof/>
          <w:kern w:val="0"/>
          <w:szCs w:val="22"/>
        </w:rPr>
        <w:t>12</w:t>
      </w:r>
      <w:r w:rsidRPr="00D14694">
        <w:rPr>
          <w:rFonts w:cs="Times New Roman"/>
          <w:noProof/>
          <w:kern w:val="0"/>
          <w:szCs w:val="22"/>
        </w:rPr>
        <w:t>(6), 6707–6715. https://doi.org/10.11591/ijece.v12i6.pp6707-6715</w:t>
      </w:r>
    </w:p>
    <w:p w14:paraId="1E0A4266" w14:textId="77777777" w:rsidR="00D14694" w:rsidRPr="00D14694" w:rsidRDefault="00D14694" w:rsidP="0029753F">
      <w:pPr>
        <w:widowControl w:val="0"/>
        <w:autoSpaceDE w:val="0"/>
        <w:autoSpaceDN w:val="0"/>
        <w:adjustRightInd w:val="0"/>
        <w:spacing w:line="360" w:lineRule="auto"/>
        <w:ind w:left="480" w:hanging="480"/>
        <w:rPr>
          <w:rFonts w:cs="Times New Roman"/>
          <w:noProof/>
          <w:kern w:val="0"/>
          <w:szCs w:val="22"/>
        </w:rPr>
      </w:pPr>
      <w:r w:rsidRPr="00D14694">
        <w:rPr>
          <w:rFonts w:cs="Times New Roman"/>
          <w:noProof/>
          <w:kern w:val="0"/>
          <w:szCs w:val="22"/>
        </w:rPr>
        <w:t xml:space="preserve">Miikkulainen, R., Liang, J., Meyerson, E., Rawal, A., Fink, D., Francon, O., Raju, B., Shahrzad, H., Navruzyan, A., Duffy, N., &amp; Hodjat, B. (2023). Evolving deep neural networks. </w:t>
      </w:r>
      <w:r w:rsidRPr="00D14694">
        <w:rPr>
          <w:rFonts w:cs="Times New Roman"/>
          <w:i/>
          <w:iCs/>
          <w:noProof/>
          <w:kern w:val="0"/>
          <w:szCs w:val="22"/>
        </w:rPr>
        <w:t>Artificial Intelligence in the Age of Neural Networks and Brain Computing, Second Edition</w:t>
      </w:r>
      <w:r w:rsidRPr="00D14694">
        <w:rPr>
          <w:rFonts w:cs="Times New Roman"/>
          <w:noProof/>
          <w:kern w:val="0"/>
          <w:szCs w:val="22"/>
        </w:rPr>
        <w:t>, 269–287. https://doi.org/10.1016/B978-0-323-96104-2.00002-6</w:t>
      </w:r>
    </w:p>
    <w:p w14:paraId="0AA1F4F6" w14:textId="77777777" w:rsidR="00D14694" w:rsidRPr="00D14694" w:rsidRDefault="00D14694" w:rsidP="0029753F">
      <w:pPr>
        <w:widowControl w:val="0"/>
        <w:autoSpaceDE w:val="0"/>
        <w:autoSpaceDN w:val="0"/>
        <w:adjustRightInd w:val="0"/>
        <w:spacing w:line="360" w:lineRule="auto"/>
        <w:ind w:left="480" w:hanging="480"/>
        <w:rPr>
          <w:rFonts w:cs="Times New Roman"/>
          <w:noProof/>
          <w:kern w:val="0"/>
          <w:szCs w:val="22"/>
        </w:rPr>
      </w:pPr>
      <w:r w:rsidRPr="00D14694">
        <w:rPr>
          <w:rFonts w:cs="Times New Roman"/>
          <w:noProof/>
          <w:kern w:val="0"/>
          <w:szCs w:val="22"/>
        </w:rPr>
        <w:t xml:space="preserve">Muda, R., Koleangan, R., &amp; Kalangi, J. B. (2019). Pertumbuhan Ekonomi Di Sulawesi Utara Pada. </w:t>
      </w:r>
      <w:r w:rsidRPr="00D14694">
        <w:rPr>
          <w:rFonts w:cs="Times New Roman"/>
          <w:i/>
          <w:iCs/>
          <w:noProof/>
          <w:kern w:val="0"/>
          <w:szCs w:val="22"/>
        </w:rPr>
        <w:t>Jurnal Berkala Ilmiah Efisiensi</w:t>
      </w:r>
      <w:r w:rsidRPr="00D14694">
        <w:rPr>
          <w:rFonts w:cs="Times New Roman"/>
          <w:noProof/>
          <w:kern w:val="0"/>
          <w:szCs w:val="22"/>
        </w:rPr>
        <w:t xml:space="preserve">, </w:t>
      </w:r>
      <w:r w:rsidRPr="00D14694">
        <w:rPr>
          <w:rFonts w:cs="Times New Roman"/>
          <w:i/>
          <w:iCs/>
          <w:noProof/>
          <w:kern w:val="0"/>
          <w:szCs w:val="22"/>
        </w:rPr>
        <w:t>19</w:t>
      </w:r>
      <w:r w:rsidRPr="00D14694">
        <w:rPr>
          <w:rFonts w:cs="Times New Roman"/>
          <w:noProof/>
          <w:kern w:val="0"/>
          <w:szCs w:val="22"/>
        </w:rPr>
        <w:t>(01), 44–55.</w:t>
      </w:r>
    </w:p>
    <w:p w14:paraId="023F33CC" w14:textId="77777777" w:rsidR="00D14694" w:rsidRPr="00D14694" w:rsidRDefault="00D14694" w:rsidP="0029753F">
      <w:pPr>
        <w:widowControl w:val="0"/>
        <w:autoSpaceDE w:val="0"/>
        <w:autoSpaceDN w:val="0"/>
        <w:adjustRightInd w:val="0"/>
        <w:spacing w:line="360" w:lineRule="auto"/>
        <w:ind w:left="480" w:hanging="480"/>
        <w:rPr>
          <w:rFonts w:cs="Times New Roman"/>
          <w:noProof/>
          <w:kern w:val="0"/>
          <w:szCs w:val="22"/>
        </w:rPr>
      </w:pPr>
      <w:r w:rsidRPr="00D14694">
        <w:rPr>
          <w:rFonts w:cs="Times New Roman"/>
          <w:noProof/>
          <w:kern w:val="0"/>
          <w:szCs w:val="22"/>
        </w:rPr>
        <w:t xml:space="preserve">Muzzaila Esta, N., Jagad Samudra, D. S., &amp; Yasin, M. (2025). Analisis Pola Spasial Industri Kecil Menengah (Ikm) Dan Industri Rumah Tangga (Irt) Di Kabupaten Dan Kota. </w:t>
      </w:r>
      <w:r w:rsidRPr="00D14694">
        <w:rPr>
          <w:rFonts w:cs="Times New Roman"/>
          <w:i/>
          <w:iCs/>
          <w:noProof/>
          <w:kern w:val="0"/>
          <w:szCs w:val="22"/>
        </w:rPr>
        <w:t>Jurnal Ilmiah Ekonomi Dan Manajemen</w:t>
      </w:r>
      <w:r w:rsidRPr="00D14694">
        <w:rPr>
          <w:rFonts w:cs="Times New Roman"/>
          <w:noProof/>
          <w:kern w:val="0"/>
          <w:szCs w:val="22"/>
        </w:rPr>
        <w:t xml:space="preserve">, </w:t>
      </w:r>
      <w:r w:rsidRPr="00D14694">
        <w:rPr>
          <w:rFonts w:cs="Times New Roman"/>
          <w:i/>
          <w:iCs/>
          <w:noProof/>
          <w:kern w:val="0"/>
          <w:szCs w:val="22"/>
        </w:rPr>
        <w:t>3</w:t>
      </w:r>
      <w:r w:rsidRPr="00D14694">
        <w:rPr>
          <w:rFonts w:cs="Times New Roman"/>
          <w:noProof/>
          <w:kern w:val="0"/>
          <w:szCs w:val="22"/>
        </w:rPr>
        <w:t>(4), 55–66. https://doi.org/10.61722/jiem.v3i4.4380</w:t>
      </w:r>
    </w:p>
    <w:p w14:paraId="4DB2D5F3" w14:textId="77777777" w:rsidR="00D14694" w:rsidRPr="00D14694" w:rsidRDefault="00D14694" w:rsidP="0029753F">
      <w:pPr>
        <w:widowControl w:val="0"/>
        <w:autoSpaceDE w:val="0"/>
        <w:autoSpaceDN w:val="0"/>
        <w:adjustRightInd w:val="0"/>
        <w:spacing w:line="360" w:lineRule="auto"/>
        <w:ind w:left="480" w:hanging="480"/>
        <w:rPr>
          <w:rFonts w:cs="Times New Roman"/>
          <w:noProof/>
          <w:kern w:val="0"/>
          <w:szCs w:val="22"/>
        </w:rPr>
      </w:pPr>
      <w:r w:rsidRPr="00D14694">
        <w:rPr>
          <w:rFonts w:cs="Times New Roman"/>
          <w:noProof/>
          <w:kern w:val="0"/>
          <w:szCs w:val="22"/>
        </w:rPr>
        <w:t xml:space="preserve">Nada Nafisa, A., Nia Devina Br Purba, E., Aulia Alfarisi Harahap, F., &amp; Adawiyah Putri, N. (2023). Implementasi Algoritma Convolutional Neural Network Arsitektur Model MobileNetV2 dalam Klasifikasi Penyakit Tumor Otak Glioma, Pituitary dan Meningioma. </w:t>
      </w:r>
      <w:r w:rsidRPr="00D14694">
        <w:rPr>
          <w:rFonts w:cs="Times New Roman"/>
          <w:i/>
          <w:iCs/>
          <w:noProof/>
          <w:kern w:val="0"/>
          <w:szCs w:val="22"/>
        </w:rPr>
        <w:t>Jurnal Teknologi Informasi, Komputer Dan Aplikasinya (JTIKA)</w:t>
      </w:r>
      <w:r w:rsidRPr="00D14694">
        <w:rPr>
          <w:rFonts w:cs="Times New Roman"/>
          <w:noProof/>
          <w:kern w:val="0"/>
          <w:szCs w:val="22"/>
        </w:rPr>
        <w:t xml:space="preserve">, </w:t>
      </w:r>
      <w:r w:rsidRPr="00D14694">
        <w:rPr>
          <w:rFonts w:cs="Times New Roman"/>
          <w:i/>
          <w:iCs/>
          <w:noProof/>
          <w:kern w:val="0"/>
          <w:szCs w:val="22"/>
        </w:rPr>
        <w:t>5</w:t>
      </w:r>
      <w:r w:rsidRPr="00D14694">
        <w:rPr>
          <w:rFonts w:cs="Times New Roman"/>
          <w:noProof/>
          <w:kern w:val="0"/>
          <w:szCs w:val="22"/>
        </w:rPr>
        <w:t xml:space="preserve">(1), 53–61. </w:t>
      </w:r>
      <w:r w:rsidRPr="00D14694">
        <w:rPr>
          <w:rFonts w:cs="Times New Roman"/>
          <w:noProof/>
          <w:kern w:val="0"/>
          <w:szCs w:val="22"/>
        </w:rPr>
        <w:lastRenderedPageBreak/>
        <w:t>http://jtika.if.unram.ac.id/index.php/JTIKA/</w:t>
      </w:r>
    </w:p>
    <w:p w14:paraId="60C6B800" w14:textId="77777777" w:rsidR="00D14694" w:rsidRPr="00D14694" w:rsidRDefault="00D14694" w:rsidP="0029753F">
      <w:pPr>
        <w:widowControl w:val="0"/>
        <w:autoSpaceDE w:val="0"/>
        <w:autoSpaceDN w:val="0"/>
        <w:adjustRightInd w:val="0"/>
        <w:spacing w:line="360" w:lineRule="auto"/>
        <w:ind w:left="480" w:hanging="480"/>
        <w:rPr>
          <w:rFonts w:cs="Times New Roman"/>
          <w:noProof/>
          <w:kern w:val="0"/>
          <w:szCs w:val="22"/>
        </w:rPr>
      </w:pPr>
      <w:r w:rsidRPr="00D14694">
        <w:rPr>
          <w:rFonts w:cs="Times New Roman"/>
          <w:noProof/>
          <w:kern w:val="0"/>
          <w:szCs w:val="22"/>
        </w:rPr>
        <w:t xml:space="preserve">Nopebrian, A. A., Shofa, R. N., &amp; Yuliyanti, S. (2025). </w:t>
      </w:r>
      <w:r w:rsidRPr="00D14694">
        <w:rPr>
          <w:rFonts w:cs="Times New Roman"/>
          <w:i/>
          <w:iCs/>
          <w:noProof/>
          <w:kern w:val="0"/>
          <w:szCs w:val="22"/>
        </w:rPr>
        <w:t>86639-75676751783-1-Pb</w:t>
      </w:r>
      <w:r w:rsidRPr="00D14694">
        <w:rPr>
          <w:rFonts w:cs="Times New Roman"/>
          <w:noProof/>
          <w:kern w:val="0"/>
          <w:szCs w:val="22"/>
        </w:rPr>
        <w:t xml:space="preserve">. </w:t>
      </w:r>
      <w:r w:rsidRPr="00D14694">
        <w:rPr>
          <w:rFonts w:cs="Times New Roman"/>
          <w:i/>
          <w:iCs/>
          <w:noProof/>
          <w:kern w:val="0"/>
          <w:szCs w:val="22"/>
        </w:rPr>
        <w:t>13</w:t>
      </w:r>
      <w:r w:rsidRPr="00D14694">
        <w:rPr>
          <w:rFonts w:cs="Times New Roman"/>
          <w:noProof/>
          <w:kern w:val="0"/>
          <w:szCs w:val="22"/>
        </w:rPr>
        <w:t>(1), 166–172. https://doi.org/10.26418/justin.v13i1.86639</w:t>
      </w:r>
    </w:p>
    <w:p w14:paraId="428DB7FC" w14:textId="77777777" w:rsidR="00D14694" w:rsidRPr="00D14694" w:rsidRDefault="00D14694" w:rsidP="0029753F">
      <w:pPr>
        <w:widowControl w:val="0"/>
        <w:autoSpaceDE w:val="0"/>
        <w:autoSpaceDN w:val="0"/>
        <w:adjustRightInd w:val="0"/>
        <w:spacing w:line="360" w:lineRule="auto"/>
        <w:ind w:left="480" w:hanging="480"/>
        <w:rPr>
          <w:rFonts w:cs="Times New Roman"/>
          <w:noProof/>
          <w:kern w:val="0"/>
          <w:szCs w:val="22"/>
        </w:rPr>
      </w:pPr>
      <w:r w:rsidRPr="00D14694">
        <w:rPr>
          <w:rFonts w:cs="Times New Roman"/>
          <w:noProof/>
          <w:kern w:val="0"/>
          <w:szCs w:val="22"/>
        </w:rPr>
        <w:t xml:space="preserve">Prayitno, D. E., Fathurohman, Z., Putri, S. H., Isniwati, A., Nasional, P., &amp; Indonesia, R. (2024). </w:t>
      </w:r>
      <w:r w:rsidRPr="00D14694">
        <w:rPr>
          <w:rFonts w:cs="Times New Roman"/>
          <w:i/>
          <w:iCs/>
          <w:noProof/>
          <w:kern w:val="0"/>
          <w:szCs w:val="22"/>
        </w:rPr>
        <w:t>REVOLUSI PENELITIAN Dio Eka Prayitno , Zaki Fathurohman , Soraya Hariyani Putri , Arif Isniwati</w:t>
      </w:r>
      <w:r w:rsidRPr="00D14694">
        <w:rPr>
          <w:rFonts w:cs="Times New Roman"/>
          <w:noProof/>
          <w:kern w:val="0"/>
          <w:szCs w:val="22"/>
        </w:rPr>
        <w:t xml:space="preserve">. </w:t>
      </w:r>
      <w:r w:rsidRPr="00D14694">
        <w:rPr>
          <w:rFonts w:cs="Times New Roman"/>
          <w:i/>
          <w:iCs/>
          <w:noProof/>
          <w:kern w:val="0"/>
          <w:szCs w:val="22"/>
        </w:rPr>
        <w:t>26</w:t>
      </w:r>
      <w:r w:rsidRPr="00D14694">
        <w:rPr>
          <w:rFonts w:cs="Times New Roman"/>
          <w:noProof/>
          <w:kern w:val="0"/>
          <w:szCs w:val="22"/>
        </w:rPr>
        <w:t>(2).</w:t>
      </w:r>
    </w:p>
    <w:p w14:paraId="51D80C2C" w14:textId="77777777" w:rsidR="00D14694" w:rsidRPr="00D14694" w:rsidRDefault="00D14694" w:rsidP="0029753F">
      <w:pPr>
        <w:widowControl w:val="0"/>
        <w:autoSpaceDE w:val="0"/>
        <w:autoSpaceDN w:val="0"/>
        <w:adjustRightInd w:val="0"/>
        <w:spacing w:line="360" w:lineRule="auto"/>
        <w:ind w:left="480" w:hanging="480"/>
        <w:rPr>
          <w:rFonts w:cs="Times New Roman"/>
          <w:noProof/>
          <w:kern w:val="0"/>
          <w:szCs w:val="22"/>
        </w:rPr>
      </w:pPr>
      <w:r w:rsidRPr="00D14694">
        <w:rPr>
          <w:rFonts w:cs="Times New Roman"/>
          <w:noProof/>
          <w:kern w:val="0"/>
          <w:szCs w:val="22"/>
        </w:rPr>
        <w:t xml:space="preserve">Ramdhani, M. A., Ramdhani, M. A., Maylawati, D. S. adillah, &amp; Mantoro, T. (2020). Indonesian news classification using convolutional neural network. </w:t>
      </w:r>
      <w:r w:rsidRPr="00D14694">
        <w:rPr>
          <w:rFonts w:cs="Times New Roman"/>
          <w:i/>
          <w:iCs/>
          <w:noProof/>
          <w:kern w:val="0"/>
          <w:szCs w:val="22"/>
        </w:rPr>
        <w:t>Indonesian Journal of Electrical Engineering and Computer Science</w:t>
      </w:r>
      <w:r w:rsidRPr="00D14694">
        <w:rPr>
          <w:rFonts w:cs="Times New Roman"/>
          <w:noProof/>
          <w:kern w:val="0"/>
          <w:szCs w:val="22"/>
        </w:rPr>
        <w:t xml:space="preserve">, </w:t>
      </w:r>
      <w:r w:rsidRPr="00D14694">
        <w:rPr>
          <w:rFonts w:cs="Times New Roman"/>
          <w:i/>
          <w:iCs/>
          <w:noProof/>
          <w:kern w:val="0"/>
          <w:szCs w:val="22"/>
        </w:rPr>
        <w:t>19</w:t>
      </w:r>
      <w:r w:rsidRPr="00D14694">
        <w:rPr>
          <w:rFonts w:cs="Times New Roman"/>
          <w:noProof/>
          <w:kern w:val="0"/>
          <w:szCs w:val="22"/>
        </w:rPr>
        <w:t>(2), 1000–1009. https://doi.org/10.11591/ijeecs.v19.i2.pp1000-1009</w:t>
      </w:r>
    </w:p>
    <w:p w14:paraId="6857D4B7" w14:textId="77777777" w:rsidR="00D14694" w:rsidRPr="00D14694" w:rsidRDefault="00D14694" w:rsidP="0029753F">
      <w:pPr>
        <w:widowControl w:val="0"/>
        <w:autoSpaceDE w:val="0"/>
        <w:autoSpaceDN w:val="0"/>
        <w:adjustRightInd w:val="0"/>
        <w:spacing w:line="360" w:lineRule="auto"/>
        <w:ind w:left="480" w:hanging="480"/>
        <w:rPr>
          <w:rFonts w:cs="Times New Roman"/>
          <w:noProof/>
          <w:kern w:val="0"/>
          <w:szCs w:val="22"/>
        </w:rPr>
      </w:pPr>
      <w:r w:rsidRPr="00D14694">
        <w:rPr>
          <w:rFonts w:cs="Times New Roman"/>
          <w:noProof/>
          <w:kern w:val="0"/>
          <w:szCs w:val="22"/>
        </w:rPr>
        <w:t xml:space="preserve">Reihanah, K. N., I Maruddani, D. A., &amp; Widiharih, T. (2024). CLUSTERING KARAKTERISTIK INDUSTRI KECIL DAN MENENGAH DI KOTA KENDARI MENGGUNAKAN ALGORITMA k-PROTOTYPES. </w:t>
      </w:r>
      <w:r w:rsidRPr="00D14694">
        <w:rPr>
          <w:rFonts w:cs="Times New Roman"/>
          <w:i/>
          <w:iCs/>
          <w:noProof/>
          <w:kern w:val="0"/>
          <w:szCs w:val="22"/>
        </w:rPr>
        <w:t>Jurnal Gaussian</w:t>
      </w:r>
      <w:r w:rsidRPr="00D14694">
        <w:rPr>
          <w:rFonts w:cs="Times New Roman"/>
          <w:noProof/>
          <w:kern w:val="0"/>
          <w:szCs w:val="22"/>
        </w:rPr>
        <w:t xml:space="preserve">, </w:t>
      </w:r>
      <w:r w:rsidRPr="00D14694">
        <w:rPr>
          <w:rFonts w:cs="Times New Roman"/>
          <w:i/>
          <w:iCs/>
          <w:noProof/>
          <w:kern w:val="0"/>
          <w:szCs w:val="22"/>
        </w:rPr>
        <w:t>12</w:t>
      </w:r>
      <w:r w:rsidRPr="00D14694">
        <w:rPr>
          <w:rFonts w:cs="Times New Roman"/>
          <w:noProof/>
          <w:kern w:val="0"/>
          <w:szCs w:val="22"/>
        </w:rPr>
        <w:t>(3), 340–351. https://doi.org/10.14710/j.gauss.12.3.340-351</w:t>
      </w:r>
    </w:p>
    <w:p w14:paraId="0C885D6E" w14:textId="77777777" w:rsidR="00D14694" w:rsidRPr="00D14694" w:rsidRDefault="00D14694" w:rsidP="0029753F">
      <w:pPr>
        <w:widowControl w:val="0"/>
        <w:autoSpaceDE w:val="0"/>
        <w:autoSpaceDN w:val="0"/>
        <w:adjustRightInd w:val="0"/>
        <w:spacing w:line="360" w:lineRule="auto"/>
        <w:ind w:left="480" w:hanging="480"/>
        <w:rPr>
          <w:rFonts w:cs="Times New Roman"/>
          <w:noProof/>
          <w:kern w:val="0"/>
          <w:szCs w:val="22"/>
        </w:rPr>
      </w:pPr>
      <w:r w:rsidRPr="00D14694">
        <w:rPr>
          <w:rFonts w:cs="Times New Roman"/>
          <w:noProof/>
          <w:kern w:val="0"/>
          <w:szCs w:val="22"/>
        </w:rPr>
        <w:t xml:space="preserve">Setyawan, A., Kiswanto, R. H., &amp; ... (2025). Penerapan Metode Support Vector Machine Untuk Memprediksi Kelulusan Tepat Waktu. </w:t>
      </w:r>
      <w:r w:rsidRPr="00D14694">
        <w:rPr>
          <w:rFonts w:cs="Times New Roman"/>
          <w:i/>
          <w:iCs/>
          <w:noProof/>
          <w:kern w:val="0"/>
          <w:szCs w:val="22"/>
        </w:rPr>
        <w:t>Progresif: Jurnal Ilmiah …</w:t>
      </w:r>
      <w:r w:rsidRPr="00D14694">
        <w:rPr>
          <w:rFonts w:cs="Times New Roman"/>
          <w:noProof/>
          <w:kern w:val="0"/>
          <w:szCs w:val="22"/>
        </w:rPr>
        <w:t>, 768–779. https://ojs.stmik-banjarbaru.ac.id/index.php/progresif/article/view/2619%0Ahttps://ojs.stmik-banjarbaru.ac.id/index.php/progresif/article/download/2619/1494</w:t>
      </w:r>
    </w:p>
    <w:p w14:paraId="6674FC7B" w14:textId="77777777" w:rsidR="00D14694" w:rsidRPr="00D14694" w:rsidRDefault="00D14694" w:rsidP="0029753F">
      <w:pPr>
        <w:widowControl w:val="0"/>
        <w:autoSpaceDE w:val="0"/>
        <w:autoSpaceDN w:val="0"/>
        <w:adjustRightInd w:val="0"/>
        <w:spacing w:line="360" w:lineRule="auto"/>
        <w:ind w:left="480" w:hanging="480"/>
        <w:rPr>
          <w:rFonts w:cs="Times New Roman"/>
          <w:noProof/>
          <w:kern w:val="0"/>
          <w:szCs w:val="22"/>
        </w:rPr>
      </w:pPr>
      <w:r w:rsidRPr="00D14694">
        <w:rPr>
          <w:rFonts w:cs="Times New Roman"/>
          <w:noProof/>
          <w:kern w:val="0"/>
          <w:szCs w:val="22"/>
        </w:rPr>
        <w:t xml:space="preserve">Wijaya, G. F., &amp; Yuniarto, D. (2024). Tinjauan Penerapan Machine Learning pada Sistem Rekomendasi Menggunakan Model Klasifikasi. </w:t>
      </w:r>
      <w:r w:rsidRPr="00D14694">
        <w:rPr>
          <w:rFonts w:cs="Times New Roman"/>
          <w:i/>
          <w:iCs/>
          <w:noProof/>
          <w:kern w:val="0"/>
          <w:szCs w:val="22"/>
        </w:rPr>
        <w:t>Populer: Jurnal Penelitian Mahasiswa</w:t>
      </w:r>
      <w:r w:rsidRPr="00D14694">
        <w:rPr>
          <w:rFonts w:cs="Times New Roman"/>
          <w:noProof/>
          <w:kern w:val="0"/>
          <w:szCs w:val="22"/>
        </w:rPr>
        <w:t xml:space="preserve">, </w:t>
      </w:r>
      <w:r w:rsidRPr="00D14694">
        <w:rPr>
          <w:rFonts w:cs="Times New Roman"/>
          <w:i/>
          <w:iCs/>
          <w:noProof/>
          <w:kern w:val="0"/>
          <w:szCs w:val="22"/>
        </w:rPr>
        <w:t>3</w:t>
      </w:r>
      <w:r w:rsidRPr="00D14694">
        <w:rPr>
          <w:rFonts w:cs="Times New Roman"/>
          <w:noProof/>
          <w:kern w:val="0"/>
          <w:szCs w:val="22"/>
        </w:rPr>
        <w:t>(4), 144–153.</w:t>
      </w:r>
    </w:p>
    <w:p w14:paraId="3106EB61" w14:textId="77777777" w:rsidR="00D14694" w:rsidRPr="00D14694" w:rsidRDefault="00D14694" w:rsidP="0029753F">
      <w:pPr>
        <w:widowControl w:val="0"/>
        <w:autoSpaceDE w:val="0"/>
        <w:autoSpaceDN w:val="0"/>
        <w:adjustRightInd w:val="0"/>
        <w:spacing w:line="360" w:lineRule="auto"/>
        <w:ind w:left="480" w:hanging="480"/>
        <w:rPr>
          <w:rFonts w:cs="Times New Roman"/>
          <w:noProof/>
          <w:kern w:val="0"/>
          <w:szCs w:val="22"/>
        </w:rPr>
      </w:pPr>
      <w:r w:rsidRPr="00D14694">
        <w:rPr>
          <w:rFonts w:cs="Times New Roman"/>
          <w:noProof/>
          <w:kern w:val="0"/>
          <w:szCs w:val="22"/>
        </w:rPr>
        <w:t xml:space="preserve">Yusniati, Aya Rumbia, W., &amp; Pipi, L. (2024). Pengaruh Karakteristik Industri Kecil Menengah Terhadap Keuntungan Usaha di Kabupaten Konawe. </w:t>
      </w:r>
      <w:r w:rsidRPr="00D14694">
        <w:rPr>
          <w:rFonts w:cs="Times New Roman"/>
          <w:i/>
          <w:iCs/>
          <w:noProof/>
          <w:kern w:val="0"/>
          <w:szCs w:val="22"/>
        </w:rPr>
        <w:t>Jurnal Progres Ekonomi Pembangunan (JPEP)</w:t>
      </w:r>
      <w:r w:rsidRPr="00D14694">
        <w:rPr>
          <w:rFonts w:cs="Times New Roman"/>
          <w:noProof/>
          <w:kern w:val="0"/>
          <w:szCs w:val="22"/>
        </w:rPr>
        <w:t xml:space="preserve">, </w:t>
      </w:r>
      <w:r w:rsidRPr="00D14694">
        <w:rPr>
          <w:rFonts w:cs="Times New Roman"/>
          <w:i/>
          <w:iCs/>
          <w:noProof/>
          <w:kern w:val="0"/>
          <w:szCs w:val="22"/>
        </w:rPr>
        <w:t>9</w:t>
      </w:r>
      <w:r w:rsidRPr="00D14694">
        <w:rPr>
          <w:rFonts w:cs="Times New Roman"/>
          <w:noProof/>
          <w:kern w:val="0"/>
          <w:szCs w:val="22"/>
        </w:rPr>
        <w:t>(2), 128–138. https://doi.org/10.33772/jpep.v9i2.790</w:t>
      </w:r>
    </w:p>
    <w:p w14:paraId="7180A2E8" w14:textId="77777777" w:rsidR="00D14694" w:rsidRPr="00D14694" w:rsidRDefault="00D14694" w:rsidP="0029753F">
      <w:pPr>
        <w:widowControl w:val="0"/>
        <w:autoSpaceDE w:val="0"/>
        <w:autoSpaceDN w:val="0"/>
        <w:adjustRightInd w:val="0"/>
        <w:spacing w:line="360" w:lineRule="auto"/>
        <w:ind w:left="480" w:hanging="480"/>
        <w:rPr>
          <w:rFonts w:cs="Times New Roman"/>
          <w:noProof/>
          <w:szCs w:val="22"/>
        </w:rPr>
      </w:pPr>
      <w:r w:rsidRPr="00D14694">
        <w:rPr>
          <w:rFonts w:cs="Times New Roman"/>
          <w:noProof/>
          <w:kern w:val="0"/>
          <w:szCs w:val="22"/>
        </w:rPr>
        <w:t xml:space="preserve">Zancato, L., &amp; Chiuso, A. (2021). A novel deep neural network architecture for non-linear system identification. </w:t>
      </w:r>
      <w:r w:rsidRPr="00D14694">
        <w:rPr>
          <w:rFonts w:cs="Times New Roman"/>
          <w:i/>
          <w:iCs/>
          <w:noProof/>
          <w:kern w:val="0"/>
          <w:szCs w:val="22"/>
        </w:rPr>
        <w:t>IFAC-PapersOnLine</w:t>
      </w:r>
      <w:r w:rsidRPr="00D14694">
        <w:rPr>
          <w:rFonts w:cs="Times New Roman"/>
          <w:noProof/>
          <w:kern w:val="0"/>
          <w:szCs w:val="22"/>
        </w:rPr>
        <w:t xml:space="preserve">, </w:t>
      </w:r>
      <w:r w:rsidRPr="00D14694">
        <w:rPr>
          <w:rFonts w:cs="Times New Roman"/>
          <w:i/>
          <w:iCs/>
          <w:noProof/>
          <w:kern w:val="0"/>
          <w:szCs w:val="22"/>
        </w:rPr>
        <w:t>54</w:t>
      </w:r>
      <w:r w:rsidRPr="00D14694">
        <w:rPr>
          <w:rFonts w:cs="Times New Roman"/>
          <w:noProof/>
          <w:kern w:val="0"/>
          <w:szCs w:val="22"/>
        </w:rPr>
        <w:t xml:space="preserve">(7), 186–191. </w:t>
      </w:r>
      <w:r w:rsidRPr="00D14694">
        <w:rPr>
          <w:rFonts w:cs="Times New Roman"/>
          <w:noProof/>
          <w:kern w:val="0"/>
          <w:szCs w:val="22"/>
        </w:rPr>
        <w:lastRenderedPageBreak/>
        <w:t>https://doi.org/10.1016/j.ifacol.2021.08.356</w:t>
      </w:r>
    </w:p>
    <w:p w14:paraId="0EFE56BB" w14:textId="2FD01175" w:rsidR="00D14694" w:rsidRDefault="00D14694" w:rsidP="0029753F">
      <w:pPr>
        <w:tabs>
          <w:tab w:val="left" w:pos="4600"/>
        </w:tabs>
        <w:spacing w:line="360" w:lineRule="auto"/>
        <w:jc w:val="center"/>
        <w:rPr>
          <w:b/>
          <w:bCs/>
          <w:sz w:val="28"/>
          <w:szCs w:val="28"/>
        </w:rPr>
      </w:pPr>
      <w:r w:rsidRPr="00D14694">
        <w:rPr>
          <w:b/>
          <w:bCs/>
        </w:rPr>
        <w:fldChar w:fldCharType="end"/>
      </w:r>
    </w:p>
    <w:p w14:paraId="0725212A" w14:textId="64C5B25D" w:rsidR="0063291C" w:rsidRPr="0063291C" w:rsidRDefault="0063291C" w:rsidP="0006325E">
      <w:pPr>
        <w:tabs>
          <w:tab w:val="left" w:pos="4600"/>
        </w:tabs>
        <w:spacing w:line="360" w:lineRule="auto"/>
        <w:rPr>
          <w:b/>
          <w:bCs/>
        </w:rPr>
      </w:pPr>
    </w:p>
    <w:p w14:paraId="1BFC7785" w14:textId="77777777" w:rsidR="00A859E3" w:rsidRPr="00A859E3" w:rsidRDefault="00A859E3" w:rsidP="00A859E3">
      <w:pPr>
        <w:tabs>
          <w:tab w:val="left" w:pos="4600"/>
        </w:tabs>
        <w:jc w:val="center"/>
        <w:rPr>
          <w:b/>
          <w:bCs/>
          <w:sz w:val="28"/>
          <w:szCs w:val="28"/>
        </w:rPr>
      </w:pPr>
    </w:p>
    <w:sectPr w:rsidR="00A859E3" w:rsidRPr="00A859E3" w:rsidSect="00A63171">
      <w:pgSz w:w="11906" w:h="16838"/>
      <w:pgMar w:top="2268"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85E8B3" w14:textId="77777777" w:rsidR="00E776D8" w:rsidRDefault="00E776D8" w:rsidP="008B58D6">
      <w:pPr>
        <w:spacing w:after="0" w:line="240" w:lineRule="auto"/>
      </w:pPr>
      <w:r>
        <w:separator/>
      </w:r>
    </w:p>
  </w:endnote>
  <w:endnote w:type="continuationSeparator" w:id="0">
    <w:p w14:paraId="42614B90" w14:textId="77777777" w:rsidR="00E776D8" w:rsidRDefault="00E776D8" w:rsidP="008B58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26886082"/>
      <w:docPartObj>
        <w:docPartGallery w:val="Page Numbers (Bottom of Page)"/>
        <w:docPartUnique/>
      </w:docPartObj>
    </w:sdtPr>
    <w:sdtContent>
      <w:p w14:paraId="55891E5B" w14:textId="0B0B7421" w:rsidR="00A63171" w:rsidRDefault="00A63171">
        <w:pPr>
          <w:pStyle w:val="Footer"/>
          <w:jc w:val="right"/>
        </w:pPr>
        <w:r>
          <w:fldChar w:fldCharType="begin"/>
        </w:r>
        <w:r>
          <w:instrText>PAGE   \* MERGEFORMAT</w:instrText>
        </w:r>
        <w:r>
          <w:fldChar w:fldCharType="separate"/>
        </w:r>
        <w:r>
          <w:rPr>
            <w:lang w:val="id-ID"/>
          </w:rPr>
          <w:t>2</w:t>
        </w:r>
        <w:r>
          <w:fldChar w:fldCharType="end"/>
        </w:r>
      </w:p>
    </w:sdtContent>
  </w:sdt>
  <w:p w14:paraId="0C76A67B" w14:textId="77777777" w:rsidR="00A63171" w:rsidRDefault="00A631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67FA1F" w14:textId="77777777" w:rsidR="00E776D8" w:rsidRDefault="00E776D8" w:rsidP="008B58D6">
      <w:pPr>
        <w:spacing w:after="0" w:line="240" w:lineRule="auto"/>
      </w:pPr>
      <w:r>
        <w:separator/>
      </w:r>
    </w:p>
  </w:footnote>
  <w:footnote w:type="continuationSeparator" w:id="0">
    <w:p w14:paraId="32031798" w14:textId="77777777" w:rsidR="00E776D8" w:rsidRDefault="00E776D8" w:rsidP="008B58D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4E39F7"/>
    <w:multiLevelType w:val="hybridMultilevel"/>
    <w:tmpl w:val="DBEEB51A"/>
    <w:lvl w:ilvl="0" w:tplc="F3EADF44">
      <w:start w:val="1"/>
      <w:numFmt w:val="lowerLetter"/>
      <w:lvlText w:val="%1."/>
      <w:lvlJc w:val="left"/>
      <w:pPr>
        <w:ind w:left="1571" w:hanging="360"/>
      </w:pPr>
      <w:rPr>
        <w:rFonts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 w15:restartNumberingAfterBreak="0">
    <w:nsid w:val="0AA46C24"/>
    <w:multiLevelType w:val="hybridMultilevel"/>
    <w:tmpl w:val="1664739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E6B4DEC"/>
    <w:multiLevelType w:val="hybridMultilevel"/>
    <w:tmpl w:val="B49C741E"/>
    <w:lvl w:ilvl="0" w:tplc="91527E4C">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 w15:restartNumberingAfterBreak="0">
    <w:nsid w:val="0F265B42"/>
    <w:multiLevelType w:val="hybridMultilevel"/>
    <w:tmpl w:val="18DE582C"/>
    <w:lvl w:ilvl="0" w:tplc="C2280780">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4" w15:restartNumberingAfterBreak="0">
    <w:nsid w:val="109C54A4"/>
    <w:multiLevelType w:val="hybridMultilevel"/>
    <w:tmpl w:val="5C9C435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1D25429"/>
    <w:multiLevelType w:val="hybridMultilevel"/>
    <w:tmpl w:val="C814497E"/>
    <w:lvl w:ilvl="0" w:tplc="14B6F49C">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6" w15:restartNumberingAfterBreak="0">
    <w:nsid w:val="12F90D2D"/>
    <w:multiLevelType w:val="hybridMultilevel"/>
    <w:tmpl w:val="432A1898"/>
    <w:lvl w:ilvl="0" w:tplc="A6405AA8">
      <w:start w:val="1"/>
      <w:numFmt w:val="decimal"/>
      <w:lvlText w:val="%1)"/>
      <w:lvlJc w:val="left"/>
      <w:pPr>
        <w:ind w:left="1931" w:hanging="360"/>
      </w:pPr>
      <w:rPr>
        <w:rFonts w:hint="default"/>
      </w:rPr>
    </w:lvl>
    <w:lvl w:ilvl="1" w:tplc="04210019" w:tentative="1">
      <w:start w:val="1"/>
      <w:numFmt w:val="lowerLetter"/>
      <w:lvlText w:val="%2."/>
      <w:lvlJc w:val="left"/>
      <w:pPr>
        <w:ind w:left="2651" w:hanging="360"/>
      </w:pPr>
    </w:lvl>
    <w:lvl w:ilvl="2" w:tplc="0421001B" w:tentative="1">
      <w:start w:val="1"/>
      <w:numFmt w:val="lowerRoman"/>
      <w:lvlText w:val="%3."/>
      <w:lvlJc w:val="right"/>
      <w:pPr>
        <w:ind w:left="3371" w:hanging="180"/>
      </w:pPr>
    </w:lvl>
    <w:lvl w:ilvl="3" w:tplc="0421000F" w:tentative="1">
      <w:start w:val="1"/>
      <w:numFmt w:val="decimal"/>
      <w:lvlText w:val="%4."/>
      <w:lvlJc w:val="left"/>
      <w:pPr>
        <w:ind w:left="4091" w:hanging="360"/>
      </w:pPr>
    </w:lvl>
    <w:lvl w:ilvl="4" w:tplc="04210019" w:tentative="1">
      <w:start w:val="1"/>
      <w:numFmt w:val="lowerLetter"/>
      <w:lvlText w:val="%5."/>
      <w:lvlJc w:val="left"/>
      <w:pPr>
        <w:ind w:left="4811" w:hanging="360"/>
      </w:pPr>
    </w:lvl>
    <w:lvl w:ilvl="5" w:tplc="0421001B" w:tentative="1">
      <w:start w:val="1"/>
      <w:numFmt w:val="lowerRoman"/>
      <w:lvlText w:val="%6."/>
      <w:lvlJc w:val="right"/>
      <w:pPr>
        <w:ind w:left="5531" w:hanging="180"/>
      </w:pPr>
    </w:lvl>
    <w:lvl w:ilvl="6" w:tplc="0421000F" w:tentative="1">
      <w:start w:val="1"/>
      <w:numFmt w:val="decimal"/>
      <w:lvlText w:val="%7."/>
      <w:lvlJc w:val="left"/>
      <w:pPr>
        <w:ind w:left="6251" w:hanging="360"/>
      </w:pPr>
    </w:lvl>
    <w:lvl w:ilvl="7" w:tplc="04210019" w:tentative="1">
      <w:start w:val="1"/>
      <w:numFmt w:val="lowerLetter"/>
      <w:lvlText w:val="%8."/>
      <w:lvlJc w:val="left"/>
      <w:pPr>
        <w:ind w:left="6971" w:hanging="360"/>
      </w:pPr>
    </w:lvl>
    <w:lvl w:ilvl="8" w:tplc="0421001B" w:tentative="1">
      <w:start w:val="1"/>
      <w:numFmt w:val="lowerRoman"/>
      <w:lvlText w:val="%9."/>
      <w:lvlJc w:val="right"/>
      <w:pPr>
        <w:ind w:left="7691" w:hanging="180"/>
      </w:pPr>
    </w:lvl>
  </w:abstractNum>
  <w:abstractNum w:abstractNumId="7" w15:restartNumberingAfterBreak="0">
    <w:nsid w:val="1BF071C7"/>
    <w:multiLevelType w:val="hybridMultilevel"/>
    <w:tmpl w:val="28FE1E6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27C22B6"/>
    <w:multiLevelType w:val="hybridMultilevel"/>
    <w:tmpl w:val="571C626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8101AC4"/>
    <w:multiLevelType w:val="hybridMultilevel"/>
    <w:tmpl w:val="6E6CC45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7601FA7"/>
    <w:multiLevelType w:val="hybridMultilevel"/>
    <w:tmpl w:val="F12CC7BA"/>
    <w:lvl w:ilvl="0" w:tplc="04210001">
      <w:start w:val="1"/>
      <w:numFmt w:val="bullet"/>
      <w:lvlText w:val=""/>
      <w:lvlJc w:val="left"/>
      <w:pPr>
        <w:ind w:left="2138" w:hanging="360"/>
      </w:pPr>
      <w:rPr>
        <w:rFonts w:ascii="Symbol" w:hAnsi="Symbol" w:hint="default"/>
      </w:rPr>
    </w:lvl>
    <w:lvl w:ilvl="1" w:tplc="04210003" w:tentative="1">
      <w:start w:val="1"/>
      <w:numFmt w:val="bullet"/>
      <w:lvlText w:val="o"/>
      <w:lvlJc w:val="left"/>
      <w:pPr>
        <w:ind w:left="2858" w:hanging="360"/>
      </w:pPr>
      <w:rPr>
        <w:rFonts w:ascii="Courier New" w:hAnsi="Courier New" w:cs="Courier New" w:hint="default"/>
      </w:rPr>
    </w:lvl>
    <w:lvl w:ilvl="2" w:tplc="04210005" w:tentative="1">
      <w:start w:val="1"/>
      <w:numFmt w:val="bullet"/>
      <w:lvlText w:val=""/>
      <w:lvlJc w:val="left"/>
      <w:pPr>
        <w:ind w:left="3578" w:hanging="360"/>
      </w:pPr>
      <w:rPr>
        <w:rFonts w:ascii="Wingdings" w:hAnsi="Wingdings" w:hint="default"/>
      </w:rPr>
    </w:lvl>
    <w:lvl w:ilvl="3" w:tplc="04210001" w:tentative="1">
      <w:start w:val="1"/>
      <w:numFmt w:val="bullet"/>
      <w:lvlText w:val=""/>
      <w:lvlJc w:val="left"/>
      <w:pPr>
        <w:ind w:left="4298" w:hanging="360"/>
      </w:pPr>
      <w:rPr>
        <w:rFonts w:ascii="Symbol" w:hAnsi="Symbol" w:hint="default"/>
      </w:rPr>
    </w:lvl>
    <w:lvl w:ilvl="4" w:tplc="04210003" w:tentative="1">
      <w:start w:val="1"/>
      <w:numFmt w:val="bullet"/>
      <w:lvlText w:val="o"/>
      <w:lvlJc w:val="left"/>
      <w:pPr>
        <w:ind w:left="5018" w:hanging="360"/>
      </w:pPr>
      <w:rPr>
        <w:rFonts w:ascii="Courier New" w:hAnsi="Courier New" w:cs="Courier New" w:hint="default"/>
      </w:rPr>
    </w:lvl>
    <w:lvl w:ilvl="5" w:tplc="04210005" w:tentative="1">
      <w:start w:val="1"/>
      <w:numFmt w:val="bullet"/>
      <w:lvlText w:val=""/>
      <w:lvlJc w:val="left"/>
      <w:pPr>
        <w:ind w:left="5738" w:hanging="360"/>
      </w:pPr>
      <w:rPr>
        <w:rFonts w:ascii="Wingdings" w:hAnsi="Wingdings" w:hint="default"/>
      </w:rPr>
    </w:lvl>
    <w:lvl w:ilvl="6" w:tplc="04210001" w:tentative="1">
      <w:start w:val="1"/>
      <w:numFmt w:val="bullet"/>
      <w:lvlText w:val=""/>
      <w:lvlJc w:val="left"/>
      <w:pPr>
        <w:ind w:left="6458" w:hanging="360"/>
      </w:pPr>
      <w:rPr>
        <w:rFonts w:ascii="Symbol" w:hAnsi="Symbol" w:hint="default"/>
      </w:rPr>
    </w:lvl>
    <w:lvl w:ilvl="7" w:tplc="04210003" w:tentative="1">
      <w:start w:val="1"/>
      <w:numFmt w:val="bullet"/>
      <w:lvlText w:val="o"/>
      <w:lvlJc w:val="left"/>
      <w:pPr>
        <w:ind w:left="7178" w:hanging="360"/>
      </w:pPr>
      <w:rPr>
        <w:rFonts w:ascii="Courier New" w:hAnsi="Courier New" w:cs="Courier New" w:hint="default"/>
      </w:rPr>
    </w:lvl>
    <w:lvl w:ilvl="8" w:tplc="04210005" w:tentative="1">
      <w:start w:val="1"/>
      <w:numFmt w:val="bullet"/>
      <w:lvlText w:val=""/>
      <w:lvlJc w:val="left"/>
      <w:pPr>
        <w:ind w:left="7898" w:hanging="360"/>
      </w:pPr>
      <w:rPr>
        <w:rFonts w:ascii="Wingdings" w:hAnsi="Wingdings" w:hint="default"/>
      </w:rPr>
    </w:lvl>
  </w:abstractNum>
  <w:abstractNum w:abstractNumId="11" w15:restartNumberingAfterBreak="0">
    <w:nsid w:val="3B5023F4"/>
    <w:multiLevelType w:val="hybridMultilevel"/>
    <w:tmpl w:val="003C3F4E"/>
    <w:lvl w:ilvl="0" w:tplc="BDE44F20">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2" w15:restartNumberingAfterBreak="0">
    <w:nsid w:val="4E682FBC"/>
    <w:multiLevelType w:val="hybridMultilevel"/>
    <w:tmpl w:val="CF78D42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0980DD7"/>
    <w:multiLevelType w:val="hybridMultilevel"/>
    <w:tmpl w:val="3A845F56"/>
    <w:lvl w:ilvl="0" w:tplc="44164B04">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4" w15:restartNumberingAfterBreak="0">
    <w:nsid w:val="53940A84"/>
    <w:multiLevelType w:val="hybridMultilevel"/>
    <w:tmpl w:val="E73EF560"/>
    <w:lvl w:ilvl="0" w:tplc="0409000F">
      <w:start w:val="1"/>
      <w:numFmt w:val="decimal"/>
      <w:lvlText w:val="%1."/>
      <w:lvlJc w:val="left"/>
      <w:pPr>
        <w:ind w:left="720" w:hanging="360"/>
      </w:pPr>
      <w:rPr>
        <w:rFonts w:ascii="Times New Roman" w:eastAsia="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5C93DB9"/>
    <w:multiLevelType w:val="hybridMultilevel"/>
    <w:tmpl w:val="CE9AA710"/>
    <w:lvl w:ilvl="0" w:tplc="C97E9D8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6" w15:restartNumberingAfterBreak="0">
    <w:nsid w:val="56791F2A"/>
    <w:multiLevelType w:val="hybridMultilevel"/>
    <w:tmpl w:val="E7E2736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81B5C2D"/>
    <w:multiLevelType w:val="hybridMultilevel"/>
    <w:tmpl w:val="DE5C033E"/>
    <w:lvl w:ilvl="0" w:tplc="90581578">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8" w15:restartNumberingAfterBreak="0">
    <w:nsid w:val="582250F1"/>
    <w:multiLevelType w:val="hybridMultilevel"/>
    <w:tmpl w:val="78B4194A"/>
    <w:lvl w:ilvl="0" w:tplc="6722DEF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9" w15:restartNumberingAfterBreak="0">
    <w:nsid w:val="6110744C"/>
    <w:multiLevelType w:val="hybridMultilevel"/>
    <w:tmpl w:val="BD564252"/>
    <w:lvl w:ilvl="0" w:tplc="3809000F">
      <w:start w:val="1"/>
      <w:numFmt w:val="decimal"/>
      <w:lvlText w:val="%1."/>
      <w:lvlJc w:val="left"/>
      <w:pPr>
        <w:ind w:left="1998" w:hanging="360"/>
      </w:pPr>
    </w:lvl>
    <w:lvl w:ilvl="1" w:tplc="38090019" w:tentative="1">
      <w:start w:val="1"/>
      <w:numFmt w:val="lowerLetter"/>
      <w:lvlText w:val="%2."/>
      <w:lvlJc w:val="left"/>
      <w:pPr>
        <w:ind w:left="2718" w:hanging="360"/>
      </w:pPr>
    </w:lvl>
    <w:lvl w:ilvl="2" w:tplc="3809001B" w:tentative="1">
      <w:start w:val="1"/>
      <w:numFmt w:val="lowerRoman"/>
      <w:lvlText w:val="%3."/>
      <w:lvlJc w:val="right"/>
      <w:pPr>
        <w:ind w:left="3438" w:hanging="180"/>
      </w:pPr>
    </w:lvl>
    <w:lvl w:ilvl="3" w:tplc="3809000F" w:tentative="1">
      <w:start w:val="1"/>
      <w:numFmt w:val="decimal"/>
      <w:lvlText w:val="%4."/>
      <w:lvlJc w:val="left"/>
      <w:pPr>
        <w:ind w:left="4158" w:hanging="360"/>
      </w:pPr>
    </w:lvl>
    <w:lvl w:ilvl="4" w:tplc="38090019" w:tentative="1">
      <w:start w:val="1"/>
      <w:numFmt w:val="lowerLetter"/>
      <w:lvlText w:val="%5."/>
      <w:lvlJc w:val="left"/>
      <w:pPr>
        <w:ind w:left="4878" w:hanging="360"/>
      </w:pPr>
    </w:lvl>
    <w:lvl w:ilvl="5" w:tplc="3809001B" w:tentative="1">
      <w:start w:val="1"/>
      <w:numFmt w:val="lowerRoman"/>
      <w:lvlText w:val="%6."/>
      <w:lvlJc w:val="right"/>
      <w:pPr>
        <w:ind w:left="5598" w:hanging="180"/>
      </w:pPr>
    </w:lvl>
    <w:lvl w:ilvl="6" w:tplc="3809000F" w:tentative="1">
      <w:start w:val="1"/>
      <w:numFmt w:val="decimal"/>
      <w:lvlText w:val="%7."/>
      <w:lvlJc w:val="left"/>
      <w:pPr>
        <w:ind w:left="6318" w:hanging="360"/>
      </w:pPr>
    </w:lvl>
    <w:lvl w:ilvl="7" w:tplc="38090019" w:tentative="1">
      <w:start w:val="1"/>
      <w:numFmt w:val="lowerLetter"/>
      <w:lvlText w:val="%8."/>
      <w:lvlJc w:val="left"/>
      <w:pPr>
        <w:ind w:left="7038" w:hanging="360"/>
      </w:pPr>
    </w:lvl>
    <w:lvl w:ilvl="8" w:tplc="3809001B" w:tentative="1">
      <w:start w:val="1"/>
      <w:numFmt w:val="lowerRoman"/>
      <w:lvlText w:val="%9."/>
      <w:lvlJc w:val="right"/>
      <w:pPr>
        <w:ind w:left="7758" w:hanging="180"/>
      </w:pPr>
    </w:lvl>
  </w:abstractNum>
  <w:abstractNum w:abstractNumId="20" w15:restartNumberingAfterBreak="0">
    <w:nsid w:val="71272571"/>
    <w:multiLevelType w:val="hybridMultilevel"/>
    <w:tmpl w:val="3E022BF8"/>
    <w:lvl w:ilvl="0" w:tplc="26FE699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15:restartNumberingAfterBreak="0">
    <w:nsid w:val="72B55D44"/>
    <w:multiLevelType w:val="hybridMultilevel"/>
    <w:tmpl w:val="3FA62D08"/>
    <w:lvl w:ilvl="0" w:tplc="6C080A22">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15:restartNumberingAfterBreak="0">
    <w:nsid w:val="75A2249E"/>
    <w:multiLevelType w:val="hybridMultilevel"/>
    <w:tmpl w:val="51D0ECE8"/>
    <w:lvl w:ilvl="0" w:tplc="888AB070">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3" w15:restartNumberingAfterBreak="0">
    <w:nsid w:val="7C3A16B1"/>
    <w:multiLevelType w:val="hybridMultilevel"/>
    <w:tmpl w:val="9E3624D2"/>
    <w:lvl w:ilvl="0" w:tplc="1F1E44B0">
      <w:start w:val="1"/>
      <w:numFmt w:val="lowerLetter"/>
      <w:lvlText w:val="%1."/>
      <w:lvlJc w:val="left"/>
      <w:pPr>
        <w:ind w:left="1571" w:hanging="360"/>
      </w:pPr>
      <w:rPr>
        <w:rFonts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4" w15:restartNumberingAfterBreak="0">
    <w:nsid w:val="7CE65246"/>
    <w:multiLevelType w:val="hybridMultilevel"/>
    <w:tmpl w:val="4BE0335A"/>
    <w:lvl w:ilvl="0" w:tplc="8144AD0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16cid:durableId="1335574896">
    <w:abstractNumId w:val="19"/>
  </w:num>
  <w:num w:numId="2" w16cid:durableId="848954762">
    <w:abstractNumId w:val="8"/>
  </w:num>
  <w:num w:numId="3" w16cid:durableId="336926798">
    <w:abstractNumId w:val="14"/>
  </w:num>
  <w:num w:numId="4" w16cid:durableId="1659571480">
    <w:abstractNumId w:val="17"/>
  </w:num>
  <w:num w:numId="5" w16cid:durableId="363866032">
    <w:abstractNumId w:val="2"/>
  </w:num>
  <w:num w:numId="6" w16cid:durableId="967319222">
    <w:abstractNumId w:val="21"/>
  </w:num>
  <w:num w:numId="7" w16cid:durableId="1220362687">
    <w:abstractNumId w:val="22"/>
  </w:num>
  <w:num w:numId="8" w16cid:durableId="452480531">
    <w:abstractNumId w:val="7"/>
  </w:num>
  <w:num w:numId="9" w16cid:durableId="1080953917">
    <w:abstractNumId w:val="4"/>
  </w:num>
  <w:num w:numId="10" w16cid:durableId="449669509">
    <w:abstractNumId w:val="1"/>
  </w:num>
  <w:num w:numId="11" w16cid:durableId="1252158071">
    <w:abstractNumId w:val="13"/>
  </w:num>
  <w:num w:numId="12" w16cid:durableId="886338228">
    <w:abstractNumId w:val="20"/>
  </w:num>
  <w:num w:numId="13" w16cid:durableId="1112629818">
    <w:abstractNumId w:val="10"/>
  </w:num>
  <w:num w:numId="14" w16cid:durableId="1100877759">
    <w:abstractNumId w:val="3"/>
  </w:num>
  <w:num w:numId="15" w16cid:durableId="333454302">
    <w:abstractNumId w:val="5"/>
  </w:num>
  <w:num w:numId="16" w16cid:durableId="694237670">
    <w:abstractNumId w:val="11"/>
  </w:num>
  <w:num w:numId="17" w16cid:durableId="207647754">
    <w:abstractNumId w:val="0"/>
  </w:num>
  <w:num w:numId="18" w16cid:durableId="434595633">
    <w:abstractNumId w:val="23"/>
  </w:num>
  <w:num w:numId="19" w16cid:durableId="314605488">
    <w:abstractNumId w:val="6"/>
  </w:num>
  <w:num w:numId="20" w16cid:durableId="1957370862">
    <w:abstractNumId w:val="24"/>
  </w:num>
  <w:num w:numId="21" w16cid:durableId="1342708449">
    <w:abstractNumId w:val="15"/>
  </w:num>
  <w:num w:numId="22" w16cid:durableId="1254511262">
    <w:abstractNumId w:val="18"/>
  </w:num>
  <w:num w:numId="23" w16cid:durableId="1874419327">
    <w:abstractNumId w:val="16"/>
  </w:num>
  <w:num w:numId="24" w16cid:durableId="1213806711">
    <w:abstractNumId w:val="12"/>
  </w:num>
  <w:num w:numId="25" w16cid:durableId="138629957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57B4"/>
    <w:rsid w:val="00001B77"/>
    <w:rsid w:val="00006C14"/>
    <w:rsid w:val="00006FC0"/>
    <w:rsid w:val="0004652E"/>
    <w:rsid w:val="00051291"/>
    <w:rsid w:val="000538C8"/>
    <w:rsid w:val="000605B4"/>
    <w:rsid w:val="000614A9"/>
    <w:rsid w:val="0006325E"/>
    <w:rsid w:val="00073B36"/>
    <w:rsid w:val="00086E6C"/>
    <w:rsid w:val="000875B1"/>
    <w:rsid w:val="00090BF4"/>
    <w:rsid w:val="000A25C5"/>
    <w:rsid w:val="000A47B5"/>
    <w:rsid w:val="000C2318"/>
    <w:rsid w:val="000C6C69"/>
    <w:rsid w:val="000F20A6"/>
    <w:rsid w:val="00102C67"/>
    <w:rsid w:val="001047E7"/>
    <w:rsid w:val="00165AC4"/>
    <w:rsid w:val="00166392"/>
    <w:rsid w:val="00175EC3"/>
    <w:rsid w:val="00181B8B"/>
    <w:rsid w:val="001856CA"/>
    <w:rsid w:val="001C0D0D"/>
    <w:rsid w:val="001D0113"/>
    <w:rsid w:val="001F37D2"/>
    <w:rsid w:val="0020030B"/>
    <w:rsid w:val="00204069"/>
    <w:rsid w:val="002249DA"/>
    <w:rsid w:val="0024478E"/>
    <w:rsid w:val="002734EE"/>
    <w:rsid w:val="00274895"/>
    <w:rsid w:val="002831FF"/>
    <w:rsid w:val="0029591E"/>
    <w:rsid w:val="0029753F"/>
    <w:rsid w:val="002B75EA"/>
    <w:rsid w:val="002F01E5"/>
    <w:rsid w:val="00351F42"/>
    <w:rsid w:val="00382DFA"/>
    <w:rsid w:val="003957B4"/>
    <w:rsid w:val="003A0426"/>
    <w:rsid w:val="003A21A4"/>
    <w:rsid w:val="003A534B"/>
    <w:rsid w:val="003A7050"/>
    <w:rsid w:val="003F4D3A"/>
    <w:rsid w:val="004068CE"/>
    <w:rsid w:val="00415352"/>
    <w:rsid w:val="004165A4"/>
    <w:rsid w:val="00427A35"/>
    <w:rsid w:val="0043697B"/>
    <w:rsid w:val="00447EFD"/>
    <w:rsid w:val="00473777"/>
    <w:rsid w:val="00483691"/>
    <w:rsid w:val="004B1537"/>
    <w:rsid w:val="0050573C"/>
    <w:rsid w:val="005138E1"/>
    <w:rsid w:val="00523A0A"/>
    <w:rsid w:val="0056026E"/>
    <w:rsid w:val="005860D2"/>
    <w:rsid w:val="005A3CEC"/>
    <w:rsid w:val="005C68B7"/>
    <w:rsid w:val="005C71F3"/>
    <w:rsid w:val="005E2B32"/>
    <w:rsid w:val="00617F94"/>
    <w:rsid w:val="00631721"/>
    <w:rsid w:val="0063291C"/>
    <w:rsid w:val="00654CED"/>
    <w:rsid w:val="0066707E"/>
    <w:rsid w:val="006C31FA"/>
    <w:rsid w:val="006E44DF"/>
    <w:rsid w:val="00706E95"/>
    <w:rsid w:val="00764289"/>
    <w:rsid w:val="0076454E"/>
    <w:rsid w:val="007A3A3E"/>
    <w:rsid w:val="007A73C2"/>
    <w:rsid w:val="007B58AC"/>
    <w:rsid w:val="007D4479"/>
    <w:rsid w:val="0081365C"/>
    <w:rsid w:val="00816CAA"/>
    <w:rsid w:val="00816FD5"/>
    <w:rsid w:val="00821CAB"/>
    <w:rsid w:val="00834510"/>
    <w:rsid w:val="00847006"/>
    <w:rsid w:val="00860742"/>
    <w:rsid w:val="008B58D6"/>
    <w:rsid w:val="008D2F33"/>
    <w:rsid w:val="008D3EDC"/>
    <w:rsid w:val="00901F2D"/>
    <w:rsid w:val="00907C14"/>
    <w:rsid w:val="00914D48"/>
    <w:rsid w:val="00925BB5"/>
    <w:rsid w:val="00930D13"/>
    <w:rsid w:val="00992785"/>
    <w:rsid w:val="009B3609"/>
    <w:rsid w:val="00A0798F"/>
    <w:rsid w:val="00A10DA1"/>
    <w:rsid w:val="00A263C4"/>
    <w:rsid w:val="00A40ADE"/>
    <w:rsid w:val="00A623D8"/>
    <w:rsid w:val="00A63171"/>
    <w:rsid w:val="00A73977"/>
    <w:rsid w:val="00A859E3"/>
    <w:rsid w:val="00A900B7"/>
    <w:rsid w:val="00AA3CF8"/>
    <w:rsid w:val="00AA7728"/>
    <w:rsid w:val="00AD6772"/>
    <w:rsid w:val="00AF10AB"/>
    <w:rsid w:val="00AF55F3"/>
    <w:rsid w:val="00B000F7"/>
    <w:rsid w:val="00B43533"/>
    <w:rsid w:val="00B95D03"/>
    <w:rsid w:val="00B965FD"/>
    <w:rsid w:val="00BA2EA4"/>
    <w:rsid w:val="00BA4828"/>
    <w:rsid w:val="00BE3620"/>
    <w:rsid w:val="00C13353"/>
    <w:rsid w:val="00C22EFF"/>
    <w:rsid w:val="00C33A1A"/>
    <w:rsid w:val="00C465C4"/>
    <w:rsid w:val="00C71EEA"/>
    <w:rsid w:val="00C71FEE"/>
    <w:rsid w:val="00C94232"/>
    <w:rsid w:val="00C95A35"/>
    <w:rsid w:val="00CB4F60"/>
    <w:rsid w:val="00CC693F"/>
    <w:rsid w:val="00CF54DC"/>
    <w:rsid w:val="00D07CE6"/>
    <w:rsid w:val="00D100D6"/>
    <w:rsid w:val="00D14694"/>
    <w:rsid w:val="00D57E31"/>
    <w:rsid w:val="00D67C7C"/>
    <w:rsid w:val="00DA53DD"/>
    <w:rsid w:val="00DA5556"/>
    <w:rsid w:val="00E33537"/>
    <w:rsid w:val="00E6685A"/>
    <w:rsid w:val="00E776D8"/>
    <w:rsid w:val="00EA3C53"/>
    <w:rsid w:val="00EC06B2"/>
    <w:rsid w:val="00EE70AD"/>
    <w:rsid w:val="00F35082"/>
    <w:rsid w:val="00F6148C"/>
    <w:rsid w:val="00F63E30"/>
    <w:rsid w:val="00F804AC"/>
    <w:rsid w:val="00F83EDC"/>
    <w:rsid w:val="00F95CFF"/>
    <w:rsid w:val="00FB0118"/>
    <w:rsid w:val="00FB1B1D"/>
    <w:rsid w:val="00FC3CEA"/>
  </w:rsids>
  <m:mathPr>
    <m:mathFont m:val="Cambria Math"/>
    <m:brkBin m:val="before"/>
    <m:brkBinSub m:val="--"/>
    <m:smallFrac m:val="0"/>
    <m:dispDef/>
    <m:lMargin m:val="0"/>
    <m:rMargin m:val="0"/>
    <m:defJc m:val="centerGroup"/>
    <m:wrapIndent m:val="1440"/>
    <m:intLim m:val="subSup"/>
    <m:naryLim m:val="undOvr"/>
  </m:mathPr>
  <w:themeFontLang w:val="id-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770B0F"/>
  <w15:chartTrackingRefBased/>
  <w15:docId w15:val="{4DEB900B-5213-49F0-819A-CE9CF6E855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8"/>
        <w:lang w:val="id-ID"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57B4"/>
    <w:pPr>
      <w:spacing w:line="278" w:lineRule="auto"/>
      <w:jc w:val="both"/>
    </w:pPr>
    <w:rPr>
      <w:rFonts w:ascii="Times New Roman" w:hAnsi="Times New Roman"/>
      <w:sz w:val="24"/>
      <w:szCs w:val="24"/>
      <w:lang w:val="en-ID" w:bidi="ar-SA"/>
    </w:rPr>
  </w:style>
  <w:style w:type="paragraph" w:styleId="Judul1">
    <w:name w:val="heading 1"/>
    <w:basedOn w:val="Normal"/>
    <w:next w:val="Normal"/>
    <w:link w:val="Judul1KAR"/>
    <w:uiPriority w:val="9"/>
    <w:qFormat/>
    <w:rsid w:val="003957B4"/>
    <w:pPr>
      <w:keepNext/>
      <w:keepLines/>
      <w:spacing w:before="360" w:after="80"/>
      <w:outlineLvl w:val="0"/>
    </w:pPr>
    <w:rPr>
      <w:rFonts w:asciiTheme="majorHAnsi" w:eastAsiaTheme="majorEastAsia" w:hAnsiTheme="majorHAnsi" w:cstheme="majorBidi"/>
      <w:color w:val="2F5496" w:themeColor="accent1" w:themeShade="BF"/>
      <w:sz w:val="40"/>
      <w:szCs w:val="50"/>
    </w:rPr>
  </w:style>
  <w:style w:type="paragraph" w:styleId="Judul2">
    <w:name w:val="heading 2"/>
    <w:basedOn w:val="Normal"/>
    <w:next w:val="Normal"/>
    <w:link w:val="Judul2KAR"/>
    <w:uiPriority w:val="9"/>
    <w:unhideWhenUsed/>
    <w:qFormat/>
    <w:rsid w:val="003957B4"/>
    <w:pPr>
      <w:keepNext/>
      <w:keepLines/>
      <w:spacing w:before="160" w:after="80"/>
      <w:outlineLvl w:val="1"/>
    </w:pPr>
    <w:rPr>
      <w:rFonts w:asciiTheme="majorHAnsi" w:eastAsiaTheme="majorEastAsia" w:hAnsiTheme="majorHAnsi" w:cstheme="majorBidi"/>
      <w:color w:val="2F5496" w:themeColor="accent1" w:themeShade="BF"/>
      <w:sz w:val="32"/>
      <w:szCs w:val="40"/>
    </w:rPr>
  </w:style>
  <w:style w:type="paragraph" w:styleId="Judul3">
    <w:name w:val="heading 3"/>
    <w:basedOn w:val="Normal"/>
    <w:next w:val="Normal"/>
    <w:link w:val="Judul3KAR"/>
    <w:uiPriority w:val="9"/>
    <w:semiHidden/>
    <w:unhideWhenUsed/>
    <w:qFormat/>
    <w:rsid w:val="003957B4"/>
    <w:pPr>
      <w:keepNext/>
      <w:keepLines/>
      <w:spacing w:before="160" w:after="80"/>
      <w:outlineLvl w:val="2"/>
    </w:pPr>
    <w:rPr>
      <w:rFonts w:eastAsiaTheme="majorEastAsia" w:cstheme="majorBidi"/>
      <w:color w:val="2F5496" w:themeColor="accent1" w:themeShade="BF"/>
      <w:sz w:val="28"/>
      <w:szCs w:val="35"/>
    </w:rPr>
  </w:style>
  <w:style w:type="paragraph" w:styleId="Judul4">
    <w:name w:val="heading 4"/>
    <w:basedOn w:val="Normal"/>
    <w:next w:val="Normal"/>
    <w:link w:val="Judul4KAR"/>
    <w:uiPriority w:val="9"/>
    <w:semiHidden/>
    <w:unhideWhenUsed/>
    <w:qFormat/>
    <w:rsid w:val="003957B4"/>
    <w:pPr>
      <w:keepNext/>
      <w:keepLines/>
      <w:spacing w:before="80" w:after="40"/>
      <w:outlineLvl w:val="3"/>
    </w:pPr>
    <w:rPr>
      <w:rFonts w:eastAsiaTheme="majorEastAsia" w:cstheme="majorBidi"/>
      <w:i/>
      <w:iCs/>
      <w:color w:val="2F5496" w:themeColor="accent1" w:themeShade="BF"/>
    </w:rPr>
  </w:style>
  <w:style w:type="paragraph" w:styleId="Judul5">
    <w:name w:val="heading 5"/>
    <w:basedOn w:val="Normal"/>
    <w:next w:val="Normal"/>
    <w:link w:val="Judul5KAR"/>
    <w:uiPriority w:val="9"/>
    <w:semiHidden/>
    <w:unhideWhenUsed/>
    <w:qFormat/>
    <w:rsid w:val="003957B4"/>
    <w:pPr>
      <w:keepNext/>
      <w:keepLines/>
      <w:spacing w:before="80" w:after="40"/>
      <w:outlineLvl w:val="4"/>
    </w:pPr>
    <w:rPr>
      <w:rFonts w:eastAsiaTheme="majorEastAsia" w:cstheme="majorBidi"/>
      <w:color w:val="2F5496" w:themeColor="accent1" w:themeShade="BF"/>
    </w:rPr>
  </w:style>
  <w:style w:type="paragraph" w:styleId="Judul6">
    <w:name w:val="heading 6"/>
    <w:basedOn w:val="Normal"/>
    <w:next w:val="Normal"/>
    <w:link w:val="Judul6KAR"/>
    <w:uiPriority w:val="9"/>
    <w:semiHidden/>
    <w:unhideWhenUsed/>
    <w:qFormat/>
    <w:rsid w:val="003957B4"/>
    <w:pPr>
      <w:keepNext/>
      <w:keepLines/>
      <w:spacing w:before="40" w:after="0"/>
      <w:outlineLvl w:val="5"/>
    </w:pPr>
    <w:rPr>
      <w:rFonts w:eastAsiaTheme="majorEastAsia" w:cstheme="majorBidi"/>
      <w:i/>
      <w:iCs/>
      <w:color w:val="595959" w:themeColor="text1" w:themeTint="A6"/>
    </w:rPr>
  </w:style>
  <w:style w:type="paragraph" w:styleId="Judul7">
    <w:name w:val="heading 7"/>
    <w:basedOn w:val="Normal"/>
    <w:next w:val="Normal"/>
    <w:link w:val="Judul7KAR"/>
    <w:uiPriority w:val="9"/>
    <w:semiHidden/>
    <w:unhideWhenUsed/>
    <w:qFormat/>
    <w:rsid w:val="003957B4"/>
    <w:pPr>
      <w:keepNext/>
      <w:keepLines/>
      <w:spacing w:before="40" w:after="0"/>
      <w:outlineLvl w:val="6"/>
    </w:pPr>
    <w:rPr>
      <w:rFonts w:eastAsiaTheme="majorEastAsia" w:cstheme="majorBidi"/>
      <w:color w:val="595959" w:themeColor="text1" w:themeTint="A6"/>
    </w:rPr>
  </w:style>
  <w:style w:type="paragraph" w:styleId="Judul8">
    <w:name w:val="heading 8"/>
    <w:basedOn w:val="Normal"/>
    <w:next w:val="Normal"/>
    <w:link w:val="Judul8KAR"/>
    <w:uiPriority w:val="9"/>
    <w:semiHidden/>
    <w:unhideWhenUsed/>
    <w:qFormat/>
    <w:rsid w:val="003957B4"/>
    <w:pPr>
      <w:keepNext/>
      <w:keepLines/>
      <w:spacing w:after="0"/>
      <w:outlineLvl w:val="7"/>
    </w:pPr>
    <w:rPr>
      <w:rFonts w:eastAsiaTheme="majorEastAsia" w:cstheme="majorBidi"/>
      <w:i/>
      <w:iCs/>
      <w:color w:val="272727" w:themeColor="text1" w:themeTint="D8"/>
    </w:rPr>
  </w:style>
  <w:style w:type="paragraph" w:styleId="Judul9">
    <w:name w:val="heading 9"/>
    <w:basedOn w:val="Normal"/>
    <w:next w:val="Normal"/>
    <w:link w:val="Judul9KAR"/>
    <w:uiPriority w:val="9"/>
    <w:semiHidden/>
    <w:unhideWhenUsed/>
    <w:qFormat/>
    <w:rsid w:val="003957B4"/>
    <w:pPr>
      <w:keepNext/>
      <w:keepLines/>
      <w:spacing w:after="0"/>
      <w:outlineLvl w:val="8"/>
    </w:pPr>
    <w:rPr>
      <w:rFonts w:eastAsiaTheme="majorEastAsia" w:cstheme="majorBidi"/>
      <w:color w:val="272727" w:themeColor="text1" w:themeTint="D8"/>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3957B4"/>
    <w:rPr>
      <w:rFonts w:asciiTheme="majorHAnsi" w:eastAsiaTheme="majorEastAsia" w:hAnsiTheme="majorHAnsi" w:cstheme="majorBidi"/>
      <w:color w:val="2F5496" w:themeColor="accent1" w:themeShade="BF"/>
      <w:sz w:val="40"/>
      <w:szCs w:val="50"/>
    </w:rPr>
  </w:style>
  <w:style w:type="character" w:customStyle="1" w:styleId="Judul2KAR">
    <w:name w:val="Judul 2 KAR"/>
    <w:basedOn w:val="FontParagrafDefault"/>
    <w:link w:val="Judul2"/>
    <w:uiPriority w:val="9"/>
    <w:rsid w:val="003957B4"/>
    <w:rPr>
      <w:rFonts w:asciiTheme="majorHAnsi" w:eastAsiaTheme="majorEastAsia" w:hAnsiTheme="majorHAnsi" w:cstheme="majorBidi"/>
      <w:color w:val="2F5496" w:themeColor="accent1" w:themeShade="BF"/>
      <w:sz w:val="32"/>
      <w:szCs w:val="40"/>
    </w:rPr>
  </w:style>
  <w:style w:type="character" w:customStyle="1" w:styleId="Judul3KAR">
    <w:name w:val="Judul 3 KAR"/>
    <w:basedOn w:val="FontParagrafDefault"/>
    <w:link w:val="Judul3"/>
    <w:uiPriority w:val="9"/>
    <w:semiHidden/>
    <w:rsid w:val="003957B4"/>
    <w:rPr>
      <w:rFonts w:eastAsiaTheme="majorEastAsia" w:cstheme="majorBidi"/>
      <w:color w:val="2F5496" w:themeColor="accent1" w:themeShade="BF"/>
      <w:sz w:val="28"/>
      <w:szCs w:val="35"/>
    </w:rPr>
  </w:style>
  <w:style w:type="character" w:customStyle="1" w:styleId="Judul4KAR">
    <w:name w:val="Judul 4 KAR"/>
    <w:basedOn w:val="FontParagrafDefault"/>
    <w:link w:val="Judul4"/>
    <w:uiPriority w:val="9"/>
    <w:semiHidden/>
    <w:rsid w:val="003957B4"/>
    <w:rPr>
      <w:rFonts w:eastAsiaTheme="majorEastAsia" w:cstheme="majorBidi"/>
      <w:i/>
      <w:iCs/>
      <w:color w:val="2F5496" w:themeColor="accent1" w:themeShade="BF"/>
    </w:rPr>
  </w:style>
  <w:style w:type="character" w:customStyle="1" w:styleId="Judul5KAR">
    <w:name w:val="Judul 5 KAR"/>
    <w:basedOn w:val="FontParagrafDefault"/>
    <w:link w:val="Judul5"/>
    <w:uiPriority w:val="9"/>
    <w:semiHidden/>
    <w:rsid w:val="003957B4"/>
    <w:rPr>
      <w:rFonts w:eastAsiaTheme="majorEastAsia" w:cstheme="majorBidi"/>
      <w:color w:val="2F5496" w:themeColor="accent1" w:themeShade="BF"/>
    </w:rPr>
  </w:style>
  <w:style w:type="character" w:customStyle="1" w:styleId="Judul6KAR">
    <w:name w:val="Judul 6 KAR"/>
    <w:basedOn w:val="FontParagrafDefault"/>
    <w:link w:val="Judul6"/>
    <w:uiPriority w:val="9"/>
    <w:semiHidden/>
    <w:rsid w:val="003957B4"/>
    <w:rPr>
      <w:rFonts w:eastAsiaTheme="majorEastAsia" w:cstheme="majorBidi"/>
      <w:i/>
      <w:iCs/>
      <w:color w:val="595959" w:themeColor="text1" w:themeTint="A6"/>
    </w:rPr>
  </w:style>
  <w:style w:type="character" w:customStyle="1" w:styleId="Judul7KAR">
    <w:name w:val="Judul 7 KAR"/>
    <w:basedOn w:val="FontParagrafDefault"/>
    <w:link w:val="Judul7"/>
    <w:uiPriority w:val="9"/>
    <w:semiHidden/>
    <w:rsid w:val="003957B4"/>
    <w:rPr>
      <w:rFonts w:eastAsiaTheme="majorEastAsia" w:cstheme="majorBidi"/>
      <w:color w:val="595959" w:themeColor="text1" w:themeTint="A6"/>
    </w:rPr>
  </w:style>
  <w:style w:type="character" w:customStyle="1" w:styleId="Judul8KAR">
    <w:name w:val="Judul 8 KAR"/>
    <w:basedOn w:val="FontParagrafDefault"/>
    <w:link w:val="Judul8"/>
    <w:uiPriority w:val="9"/>
    <w:semiHidden/>
    <w:rsid w:val="003957B4"/>
    <w:rPr>
      <w:rFonts w:eastAsiaTheme="majorEastAsia" w:cstheme="majorBidi"/>
      <w:i/>
      <w:iCs/>
      <w:color w:val="272727" w:themeColor="text1" w:themeTint="D8"/>
    </w:rPr>
  </w:style>
  <w:style w:type="character" w:customStyle="1" w:styleId="Judul9KAR">
    <w:name w:val="Judul 9 KAR"/>
    <w:basedOn w:val="FontParagrafDefault"/>
    <w:link w:val="Judul9"/>
    <w:uiPriority w:val="9"/>
    <w:semiHidden/>
    <w:rsid w:val="003957B4"/>
    <w:rPr>
      <w:rFonts w:eastAsiaTheme="majorEastAsia" w:cstheme="majorBidi"/>
      <w:color w:val="272727" w:themeColor="text1" w:themeTint="D8"/>
    </w:rPr>
  </w:style>
  <w:style w:type="paragraph" w:styleId="Judul">
    <w:name w:val="Title"/>
    <w:basedOn w:val="Normal"/>
    <w:next w:val="Normal"/>
    <w:link w:val="JudulKAR"/>
    <w:uiPriority w:val="10"/>
    <w:qFormat/>
    <w:rsid w:val="003957B4"/>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JudulKAR">
    <w:name w:val="Judul KAR"/>
    <w:basedOn w:val="FontParagrafDefault"/>
    <w:link w:val="Judul"/>
    <w:uiPriority w:val="10"/>
    <w:rsid w:val="003957B4"/>
    <w:rPr>
      <w:rFonts w:asciiTheme="majorHAnsi" w:eastAsiaTheme="majorEastAsia" w:hAnsiTheme="majorHAnsi" w:cstheme="majorBidi"/>
      <w:spacing w:val="-10"/>
      <w:kern w:val="28"/>
      <w:sz w:val="56"/>
      <w:szCs w:val="71"/>
    </w:rPr>
  </w:style>
  <w:style w:type="paragraph" w:styleId="Subjudul">
    <w:name w:val="Subtitle"/>
    <w:basedOn w:val="Normal"/>
    <w:next w:val="Normal"/>
    <w:link w:val="SubjudulKAR"/>
    <w:uiPriority w:val="11"/>
    <w:qFormat/>
    <w:rsid w:val="003957B4"/>
    <w:pPr>
      <w:numPr>
        <w:ilvl w:val="1"/>
      </w:numPr>
    </w:pPr>
    <w:rPr>
      <w:rFonts w:eastAsiaTheme="majorEastAsia" w:cstheme="majorBidi"/>
      <w:color w:val="595959" w:themeColor="text1" w:themeTint="A6"/>
      <w:spacing w:val="15"/>
      <w:sz w:val="28"/>
      <w:szCs w:val="35"/>
    </w:rPr>
  </w:style>
  <w:style w:type="character" w:customStyle="1" w:styleId="SubjudulKAR">
    <w:name w:val="Subjudul KAR"/>
    <w:basedOn w:val="FontParagrafDefault"/>
    <w:link w:val="Subjudul"/>
    <w:uiPriority w:val="11"/>
    <w:rsid w:val="003957B4"/>
    <w:rPr>
      <w:rFonts w:eastAsiaTheme="majorEastAsia" w:cstheme="majorBidi"/>
      <w:color w:val="595959" w:themeColor="text1" w:themeTint="A6"/>
      <w:spacing w:val="15"/>
      <w:sz w:val="28"/>
      <w:szCs w:val="35"/>
    </w:rPr>
  </w:style>
  <w:style w:type="paragraph" w:styleId="Kutipan">
    <w:name w:val="Quote"/>
    <w:basedOn w:val="Normal"/>
    <w:next w:val="Normal"/>
    <w:link w:val="KutipanKAR"/>
    <w:uiPriority w:val="29"/>
    <w:qFormat/>
    <w:rsid w:val="003957B4"/>
    <w:pPr>
      <w:spacing w:before="160"/>
      <w:jc w:val="center"/>
    </w:pPr>
    <w:rPr>
      <w:i/>
      <w:iCs/>
      <w:color w:val="404040" w:themeColor="text1" w:themeTint="BF"/>
    </w:rPr>
  </w:style>
  <w:style w:type="character" w:customStyle="1" w:styleId="KutipanKAR">
    <w:name w:val="Kutipan KAR"/>
    <w:basedOn w:val="FontParagrafDefault"/>
    <w:link w:val="Kutipan"/>
    <w:uiPriority w:val="29"/>
    <w:rsid w:val="003957B4"/>
    <w:rPr>
      <w:i/>
      <w:iCs/>
      <w:color w:val="404040" w:themeColor="text1" w:themeTint="BF"/>
    </w:rPr>
  </w:style>
  <w:style w:type="paragraph" w:styleId="DaftarParagraf">
    <w:name w:val="List Paragraph"/>
    <w:basedOn w:val="Normal"/>
    <w:uiPriority w:val="34"/>
    <w:qFormat/>
    <w:rsid w:val="003957B4"/>
    <w:pPr>
      <w:ind w:left="720"/>
      <w:contextualSpacing/>
    </w:pPr>
  </w:style>
  <w:style w:type="character" w:styleId="PenekananKeras">
    <w:name w:val="Intense Emphasis"/>
    <w:basedOn w:val="FontParagrafDefault"/>
    <w:uiPriority w:val="21"/>
    <w:qFormat/>
    <w:rsid w:val="003957B4"/>
    <w:rPr>
      <w:i/>
      <w:iCs/>
      <w:color w:val="2F5496" w:themeColor="accent1" w:themeShade="BF"/>
    </w:rPr>
  </w:style>
  <w:style w:type="paragraph" w:styleId="KutipanyangSering">
    <w:name w:val="Intense Quote"/>
    <w:basedOn w:val="Normal"/>
    <w:next w:val="Normal"/>
    <w:link w:val="KutipanyangSeringKAR"/>
    <w:uiPriority w:val="30"/>
    <w:qFormat/>
    <w:rsid w:val="003957B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KutipanyangSeringKAR">
    <w:name w:val="Kutipan yang Sering KAR"/>
    <w:basedOn w:val="FontParagrafDefault"/>
    <w:link w:val="KutipanyangSering"/>
    <w:uiPriority w:val="30"/>
    <w:rsid w:val="003957B4"/>
    <w:rPr>
      <w:i/>
      <w:iCs/>
      <w:color w:val="2F5496" w:themeColor="accent1" w:themeShade="BF"/>
    </w:rPr>
  </w:style>
  <w:style w:type="character" w:styleId="ReferensiyangSering">
    <w:name w:val="Intense Reference"/>
    <w:basedOn w:val="FontParagrafDefault"/>
    <w:uiPriority w:val="32"/>
    <w:qFormat/>
    <w:rsid w:val="003957B4"/>
    <w:rPr>
      <w:b/>
      <w:bCs/>
      <w:smallCaps/>
      <w:color w:val="2F5496" w:themeColor="accent1" w:themeShade="BF"/>
      <w:spacing w:val="5"/>
    </w:rPr>
  </w:style>
  <w:style w:type="paragraph" w:styleId="TidakAdaSpasi">
    <w:name w:val="No Spacing"/>
    <w:uiPriority w:val="1"/>
    <w:qFormat/>
    <w:rsid w:val="003957B4"/>
    <w:pPr>
      <w:spacing w:after="0" w:line="240" w:lineRule="auto"/>
    </w:pPr>
    <w:rPr>
      <w:rFonts w:ascii="Times New Roman" w:hAnsi="Times New Roman"/>
      <w:b/>
      <w:sz w:val="24"/>
      <w:szCs w:val="24"/>
      <w:lang w:val="en-ID" w:bidi="ar-SA"/>
    </w:rPr>
  </w:style>
  <w:style w:type="paragraph" w:styleId="TeksIsi">
    <w:name w:val="Body Text"/>
    <w:basedOn w:val="Normal"/>
    <w:link w:val="TeksIsiKAR"/>
    <w:uiPriority w:val="1"/>
    <w:qFormat/>
    <w:rsid w:val="003957B4"/>
    <w:pPr>
      <w:widowControl w:val="0"/>
      <w:autoSpaceDE w:val="0"/>
      <w:autoSpaceDN w:val="0"/>
      <w:spacing w:after="0" w:line="240" w:lineRule="auto"/>
      <w:jc w:val="left"/>
    </w:pPr>
    <w:rPr>
      <w:rFonts w:eastAsia="Times New Roman" w:cs="Times New Roman"/>
      <w:kern w:val="0"/>
      <w:lang w:val="id"/>
      <w14:ligatures w14:val="none"/>
    </w:rPr>
  </w:style>
  <w:style w:type="character" w:customStyle="1" w:styleId="TeksIsiKAR">
    <w:name w:val="Teks Isi KAR"/>
    <w:basedOn w:val="FontParagrafDefault"/>
    <w:link w:val="TeksIsi"/>
    <w:uiPriority w:val="1"/>
    <w:rsid w:val="003957B4"/>
    <w:rPr>
      <w:rFonts w:ascii="Times New Roman" w:eastAsia="Times New Roman" w:hAnsi="Times New Roman" w:cs="Times New Roman"/>
      <w:kern w:val="0"/>
      <w:sz w:val="24"/>
      <w:szCs w:val="24"/>
      <w:lang w:val="id" w:bidi="ar-SA"/>
      <w14:ligatures w14:val="none"/>
    </w:rPr>
  </w:style>
  <w:style w:type="paragraph" w:styleId="NormalWeb">
    <w:name w:val="Normal (Web)"/>
    <w:basedOn w:val="Normal"/>
    <w:uiPriority w:val="99"/>
    <w:unhideWhenUsed/>
    <w:rsid w:val="00A859E3"/>
    <w:pPr>
      <w:spacing w:line="259" w:lineRule="auto"/>
      <w:jc w:val="left"/>
    </w:pPr>
    <w:rPr>
      <w:rFonts w:eastAsia="Calibri" w:cs="Times New Roman"/>
      <w:color w:val="000000"/>
      <w:lang w:val="en-US"/>
    </w:rPr>
  </w:style>
  <w:style w:type="character" w:styleId="Tempatpenampungteks">
    <w:name w:val="Placeholder Text"/>
    <w:basedOn w:val="FontParagrafDefault"/>
    <w:uiPriority w:val="99"/>
    <w:semiHidden/>
    <w:rsid w:val="00C33A1A"/>
    <w:rPr>
      <w:color w:val="666666"/>
    </w:rPr>
  </w:style>
  <w:style w:type="paragraph" w:styleId="Header">
    <w:name w:val="header"/>
    <w:basedOn w:val="Normal"/>
    <w:link w:val="HeaderKAR"/>
    <w:uiPriority w:val="99"/>
    <w:unhideWhenUsed/>
    <w:rsid w:val="008B58D6"/>
    <w:pPr>
      <w:tabs>
        <w:tab w:val="center" w:pos="4513"/>
        <w:tab w:val="right" w:pos="9026"/>
      </w:tabs>
      <w:spacing w:after="0" w:line="240" w:lineRule="auto"/>
    </w:pPr>
  </w:style>
  <w:style w:type="character" w:customStyle="1" w:styleId="HeaderKAR">
    <w:name w:val="Header KAR"/>
    <w:basedOn w:val="FontParagrafDefault"/>
    <w:link w:val="Header"/>
    <w:uiPriority w:val="99"/>
    <w:rsid w:val="008B58D6"/>
    <w:rPr>
      <w:rFonts w:ascii="Times New Roman" w:hAnsi="Times New Roman"/>
      <w:sz w:val="24"/>
      <w:szCs w:val="24"/>
      <w:lang w:val="en-ID" w:bidi="ar-SA"/>
    </w:rPr>
  </w:style>
  <w:style w:type="paragraph" w:styleId="Footer">
    <w:name w:val="footer"/>
    <w:basedOn w:val="Normal"/>
    <w:link w:val="FooterKAR"/>
    <w:uiPriority w:val="99"/>
    <w:unhideWhenUsed/>
    <w:rsid w:val="008B58D6"/>
    <w:pPr>
      <w:tabs>
        <w:tab w:val="center" w:pos="4513"/>
        <w:tab w:val="right" w:pos="9026"/>
      </w:tabs>
      <w:spacing w:after="0" w:line="240" w:lineRule="auto"/>
    </w:pPr>
  </w:style>
  <w:style w:type="character" w:customStyle="1" w:styleId="FooterKAR">
    <w:name w:val="Footer KAR"/>
    <w:basedOn w:val="FontParagrafDefault"/>
    <w:link w:val="Footer"/>
    <w:uiPriority w:val="99"/>
    <w:rsid w:val="008B58D6"/>
    <w:rPr>
      <w:rFonts w:ascii="Times New Roman" w:hAnsi="Times New Roman"/>
      <w:sz w:val="24"/>
      <w:szCs w:val="24"/>
      <w:lang w:val="en-ID" w:bidi="ar-SA"/>
    </w:rPr>
  </w:style>
  <w:style w:type="table" w:styleId="KisiTabel">
    <w:name w:val="Table Grid"/>
    <w:basedOn w:val="TabelNormal"/>
    <w:uiPriority w:val="39"/>
    <w:rsid w:val="00C71FEE"/>
    <w:pPr>
      <w:spacing w:after="0" w:line="240" w:lineRule="auto"/>
    </w:pPr>
    <w:rPr>
      <w:sz w:val="24"/>
      <w:szCs w:val="24"/>
      <w:lang w:val="en-ID"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enekanan">
    <w:name w:val="Emphasis"/>
    <w:basedOn w:val="FontParagrafDefault"/>
    <w:uiPriority w:val="20"/>
    <w:qFormat/>
    <w:rsid w:val="00C71FEE"/>
    <w:rPr>
      <w:i/>
      <w:iCs/>
    </w:rPr>
  </w:style>
  <w:style w:type="character" w:styleId="Hyperlink">
    <w:name w:val="Hyperlink"/>
    <w:basedOn w:val="FontParagrafDefault"/>
    <w:uiPriority w:val="99"/>
    <w:unhideWhenUsed/>
    <w:rsid w:val="0004652E"/>
    <w:rPr>
      <w:color w:val="0563C1" w:themeColor="hyperlink"/>
      <w:u w:val="single"/>
    </w:rPr>
  </w:style>
  <w:style w:type="character" w:styleId="SebutanYangBelumTerselesaikan">
    <w:name w:val="Unresolved Mention"/>
    <w:basedOn w:val="FontParagrafDefault"/>
    <w:uiPriority w:val="99"/>
    <w:semiHidden/>
    <w:unhideWhenUsed/>
    <w:rsid w:val="0004652E"/>
    <w:rPr>
      <w:color w:val="605E5C"/>
      <w:shd w:val="clear" w:color="auto" w:fill="E1DFDD"/>
    </w:rPr>
  </w:style>
  <w:style w:type="character" w:styleId="HiperlinkyangDiikuti">
    <w:name w:val="FollowedHyperlink"/>
    <w:basedOn w:val="FontParagrafDefault"/>
    <w:uiPriority w:val="99"/>
    <w:semiHidden/>
    <w:unhideWhenUsed/>
    <w:rsid w:val="0004652E"/>
    <w:rPr>
      <w:color w:val="954F72" w:themeColor="followedHyperlink"/>
      <w:u w:val="single"/>
    </w:rPr>
  </w:style>
  <w:style w:type="paragraph" w:styleId="JudulTOC">
    <w:name w:val="TOC Heading"/>
    <w:basedOn w:val="Judul1"/>
    <w:next w:val="Normal"/>
    <w:uiPriority w:val="39"/>
    <w:unhideWhenUsed/>
    <w:qFormat/>
    <w:rsid w:val="00A63171"/>
    <w:pPr>
      <w:spacing w:before="240" w:after="0" w:line="259" w:lineRule="auto"/>
      <w:jc w:val="left"/>
      <w:outlineLvl w:val="9"/>
    </w:pPr>
    <w:rPr>
      <w:kern w:val="0"/>
      <w:sz w:val="32"/>
      <w:szCs w:val="32"/>
      <w:lang w:val="id-ID" w:eastAsia="id-ID"/>
      <w14:ligatures w14:val="none"/>
    </w:rPr>
  </w:style>
  <w:style w:type="paragraph" w:styleId="TOC1">
    <w:name w:val="toc 1"/>
    <w:basedOn w:val="Normal"/>
    <w:next w:val="Normal"/>
    <w:autoRedefine/>
    <w:uiPriority w:val="39"/>
    <w:unhideWhenUsed/>
    <w:rsid w:val="00A63171"/>
    <w:pPr>
      <w:spacing w:after="100"/>
    </w:pPr>
  </w:style>
  <w:style w:type="paragraph" w:styleId="TOC2">
    <w:name w:val="toc 2"/>
    <w:basedOn w:val="Normal"/>
    <w:next w:val="Normal"/>
    <w:autoRedefine/>
    <w:uiPriority w:val="39"/>
    <w:unhideWhenUsed/>
    <w:rsid w:val="00A63171"/>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www.researchgate.net/figure/The-flowchart-of-the-proposed-deep-neural-network-DNN-approach-for-predicting-bearing_fig4_329134174"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92FC0E-E56A-4A9E-A929-3FFB9CDB51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1</TotalTime>
  <Pages>42</Pages>
  <Words>22289</Words>
  <Characters>127051</Characters>
  <Application>Microsoft Office Word</Application>
  <DocSecurity>0</DocSecurity>
  <Lines>1058</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ure</dc:creator>
  <cp:keywords/>
  <dc:description/>
  <cp:lastModifiedBy>ZAHRA FASLAH NABILA</cp:lastModifiedBy>
  <cp:revision>49</cp:revision>
  <cp:lastPrinted>2025-10-21T13:26:00Z</cp:lastPrinted>
  <dcterms:created xsi:type="dcterms:W3CDTF">2025-10-14T07:07:00Z</dcterms:created>
  <dcterms:modified xsi:type="dcterms:W3CDTF">2025-10-22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33e97e3-1e73-34e7-8904-f9a3420ae4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 (in-text cit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